
<file path=[Content_Types].xml><?xml version="1.0" encoding="utf-8"?>
<Types xmlns="http://schemas.openxmlformats.org/package/2006/content-types">
  <Default Extension="xml" ContentType="application/xml"/>
  <Default Extension="emf" ContentType="image/x-emf"/>
  <Default Extension="png" ContentType="image/png"/>
  <Default Extension="rels" ContentType="application/vnd.openxmlformats-package.relationships+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2F5F9BC5" w:rsidR="005A379F" w:rsidRPr="00835D90" w:rsidRDefault="00953EDA" w:rsidP="00D91ABE">
      <w:pPr>
        <w:pStyle w:val="Title"/>
        <w:rPr>
          <w:rFonts w:eastAsia="Times New Roman"/>
          <w:sz w:val="29"/>
          <w:szCs w:val="29"/>
        </w:rPr>
      </w:pPr>
      <w:r w:rsidRPr="00835D90">
        <w:rPr>
          <w:rFonts w:eastAsia="Times New Roman"/>
          <w:sz w:val="29"/>
          <w:szCs w:val="29"/>
        </w:rPr>
        <w:t xml:space="preserve">Focused on the </w:t>
      </w:r>
      <w:r w:rsidR="00DF6972" w:rsidRPr="00835D90">
        <w:rPr>
          <w:rFonts w:eastAsia="Times New Roman"/>
          <w:sz w:val="29"/>
          <w:szCs w:val="29"/>
        </w:rPr>
        <w:t>task</w:t>
      </w:r>
      <w:r w:rsidR="00755AD6" w:rsidRPr="00835D90">
        <w:rPr>
          <w:rFonts w:eastAsia="Times New Roman"/>
          <w:sz w:val="29"/>
          <w:szCs w:val="29"/>
        </w:rPr>
        <w:t xml:space="preserve">: feedback on </w:t>
      </w:r>
      <w:r w:rsidR="00717545" w:rsidRPr="00835D90">
        <w:rPr>
          <w:rFonts w:eastAsia="Times New Roman"/>
          <w:sz w:val="29"/>
          <w:szCs w:val="29"/>
        </w:rPr>
        <w:t xml:space="preserve">interruption durations </w:t>
      </w:r>
      <w:r w:rsidR="00F83834" w:rsidRPr="00835D90">
        <w:rPr>
          <w:rFonts w:eastAsia="Times New Roman"/>
          <w:sz w:val="29"/>
          <w:szCs w:val="29"/>
        </w:rPr>
        <w:t xml:space="preserve">shortens interruptions and </w:t>
      </w:r>
      <w:r w:rsidR="0099322F" w:rsidRPr="00835D90">
        <w:rPr>
          <w:rFonts w:eastAsia="Times New Roman"/>
          <w:sz w:val="29"/>
          <w:szCs w:val="29"/>
        </w:rPr>
        <w:t>discourages distractions</w:t>
      </w:r>
    </w:p>
    <w:p w14:paraId="6805F3AD" w14:textId="164FBB8F" w:rsidR="005A379F" w:rsidRPr="00835D90" w:rsidRDefault="008E1FC4" w:rsidP="008005F1">
      <w:pPr>
        <w:pStyle w:val="Heading1"/>
        <w:rPr>
          <w:sz w:val="20"/>
        </w:rPr>
      </w:pPr>
      <w:r w:rsidRPr="00835D90">
        <w:t>Abstract</w:t>
      </w:r>
    </w:p>
    <w:p w14:paraId="3EFC1CD0" w14:textId="47440293" w:rsidR="006E157B" w:rsidRPr="00835D90" w:rsidRDefault="005A379F" w:rsidP="00560870">
      <w:pPr>
        <w:pStyle w:val="Paragraph"/>
      </w:pPr>
      <w:r w:rsidRPr="00835D90">
        <w:t xml:space="preserve">Data entry often involves looking up certain information and entering </w:t>
      </w:r>
      <w:r w:rsidR="00C948A2" w:rsidRPr="00835D90">
        <w:t xml:space="preserve">this into a data entry system. </w:t>
      </w:r>
      <w:r w:rsidRPr="00835D90">
        <w:t>Switching away from the data en</w:t>
      </w:r>
      <w:r w:rsidR="00685ECF" w:rsidRPr="00835D90">
        <w:t xml:space="preserve">try interface can be disruptive: </w:t>
      </w:r>
      <w:r w:rsidRPr="00835D90">
        <w:t>it slows people down and can increase errors. </w:t>
      </w:r>
      <w:r w:rsidR="000539A5" w:rsidRPr="00835D90">
        <w:t>Moreover</w:t>
      </w:r>
      <w:r w:rsidRPr="00835D90">
        <w:t xml:space="preserve">, </w:t>
      </w:r>
      <w:r w:rsidR="00BB7122" w:rsidRPr="00835D90">
        <w:t xml:space="preserve">depending on where the information </w:t>
      </w:r>
      <w:r w:rsidR="00C3124E" w:rsidRPr="00835D90">
        <w:t xml:space="preserve">has to be retrieved </w:t>
      </w:r>
      <w:r w:rsidR="00BB7122" w:rsidRPr="00835D90">
        <w:t xml:space="preserve">from, </w:t>
      </w:r>
      <w:r w:rsidRPr="00835D90">
        <w:t>people can get distracted and forget</w:t>
      </w:r>
      <w:r w:rsidR="00BB7122" w:rsidRPr="00835D90">
        <w:t xml:space="preserve"> to return to the task</w:t>
      </w:r>
      <w:r w:rsidRPr="00835D90">
        <w:t xml:space="preserve">. </w:t>
      </w:r>
      <w:r w:rsidR="00CC0A1F" w:rsidRPr="00835D90">
        <w:t>In this paper, we</w:t>
      </w:r>
      <w:r w:rsidR="00E162CE" w:rsidRPr="00835D90">
        <w:t xml:space="preserve"> </w:t>
      </w:r>
      <w:r w:rsidR="000821D4" w:rsidRPr="00835D90">
        <w:t xml:space="preserve">report two studies to </w:t>
      </w:r>
      <w:r w:rsidR="00E162CE" w:rsidRPr="00835D90">
        <w:t xml:space="preserve">investigate whether giving </w:t>
      </w:r>
      <w:r w:rsidR="00800FF0" w:rsidRPr="00835D90">
        <w:t xml:space="preserve">people </w:t>
      </w:r>
      <w:r w:rsidR="00E162CE" w:rsidRPr="00835D90">
        <w:t xml:space="preserve">feedback on how long </w:t>
      </w:r>
      <w:r w:rsidR="00800FF0" w:rsidRPr="00835D90">
        <w:t>they</w:t>
      </w:r>
      <w:r w:rsidR="00E162CE" w:rsidRPr="00835D90">
        <w:t xml:space="preserve"> are away for has an</w:t>
      </w:r>
      <w:del w:id="0" w:author="Duncan Brumby" w:date="2018-05-03T09:57:00Z">
        <w:r w:rsidR="00E162CE" w:rsidRPr="00835D90" w:rsidDel="00AD17B5">
          <w:delText>y</w:delText>
        </w:r>
      </w:del>
      <w:r w:rsidR="00E162CE" w:rsidRPr="00835D90">
        <w:t xml:space="preserve"> effect on </w:t>
      </w:r>
      <w:r w:rsidR="00D1207E" w:rsidRPr="00835D90">
        <w:t>people’s self-interruption behaviour</w:t>
      </w:r>
      <w:r w:rsidR="009868B0" w:rsidRPr="00835D90">
        <w:t xml:space="preserve"> during data entry work</w:t>
      </w:r>
      <w:r w:rsidR="00E162CE" w:rsidRPr="00835D90">
        <w:t xml:space="preserve">. </w:t>
      </w:r>
      <w:r w:rsidRPr="00835D90">
        <w:t xml:space="preserve">An online study was conducted </w:t>
      </w:r>
      <w:r w:rsidR="00790F45" w:rsidRPr="00835D90">
        <w:t>in which</w:t>
      </w:r>
      <w:r w:rsidR="00CA18E9" w:rsidRPr="00835D90">
        <w:t xml:space="preserve"> participants</w:t>
      </w:r>
      <w:r w:rsidRPr="00835D90">
        <w:t xml:space="preserve"> </w:t>
      </w:r>
      <w:r w:rsidR="00F51DC9" w:rsidRPr="00835D90">
        <w:t>had</w:t>
      </w:r>
      <w:r w:rsidR="00DD0850" w:rsidRPr="00835D90">
        <w:t xml:space="preserve"> to enter </w:t>
      </w:r>
      <w:r w:rsidR="003E53FC" w:rsidRPr="00835D90">
        <w:t>numeric codes</w:t>
      </w:r>
      <w:r w:rsidR="00FA33DE" w:rsidRPr="00835D90">
        <w:t xml:space="preserve"> for a data entry </w:t>
      </w:r>
      <w:r w:rsidRPr="00835D90">
        <w:t>task</w:t>
      </w:r>
      <w:r w:rsidR="007E1903" w:rsidRPr="00835D90">
        <w:t xml:space="preserve"> into an online spreadsheet</w:t>
      </w:r>
      <w:r w:rsidRPr="00835D90">
        <w:t xml:space="preserve">. They had to </w:t>
      </w:r>
      <w:r w:rsidR="008925D3" w:rsidRPr="00835D90">
        <w:t>look u</w:t>
      </w:r>
      <w:r w:rsidR="008A5777" w:rsidRPr="00835D90">
        <w:t>p</w:t>
      </w:r>
      <w:r w:rsidR="00205DC9" w:rsidRPr="00835D90">
        <w:t xml:space="preserve"> these codes </w:t>
      </w:r>
      <w:r w:rsidRPr="00835D90">
        <w:t xml:space="preserve">in an email that was sent to </w:t>
      </w:r>
      <w:r w:rsidR="00A722AE" w:rsidRPr="00835D90">
        <w:t>their personal email</w:t>
      </w:r>
      <w:r w:rsidRPr="00835D90">
        <w:t xml:space="preserve"> </w:t>
      </w:r>
      <w:ins w:id="1" w:author="Duncan Brumby" w:date="2018-05-03T09:57:00Z">
        <w:r w:rsidR="000C546B" w:rsidRPr="00835D90">
          <w:t xml:space="preserve">address </w:t>
        </w:r>
      </w:ins>
      <w:r w:rsidR="000C3319" w:rsidRPr="00835D90">
        <w:t>upon starting</w:t>
      </w:r>
      <w:r w:rsidRPr="00835D90">
        <w:t xml:space="preserve"> the experiment. </w:t>
      </w:r>
      <w:del w:id="2" w:author="Duncan Brumby" w:date="2018-05-03T09:58:00Z">
        <w:r w:rsidR="00AA557A" w:rsidRPr="00835D90" w:rsidDel="00276AAC">
          <w:delText xml:space="preserve">We found that people </w:delText>
        </w:r>
      </w:del>
      <w:ins w:id="3" w:author="Duncan Brumby" w:date="2018-05-03T09:58:00Z">
        <w:r w:rsidR="00276AAC" w:rsidRPr="00835D90">
          <w:t xml:space="preserve">Results showed that participants </w:t>
        </w:r>
      </w:ins>
      <w:r w:rsidR="000B075C" w:rsidRPr="00835D90">
        <w:t xml:space="preserve">who were shown how long they were away for </w:t>
      </w:r>
      <w:r w:rsidR="00D2033B" w:rsidRPr="00835D90">
        <w:t>made shorter switches</w:t>
      </w:r>
      <w:r w:rsidR="00AA557A" w:rsidRPr="00835D90">
        <w:t xml:space="preserve">, </w:t>
      </w:r>
      <w:r w:rsidR="00D2033B" w:rsidRPr="00835D90">
        <w:t>were faster to complete the task</w:t>
      </w:r>
      <w:ins w:id="4" w:author="Duncan Brumby" w:date="2018-05-03T09:59:00Z">
        <w:r w:rsidR="00276AAC" w:rsidRPr="00835D90">
          <w:t>,</w:t>
        </w:r>
      </w:ins>
      <w:r w:rsidR="00D2033B" w:rsidRPr="00835D90">
        <w:t xml:space="preserve"> and made fewer data entry errors</w:t>
      </w:r>
      <w:r w:rsidR="0061254A" w:rsidRPr="00835D90">
        <w:t xml:space="preserve">. </w:t>
      </w:r>
      <w:ins w:id="5" w:author="Duncan Brumby" w:date="2018-05-03T10:00:00Z">
        <w:r w:rsidR="00E25350" w:rsidRPr="00835D90">
          <w:t xml:space="preserve">To see whether these </w:t>
        </w:r>
      </w:ins>
      <w:ins w:id="6" w:author="Duncan Brumby" w:date="2018-05-03T10:01:00Z">
        <w:r w:rsidR="00E25350" w:rsidRPr="00835D90">
          <w:t xml:space="preserve">effects </w:t>
        </w:r>
      </w:ins>
      <w:ins w:id="7" w:author="Duncan Brumby" w:date="2018-05-03T10:00:00Z">
        <w:r w:rsidR="00E25350" w:rsidRPr="00835D90">
          <w:t xml:space="preserve">generalise </w:t>
        </w:r>
      </w:ins>
      <w:ins w:id="8" w:author="Duncan Brumby" w:date="2018-05-03T10:01:00Z">
        <w:r w:rsidR="00E25350" w:rsidRPr="00835D90">
          <w:t xml:space="preserve">beyond the lab </w:t>
        </w:r>
      </w:ins>
      <w:ins w:id="9" w:author="Duncan Brumby" w:date="2018-05-03T10:00:00Z">
        <w:r w:rsidR="00E25350" w:rsidRPr="00835D90">
          <w:t xml:space="preserve">and are </w:t>
        </w:r>
      </w:ins>
      <w:ins w:id="10" w:author="Duncan Brumby" w:date="2018-05-03T10:01:00Z">
        <w:r w:rsidR="00E25350" w:rsidRPr="00835D90">
          <w:t xml:space="preserve">actual </w:t>
        </w:r>
      </w:ins>
      <w:ins w:id="11" w:author="Duncan Brumby" w:date="2018-05-03T10:00:00Z">
        <w:r w:rsidR="00E25350" w:rsidRPr="00835D90">
          <w:t>benefit to people working in office settings,</w:t>
        </w:r>
      </w:ins>
      <w:commentRangeStart w:id="12"/>
      <w:del w:id="13" w:author="Duncan Brumby" w:date="2018-05-03T10:00:00Z">
        <w:r w:rsidR="00EE1168" w:rsidRPr="00835D90" w:rsidDel="00E25350">
          <w:delText xml:space="preserve">To understand whether time feedback </w:delText>
        </w:r>
        <w:r w:rsidR="0032449B" w:rsidRPr="00835D90" w:rsidDel="00E25350">
          <w:delText>could</w:delText>
        </w:r>
        <w:r w:rsidR="00EE1168" w:rsidRPr="00835D90" w:rsidDel="00E25350">
          <w:delText xml:space="preserve"> help people in managing self-interruptions</w:delText>
        </w:r>
        <w:r w:rsidR="00130619" w:rsidRPr="00835D90" w:rsidDel="00E25350">
          <w:delText xml:space="preserve"> at the office</w:delText>
        </w:r>
        <w:r w:rsidR="00EE1168" w:rsidRPr="00835D90" w:rsidDel="00E25350">
          <w:delText>,</w:delText>
        </w:r>
      </w:del>
      <w:r w:rsidR="00EE1168" w:rsidRPr="00835D90">
        <w:t xml:space="preserve"> </w:t>
      </w:r>
      <w:commentRangeEnd w:id="12"/>
      <w:r w:rsidR="00D71A6B" w:rsidRPr="00835D90">
        <w:rPr>
          <w:rStyle w:val="CommentReference"/>
        </w:rPr>
        <w:commentReference w:id="12"/>
      </w:r>
      <w:r w:rsidR="00EE1168" w:rsidRPr="00835D90">
        <w:t>we</w:t>
      </w:r>
      <w:r w:rsidR="005A5748" w:rsidRPr="00835D90">
        <w:t xml:space="preserve"> then</w:t>
      </w:r>
      <w:r w:rsidR="00EE1168" w:rsidRPr="00835D90">
        <w:t xml:space="preserve"> conducted a two-week field study where </w:t>
      </w:r>
      <w:r w:rsidR="0005405A" w:rsidRPr="00835D90">
        <w:t xml:space="preserve">office workers used </w:t>
      </w:r>
      <w:r w:rsidR="00EE1168" w:rsidRPr="00835D90">
        <w:t xml:space="preserve">a browser extension </w:t>
      </w:r>
      <w:r w:rsidR="00F745FA" w:rsidRPr="00835D90">
        <w:t>during</w:t>
      </w:r>
      <w:r w:rsidR="00EE1168" w:rsidRPr="00835D90">
        <w:t xml:space="preserve"> data entry work </w:t>
      </w:r>
      <w:r w:rsidR="006A71B4" w:rsidRPr="00835D90">
        <w:t xml:space="preserve">which </w:t>
      </w:r>
      <w:r w:rsidR="005E6245" w:rsidRPr="00835D90">
        <w:t>prompted</w:t>
      </w:r>
      <w:r w:rsidR="00EE1168" w:rsidRPr="00835D90">
        <w:t xml:space="preserve"> a notification </w:t>
      </w:r>
      <w:r w:rsidR="006A7D66" w:rsidRPr="00835D90">
        <w:t>showing</w:t>
      </w:r>
      <w:r w:rsidR="00850C2D" w:rsidRPr="00835D90">
        <w:t xml:space="preserve"> the </w:t>
      </w:r>
      <w:r w:rsidR="00AA7D8F" w:rsidRPr="00835D90">
        <w:t>duration</w:t>
      </w:r>
      <w:r w:rsidR="00850C2D" w:rsidRPr="00835D90">
        <w:t xml:space="preserve"> of their interruptions. Qualitative resu</w:t>
      </w:r>
      <w:r w:rsidR="00ED38F3" w:rsidRPr="00835D90">
        <w:t>lts from intervi</w:t>
      </w:r>
      <w:r w:rsidR="00884E84" w:rsidRPr="00835D90">
        <w:t xml:space="preserve">ews </w:t>
      </w:r>
      <w:r w:rsidR="00F90333" w:rsidRPr="00835D90">
        <w:t>revealed</w:t>
      </w:r>
      <w:r w:rsidR="000C4232" w:rsidRPr="00835D90">
        <w:t xml:space="preserve"> that</w:t>
      </w:r>
      <w:r w:rsidR="00884E84" w:rsidRPr="00835D90">
        <w:t xml:space="preserve"> time feedback </w:t>
      </w:r>
      <w:r w:rsidR="00C972C9" w:rsidRPr="00835D90">
        <w:t xml:space="preserve">made participants </w:t>
      </w:r>
      <w:r w:rsidR="00F90333" w:rsidRPr="00835D90">
        <w:t xml:space="preserve">reflect on what they were doing during interruptions, and </w:t>
      </w:r>
      <w:r w:rsidR="009868B0" w:rsidRPr="00835D90">
        <w:t xml:space="preserve">they </w:t>
      </w:r>
      <w:r w:rsidR="00F90333" w:rsidRPr="00835D90">
        <w:t xml:space="preserve">used this insight to reduce the number and length of </w:t>
      </w:r>
      <w:r w:rsidR="003C056E" w:rsidRPr="00835D90">
        <w:t>their</w:t>
      </w:r>
      <w:r w:rsidR="00F90333" w:rsidRPr="00835D90">
        <w:t xml:space="preserve"> </w:t>
      </w:r>
      <w:r w:rsidR="00884E84" w:rsidRPr="00835D90">
        <w:t>interruptions.</w:t>
      </w:r>
      <w:r w:rsidR="00FF7DC8" w:rsidRPr="00835D90">
        <w:t xml:space="preserve"> </w:t>
      </w:r>
      <w:r w:rsidR="009D0C14" w:rsidRPr="00835D90">
        <w:t>We conclude that g</w:t>
      </w:r>
      <w:r w:rsidR="00F55AB7" w:rsidRPr="00835D90">
        <w:t xml:space="preserve">iving people feedback on the time of their </w:t>
      </w:r>
      <w:r w:rsidR="006741E0" w:rsidRPr="00835D90">
        <w:t>switches</w:t>
      </w:r>
      <w:r w:rsidR="00236936" w:rsidRPr="00835D90">
        <w:t xml:space="preserve"> may make </w:t>
      </w:r>
      <w:del w:id="14" w:author="Duncan Brumby" w:date="2018-05-03T10:02:00Z">
        <w:r w:rsidR="00236936" w:rsidRPr="00835D90" w:rsidDel="00AC311F">
          <w:delText xml:space="preserve">people </w:delText>
        </w:r>
      </w:del>
      <w:ins w:id="15" w:author="Duncan Brumby" w:date="2018-05-03T10:02:00Z">
        <w:r w:rsidR="00AC311F" w:rsidRPr="00835D90">
          <w:t xml:space="preserve">them </w:t>
        </w:r>
      </w:ins>
      <w:r w:rsidR="00236936" w:rsidRPr="00835D90">
        <w:t xml:space="preserve">more aware of their </w:t>
      </w:r>
      <w:r w:rsidR="006741E0" w:rsidRPr="00835D90">
        <w:t>switching</w:t>
      </w:r>
      <w:r w:rsidR="00236936" w:rsidRPr="00835D90">
        <w:t xml:space="preserve"> behaviour</w:t>
      </w:r>
      <w:del w:id="16" w:author="Duncan Brumby" w:date="2018-05-03T10:02:00Z">
        <w:r w:rsidR="00236936" w:rsidRPr="00835D90" w:rsidDel="00AC311F">
          <w:delText>,</w:delText>
        </w:r>
      </w:del>
      <w:r w:rsidR="00236936" w:rsidRPr="00835D90">
        <w:t xml:space="preserve"> and </w:t>
      </w:r>
      <w:r w:rsidR="005F2BE9" w:rsidRPr="00835D90">
        <w:t>can assist users to focus on</w:t>
      </w:r>
      <w:r w:rsidR="00907B5D" w:rsidRPr="00835D90">
        <w:t xml:space="preserve"> a task</w:t>
      </w:r>
      <w:r w:rsidR="005F2BE9" w:rsidRPr="00835D90">
        <w:t>.</w:t>
      </w:r>
    </w:p>
    <w:p w14:paraId="451DAC43" w14:textId="0AB6C0A1" w:rsidR="004E77A1" w:rsidRPr="00835D90" w:rsidRDefault="004E77A1" w:rsidP="008005F1">
      <w:pPr>
        <w:pStyle w:val="Heading1"/>
      </w:pPr>
      <w:r w:rsidRPr="00835D90">
        <w:t>Introduction</w:t>
      </w:r>
    </w:p>
    <w:p w14:paraId="233EA886" w14:textId="5044F816" w:rsidR="008C1EEB" w:rsidRPr="00835D90" w:rsidRDefault="00DB2FAE" w:rsidP="00782A4B">
      <w:pPr>
        <w:pStyle w:val="Paragraph"/>
        <w:ind w:firstLine="0"/>
      </w:pPr>
      <w:r w:rsidRPr="00835D90">
        <w:t xml:space="preserve">Many computer tasks require the user to access and collect information from different sources, and it is difficult to maintain focus. </w:t>
      </w:r>
      <w:r w:rsidR="00373F63" w:rsidRPr="00835D90">
        <w:t xml:space="preserve">For example, </w:t>
      </w:r>
      <w:r w:rsidR="00C42301" w:rsidRPr="00835D90">
        <w:t>an office worker</w:t>
      </w:r>
      <w:r w:rsidR="00373F63" w:rsidRPr="00835D90">
        <w:t xml:space="preserve"> </w:t>
      </w:r>
      <w:r w:rsidR="00D03E9D" w:rsidRPr="00835D90">
        <w:t>might</w:t>
      </w:r>
      <w:r w:rsidR="00373F63" w:rsidRPr="00835D90">
        <w:t xml:space="preserve"> be </w:t>
      </w:r>
      <w:r w:rsidR="00C42301" w:rsidRPr="00835D90">
        <w:t>inputting</w:t>
      </w:r>
      <w:r w:rsidR="00373F63" w:rsidRPr="00835D90">
        <w:t xml:space="preserve"> </w:t>
      </w:r>
      <w:r w:rsidR="00C42301" w:rsidRPr="00835D90">
        <w:t xml:space="preserve">financial information in </w:t>
      </w:r>
      <w:r w:rsidR="00373F63" w:rsidRPr="00835D90">
        <w:t xml:space="preserve">a spreadsheet, </w:t>
      </w:r>
      <w:r w:rsidR="00C42301" w:rsidRPr="00835D90">
        <w:t>has</w:t>
      </w:r>
      <w:r w:rsidR="00373F63" w:rsidRPr="00835D90">
        <w:t xml:space="preserve"> to open up email to look up</w:t>
      </w:r>
      <w:r w:rsidR="00C42301" w:rsidRPr="00835D90">
        <w:t xml:space="preserve"> a relevant account number</w:t>
      </w:r>
      <w:r w:rsidR="00373F63" w:rsidRPr="00835D90">
        <w:t xml:space="preserve">, and </w:t>
      </w:r>
      <w:ins w:id="17" w:author="Duncan Brumby" w:date="2018-05-03T10:03:00Z">
        <w:r w:rsidR="0005605D" w:rsidRPr="00835D90">
          <w:t xml:space="preserve">get distracted by </w:t>
        </w:r>
      </w:ins>
      <w:del w:id="18" w:author="Duncan Brumby" w:date="2018-05-03T10:03:00Z">
        <w:r w:rsidR="00C42301" w:rsidRPr="00835D90" w:rsidDel="0005605D">
          <w:delText>end up replying</w:delText>
        </w:r>
        <w:r w:rsidR="00373F63" w:rsidRPr="00835D90" w:rsidDel="0005605D">
          <w:delText xml:space="preserve"> to </w:delText>
        </w:r>
      </w:del>
      <w:ins w:id="19" w:author="Duncan Brumby" w:date="2018-05-03T10:03:00Z">
        <w:r w:rsidR="0005605D" w:rsidRPr="00835D90">
          <w:t xml:space="preserve">the need to respond to an urgent but </w:t>
        </w:r>
      </w:ins>
      <w:r w:rsidR="00373F63" w:rsidRPr="00835D90">
        <w:t>unrelated message</w:t>
      </w:r>
      <w:del w:id="20" w:author="Duncan Brumby" w:date="2018-05-03T10:04:00Z">
        <w:r w:rsidR="00373F63" w:rsidRPr="00835D90" w:rsidDel="0005605D">
          <w:delText>s</w:delText>
        </w:r>
      </w:del>
      <w:r w:rsidR="00373F63" w:rsidRPr="00835D90">
        <w:t xml:space="preserve"> instead. </w:t>
      </w:r>
      <w:r w:rsidR="008753FD" w:rsidRPr="00835D90">
        <w:t xml:space="preserve">In addition, people can </w:t>
      </w:r>
      <w:r w:rsidR="00D25ED0" w:rsidRPr="00835D90">
        <w:t xml:space="preserve">be triggered to </w:t>
      </w:r>
      <w:r w:rsidR="008753FD" w:rsidRPr="00835D90">
        <w:t xml:space="preserve">further self-interrupt their work for </w:t>
      </w:r>
      <w:r w:rsidR="00BD71AF" w:rsidRPr="00835D90">
        <w:t>other off-task</w:t>
      </w:r>
      <w:r w:rsidR="008753FD" w:rsidRPr="00835D90">
        <w:t xml:space="preserve"> activities </w:t>
      </w:r>
      <w:r w:rsidR="008753FD" w:rsidRPr="00835D90">
        <w:fldChar w:fldCharType="begin" w:fldLock="1"/>
      </w:r>
      <w:r w:rsidR="003156C2" w:rsidRPr="00835D90">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8753FD" w:rsidRPr="00835D90">
        <w:fldChar w:fldCharType="separate"/>
      </w:r>
      <w:r w:rsidR="008753FD" w:rsidRPr="00835D90">
        <w:rPr>
          <w:noProof/>
        </w:rPr>
        <w:t>(Jin &amp; Dabbish, 2009)</w:t>
      </w:r>
      <w:r w:rsidR="008753FD" w:rsidRPr="00835D90">
        <w:fldChar w:fldCharType="end"/>
      </w:r>
      <w:r w:rsidR="008753FD" w:rsidRPr="00835D90">
        <w:t>.</w:t>
      </w:r>
      <w:r w:rsidR="007B0D8B" w:rsidRPr="00835D90">
        <w:t xml:space="preserve"> </w:t>
      </w:r>
      <w:r w:rsidR="00044217" w:rsidRPr="00835D90">
        <w:t xml:space="preserve">Can people be supported in minimising </w:t>
      </w:r>
      <w:r w:rsidR="00AE05B5" w:rsidRPr="00835D90">
        <w:t xml:space="preserve">these </w:t>
      </w:r>
      <w:commentRangeStart w:id="21"/>
      <w:ins w:id="22" w:author="Duncan Brumby" w:date="2018-05-03T10:05:00Z">
        <w:r w:rsidR="003627DA" w:rsidRPr="00835D90">
          <w:t>digital</w:t>
        </w:r>
      </w:ins>
      <w:ins w:id="23" w:author="Duncan Brumby" w:date="2018-05-03T10:04:00Z">
        <w:r w:rsidR="003627DA" w:rsidRPr="00835D90">
          <w:t xml:space="preserve"> </w:t>
        </w:r>
      </w:ins>
      <w:commentRangeEnd w:id="21"/>
      <w:ins w:id="24" w:author="Duncan Brumby" w:date="2018-05-03T10:05:00Z">
        <w:r w:rsidR="00C56F52" w:rsidRPr="00835D90">
          <w:rPr>
            <w:rStyle w:val="CommentReference"/>
          </w:rPr>
          <w:commentReference w:id="21"/>
        </w:r>
      </w:ins>
      <w:r w:rsidR="00044217" w:rsidRPr="00835D90">
        <w:t>distractions?</w:t>
      </w:r>
    </w:p>
    <w:p w14:paraId="5BA39AFD" w14:textId="0D6FD545" w:rsidR="00610AC2" w:rsidRPr="00835D90" w:rsidRDefault="00FD4ED1" w:rsidP="0082701F">
      <w:pPr>
        <w:pStyle w:val="Paragraph"/>
      </w:pPr>
      <w:r w:rsidRPr="00835D90">
        <w:t xml:space="preserve">Prior work has </w:t>
      </w:r>
      <w:r w:rsidR="001A5A73" w:rsidRPr="00835D90">
        <w:t>explored</w:t>
      </w:r>
      <w:r w:rsidR="00941511" w:rsidRPr="00835D90">
        <w:t xml:space="preserve"> </w:t>
      </w:r>
      <w:r w:rsidR="001A5A73" w:rsidRPr="00835D90">
        <w:t>several approaches</w:t>
      </w:r>
      <w:r w:rsidR="00941511" w:rsidRPr="00835D90">
        <w:t xml:space="preserve"> to mitigate self-interruptions and improve people’s focus, for example by blocking </w:t>
      </w:r>
      <w:r w:rsidR="005815BD" w:rsidRPr="00835D90">
        <w:t xml:space="preserve">distracting </w:t>
      </w:r>
      <w:r w:rsidR="00941511" w:rsidRPr="00835D90">
        <w:t>sources</w:t>
      </w:r>
      <w:r w:rsidR="008C6660" w:rsidRPr="00835D90">
        <w:t xml:space="preserve"> </w:t>
      </w:r>
      <w:r w:rsidR="008C6660" w:rsidRPr="00835D90">
        <w:fldChar w:fldCharType="begin" w:fldLock="1"/>
      </w:r>
      <w:r w:rsidR="002B1C50">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id" : "ITEM-2", "itemData" : {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2", "issued" : { "date-parts" : [ [ "2018" ] ] }, "publisher-place" : "Montreal, Canada", "title" : "Effects of Individual Differences in Blocking Workplace Distractions", "type" : "paper-conference" }, "uris" : [ "http://www.mendeley.com/documents/?uuid=a12a8af6-b4d8-303a-9d64-023d9288b151" ] } ], "mendeley" : { "formattedCitation" : "(Kim, Cho, &amp; Lee, 2017; Mark, Czerwinski, &amp; Iqbal, 2018)", "plainTextFormattedCitation" : "(Kim, Cho, &amp; Lee, 2017; Mark, Czerwinski, &amp; Iqbal, 2018)", "previouslyFormattedCitation" : "(Kim, Cho, &amp; Lee, 2017; Mark, Czerwinski, &amp; Iqbal, 2018)" }, "properties" : {  }, "schema" : "https://github.com/citation-style-language/schema/raw/master/csl-citation.json" }</w:instrText>
      </w:r>
      <w:r w:rsidR="008C6660" w:rsidRPr="00835D90">
        <w:fldChar w:fldCharType="separate"/>
      </w:r>
      <w:r w:rsidR="002B1C50" w:rsidRPr="002B1C50">
        <w:rPr>
          <w:noProof/>
        </w:rPr>
        <w:t>(Kim, Cho, &amp; Lee, 2017; Mark, Czerwinski, &amp; Iqbal, 2018)</w:t>
      </w:r>
      <w:r w:rsidR="008C6660" w:rsidRPr="00835D90">
        <w:fldChar w:fldCharType="end"/>
      </w:r>
      <w:r w:rsidR="00941511" w:rsidRPr="00835D90">
        <w:t>, or tracking computer usage and allowing users to reflect on their behaviour</w:t>
      </w:r>
      <w:r w:rsidR="008C6660" w:rsidRPr="00835D90">
        <w:t xml:space="preserve"> </w:t>
      </w:r>
      <w:r w:rsidR="008C6660" w:rsidRPr="00835D90">
        <w:fldChar w:fldCharType="begin" w:fldLock="1"/>
      </w:r>
      <w:r w:rsidR="008C6660" w:rsidRPr="00835D90">
        <w:instrText>ADDIN CSL_CITATION { "citationItems" : [ { "id" : "ITEM-1", "itemData" : { "URL" : "https://www.manictime.com", "accessed" : { "date-parts" : [ [ "2018", "1", "9" ] ] }, "id" : "ITEM-1", "issued" : { "date-parts" : [ [ "2018" ] ] }, "title" : "ManicTime", "type" : "webpage" }, "uris" : [ "http://www.mendeley.com/documents/?uuid=82076081-7808-4020-b57f-ce4b6bc18cb8" ] }, { "id" : "ITEM-2", "itemData" : { "URL" : "https://www.rescuetime.com", "accessed" : { "date-parts" : [ [ "2018", "1", "9" ] ] }, "id" : "ITEM-2", "issued" : { "date-parts" : [ [ "2018" ] ] }, "title" : "RescueTime", "type" : "webpage" }, "uris" : [ "http://www.mendeley.com/documents/?uuid=4a42c9c2-5c27-4ecd-a8e5-23cda83e6023" ] } ], "mendeley" : { "formattedCitation" : "(\u201cManicTime,\u201d 2018, \u201cRescueTime,\u201d 2018)", "plainTextFormattedCitation" : "(\u201cManicTime,\u201d 2018, \u201cRescueTime,\u201d 2018)", "previouslyFormattedCitation" : "(\u201cManicTime,\u201d 2018, \u201cRescueTime,\u201d 2018)" }, "properties" : {  }, "schema" : "https://github.com/citation-style-language/schema/raw/master/csl-citation.json" }</w:instrText>
      </w:r>
      <w:r w:rsidR="008C6660" w:rsidRPr="00835D90">
        <w:fldChar w:fldCharType="separate"/>
      </w:r>
      <w:r w:rsidR="008C6660" w:rsidRPr="00835D90">
        <w:rPr>
          <w:noProof/>
        </w:rPr>
        <w:t>(“ManicTime,” 2018, “RescueTime,” 2018)</w:t>
      </w:r>
      <w:r w:rsidR="008C6660" w:rsidRPr="00835D90">
        <w:fldChar w:fldCharType="end"/>
      </w:r>
      <w:r w:rsidR="00941511" w:rsidRPr="00835D90">
        <w:t xml:space="preserve">. </w:t>
      </w:r>
      <w:r w:rsidR="006D2108" w:rsidRPr="00835D90">
        <w:t>However,</w:t>
      </w:r>
      <w:r w:rsidR="00610AC2" w:rsidRPr="00835D90">
        <w:t xml:space="preserve"> some distracting sources</w:t>
      </w:r>
      <w:r w:rsidR="00D43972" w:rsidRPr="00835D90">
        <w:t xml:space="preserve"> cannot be blocked as they</w:t>
      </w:r>
      <w:r w:rsidR="00610AC2" w:rsidRPr="00835D90">
        <w:t xml:space="preserve"> are needed for work, and</w:t>
      </w:r>
      <w:r w:rsidR="006D2108" w:rsidRPr="00835D90">
        <w:t xml:space="preserve"> interviews revealed that it is often not clear </w:t>
      </w:r>
      <w:r w:rsidR="00DD71BA" w:rsidRPr="00835D90">
        <w:t xml:space="preserve">to users </w:t>
      </w:r>
      <w:r w:rsidR="006D2108" w:rsidRPr="00835D90">
        <w:t xml:space="preserve">what to do with </w:t>
      </w:r>
      <w:r w:rsidR="00610AC2" w:rsidRPr="00835D90">
        <w:t>reflective</w:t>
      </w:r>
      <w:r w:rsidR="006D2108" w:rsidRPr="00835D90">
        <w:t xml:space="preserve"> data</w:t>
      </w:r>
      <w:r w:rsidR="00E812ED" w:rsidRPr="00835D90">
        <w:t xml:space="preserve"> </w:t>
      </w:r>
      <w:r w:rsidR="00E812ED" w:rsidRPr="00835D90">
        <w:fldChar w:fldCharType="begin" w:fldLock="1"/>
      </w:r>
      <w:r w:rsidR="00E812ED" w:rsidRPr="00835D90">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Hollis, &amp; Guydish, 2016)", "plainTextFormattedCitation" : "(Collins, Cox, Bird, &amp; Cornish-Tresstail, 2014; Whittaker, Hollis, &amp; Guydish, 2016)", "previouslyFormattedCitation" : "(Collins, Cox, Bird, &amp; Cornish-Tresstail, 2014; Whittaker, Hollis, &amp; Guydish, 2016)" }, "properties" : {  }, "schema" : "https://github.com/citation-style-language/schema/raw/master/csl-citation.json" }</w:instrText>
      </w:r>
      <w:r w:rsidR="00E812ED" w:rsidRPr="00835D90">
        <w:fldChar w:fldCharType="separate"/>
      </w:r>
      <w:r w:rsidR="00E812ED" w:rsidRPr="00835D90">
        <w:rPr>
          <w:noProof/>
        </w:rPr>
        <w:t>(Collins, Cox, Bird, &amp; Cornish-Tresstail, 2014; Whittaker, Hollis, &amp; Guydish, 2016)</w:t>
      </w:r>
      <w:r w:rsidR="00E812ED" w:rsidRPr="00835D90">
        <w:fldChar w:fldCharType="end"/>
      </w:r>
      <w:r w:rsidR="006D2108" w:rsidRPr="00835D90">
        <w:t>.</w:t>
      </w:r>
      <w:r w:rsidR="0082701F" w:rsidRPr="00835D90">
        <w:t xml:space="preserve"> </w:t>
      </w:r>
      <w:r w:rsidR="00610AC2" w:rsidRPr="00835D90">
        <w:t xml:space="preserve">As a result, the effectiveness of these interventions on improving focus is unclear. </w:t>
      </w:r>
    </w:p>
    <w:p w14:paraId="1FBFC8AA" w14:textId="494FF522" w:rsidR="00FD4ED1" w:rsidRPr="00835D90" w:rsidRDefault="007E51B6" w:rsidP="0082701F">
      <w:pPr>
        <w:pStyle w:val="Paragraph"/>
      </w:pPr>
      <w:r w:rsidRPr="00835D90">
        <w:t xml:space="preserve">There </w:t>
      </w:r>
      <w:r w:rsidR="007D4095" w:rsidRPr="00835D90">
        <w:t xml:space="preserve">is some </w:t>
      </w:r>
      <w:r w:rsidR="00F85AFD" w:rsidRPr="00835D90">
        <w:t>support</w:t>
      </w:r>
      <w:r w:rsidR="007D4095" w:rsidRPr="00835D90">
        <w:t xml:space="preserve"> that</w:t>
      </w:r>
      <w:r w:rsidR="0034328C" w:rsidRPr="00835D90">
        <w:t xml:space="preserve"> </w:t>
      </w:r>
      <w:r w:rsidR="007D4095" w:rsidRPr="00835D90">
        <w:t xml:space="preserve">alerts about people’s use of time may help task focus. </w:t>
      </w:r>
      <w:r w:rsidR="0034328C" w:rsidRPr="00835D90">
        <w:t xml:space="preserve">For example, </w:t>
      </w:r>
      <w:r w:rsidR="008C3711" w:rsidRPr="00835D90">
        <w:t>an alert</w:t>
      </w:r>
      <w:r w:rsidR="0034328C" w:rsidRPr="00835D90">
        <w:t xml:space="preserve"> when switch</w:t>
      </w:r>
      <w:r w:rsidR="008C3711" w:rsidRPr="00835D90">
        <w:t>ing</w:t>
      </w:r>
      <w:r w:rsidR="0034328C" w:rsidRPr="00835D90">
        <w:t xml:space="preserve"> </w:t>
      </w:r>
      <w:r w:rsidR="00060A4F" w:rsidRPr="00835D90">
        <w:t>t</w:t>
      </w:r>
      <w:r w:rsidR="0034328C" w:rsidRPr="00835D90">
        <w:t>asks</w:t>
      </w:r>
      <w:r w:rsidR="00060A4F" w:rsidRPr="00835D90">
        <w:t xml:space="preserve"> </w:t>
      </w:r>
      <w:r w:rsidR="00D43972" w:rsidRPr="00835D90">
        <w:t>help</w:t>
      </w:r>
      <w:r w:rsidR="00577C8A" w:rsidRPr="00835D90">
        <w:t>ed</w:t>
      </w:r>
      <w:r w:rsidR="00D43972" w:rsidRPr="00835D90">
        <w:t xml:space="preserve"> people focus better on one task </w:t>
      </w:r>
      <w:r w:rsidR="00060A4F" w:rsidRPr="00835D90">
        <w:t>(</w:t>
      </w:r>
      <w:r w:rsidR="00167510" w:rsidRPr="00835D90">
        <w:t>find reference</w:t>
      </w:r>
      <w:r w:rsidR="00060A4F" w:rsidRPr="00835D90">
        <w:t>)</w:t>
      </w:r>
      <w:r w:rsidR="0066636F" w:rsidRPr="00835D90">
        <w:t xml:space="preserve">. Furthermore, a message </w:t>
      </w:r>
      <w:r w:rsidR="0034328C" w:rsidRPr="00835D90">
        <w:t xml:space="preserve">encouraging people to stay focused after </w:t>
      </w:r>
      <w:r w:rsidR="00DE75ED" w:rsidRPr="00835D90">
        <w:t>an interruption</w:t>
      </w:r>
      <w:r w:rsidR="0034328C" w:rsidRPr="00835D90">
        <w:t xml:space="preserve"> reduced </w:t>
      </w:r>
      <w:ins w:id="25" w:author="Duncan Brumby" w:date="2018-05-03T10:06:00Z">
        <w:r w:rsidR="00EC5956" w:rsidRPr="00835D90">
          <w:t xml:space="preserve">the </w:t>
        </w:r>
      </w:ins>
      <w:r w:rsidR="0034328C" w:rsidRPr="00835D90">
        <w:t>number of switches to unrelated tasks dur</w:t>
      </w:r>
      <w:r w:rsidR="00CB4684" w:rsidRPr="00835D90">
        <w:t xml:space="preserve">ing online crowdsourcing work </w:t>
      </w:r>
      <w:r w:rsidR="00CB4684" w:rsidRPr="00835D90">
        <w:fldChar w:fldCharType="begin" w:fldLock="1"/>
      </w:r>
      <w:r w:rsidR="00CB4684" w:rsidRPr="00835D90">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 "schema" : "https://github.com/citation-style-language/schema/raw/master/csl-citation.json" }</w:instrText>
      </w:r>
      <w:r w:rsidR="00CB4684" w:rsidRPr="00835D90">
        <w:fldChar w:fldCharType="separate"/>
      </w:r>
      <w:r w:rsidR="00CB4684" w:rsidRPr="00835D90">
        <w:rPr>
          <w:noProof/>
        </w:rPr>
        <w:t>(Gould, Cox, &amp; Brumby, 2016)</w:t>
      </w:r>
      <w:r w:rsidR="00CB4684" w:rsidRPr="00835D90">
        <w:fldChar w:fldCharType="end"/>
      </w:r>
      <w:r w:rsidR="0034328C" w:rsidRPr="00835D90">
        <w:t xml:space="preserve">.  </w:t>
      </w:r>
      <w:r w:rsidR="007D4095" w:rsidRPr="00835D90">
        <w:t xml:space="preserve">Recognising that switches occur as part of the task, we consider whether the duration of switches can be reduced by giving people real-time feedback on how long they switch away for during a data entry task. This is important to consider, because the longer people interrupt, the more disruptive it is </w:t>
      </w:r>
      <w:r w:rsidR="007D4095" w:rsidRPr="00835D90">
        <w:fldChar w:fldCharType="begin" w:fldLock="1"/>
      </w:r>
      <w:r w:rsidR="007D4095" w:rsidRPr="00835D90">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 "schema" : "https://github.com/citation-style-language/schema/raw/master/csl-citation.json" }</w:instrText>
      </w:r>
      <w:r w:rsidR="007D4095" w:rsidRPr="00835D90">
        <w:fldChar w:fldCharType="separate"/>
      </w:r>
      <w:r w:rsidR="007D4095" w:rsidRPr="00835D90">
        <w:rPr>
          <w:noProof/>
        </w:rPr>
        <w:t>(Monk, Trafton, &amp; Boehm-Davis, 2008)</w:t>
      </w:r>
      <w:r w:rsidR="007D4095" w:rsidRPr="00835D90">
        <w:fldChar w:fldCharType="end"/>
      </w:r>
      <w:r w:rsidR="007D4095" w:rsidRPr="00835D90">
        <w:t xml:space="preserve">, and the harder it is to resume a task </w:t>
      </w:r>
      <w:r w:rsidR="007D4095" w:rsidRPr="00835D90">
        <w:fldChar w:fldCharType="begin" w:fldLock="1"/>
      </w:r>
      <w:r w:rsidR="00E55E53" w:rsidRPr="00835D90">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mendeley" : { "formattedCitation" : "(Altmann, Trafton, &amp; Hambrick, 2017)", "plainTextFormattedCitation" : "(Altmann, Trafton, &amp; Hambrick, 2017)", "previouslyFormattedCitation" : "(Altmann, Trafton, &amp; Hambrick, 2017)" }, "properties" : {  }, "schema" : "https://github.com/citation-style-language/schema/raw/master/csl-citation.json" }</w:instrText>
      </w:r>
      <w:r w:rsidR="007D4095" w:rsidRPr="00835D90">
        <w:fldChar w:fldCharType="separate"/>
      </w:r>
      <w:r w:rsidR="007D4095" w:rsidRPr="00835D90">
        <w:rPr>
          <w:noProof/>
        </w:rPr>
        <w:t>(Altmann, Trafton, &amp; Hambrick, 2017)</w:t>
      </w:r>
      <w:r w:rsidR="007D4095" w:rsidRPr="00835D90">
        <w:fldChar w:fldCharType="end"/>
      </w:r>
      <w:r w:rsidR="007D4095" w:rsidRPr="00835D90">
        <w:t>.</w:t>
      </w:r>
      <w:r w:rsidR="006D2108" w:rsidRPr="00835D90">
        <w:t xml:space="preserve"> </w:t>
      </w:r>
    </w:p>
    <w:p w14:paraId="76F7F8F0" w14:textId="52461E50" w:rsidR="00782A4B" w:rsidRPr="00835D90" w:rsidRDefault="002706CF" w:rsidP="0082701F">
      <w:pPr>
        <w:pStyle w:val="Paragraph"/>
      </w:pPr>
      <w:r w:rsidRPr="00835D90">
        <w:t>In this paper, we present and evaluate</w:t>
      </w:r>
      <w:r w:rsidR="0063275B" w:rsidRPr="00835D90">
        <w:t xml:space="preserve"> a </w:t>
      </w:r>
      <w:r w:rsidRPr="00835D90">
        <w:t xml:space="preserve">browser </w:t>
      </w:r>
      <w:r w:rsidR="0063275B" w:rsidRPr="00835D90">
        <w:t xml:space="preserve">notification which shows users how long they on average switch away from a task. We evaluated the notification in two settings. </w:t>
      </w:r>
      <w:r w:rsidR="00024936" w:rsidRPr="00835D90">
        <w:t xml:space="preserve">Study 1 was an online experiment in which participants had </w:t>
      </w:r>
      <w:r w:rsidR="008C1AB1" w:rsidRPr="00835D90">
        <w:t xml:space="preserve">to enter numeric codes into an online form, which they had to retrieve from a message sent to their personal email. </w:t>
      </w:r>
      <w:r w:rsidR="00024936" w:rsidRPr="00835D90">
        <w:t>T</w:t>
      </w:r>
      <w:r w:rsidR="0063275B" w:rsidRPr="00835D90">
        <w:t xml:space="preserve">he aim of </w:t>
      </w:r>
      <w:r w:rsidR="00024936" w:rsidRPr="00835D90">
        <w:t>the study</w:t>
      </w:r>
      <w:r w:rsidR="0063275B" w:rsidRPr="00835D90">
        <w:t xml:space="preserve"> was to investigate</w:t>
      </w:r>
      <w:r w:rsidR="001B2AA8" w:rsidRPr="00835D90">
        <w:t xml:space="preserve"> whether the notification</w:t>
      </w:r>
      <w:r w:rsidR="0063275B" w:rsidRPr="00835D90">
        <w:t xml:space="preserve"> </w:t>
      </w:r>
      <w:r w:rsidR="008C1AB1" w:rsidRPr="00835D90">
        <w:t>could</w:t>
      </w:r>
      <w:r w:rsidR="00562CC8" w:rsidRPr="00835D90">
        <w:t xml:space="preserve"> reduce</w:t>
      </w:r>
      <w:r w:rsidR="0063275B" w:rsidRPr="00835D90">
        <w:t xml:space="preserve"> the duration and number of switches</w:t>
      </w:r>
      <w:r w:rsidR="00024936" w:rsidRPr="00835D90">
        <w:t xml:space="preserve">, and </w:t>
      </w:r>
      <w:r w:rsidR="006D544D" w:rsidRPr="00835D90">
        <w:t xml:space="preserve">whether this </w:t>
      </w:r>
      <w:ins w:id="26" w:author="Duncan Brumby" w:date="2018-05-03T10:07:00Z">
        <w:r w:rsidR="009C2C5D" w:rsidRPr="00835D90">
          <w:t xml:space="preserve">then led to measurable </w:t>
        </w:r>
      </w:ins>
      <w:del w:id="27" w:author="Duncan Brumby" w:date="2018-05-03T10:07:00Z">
        <w:r w:rsidR="006D544D" w:rsidRPr="00835D90" w:rsidDel="009C2C5D">
          <w:delText>improv</w:delText>
        </w:r>
      </w:del>
      <w:ins w:id="28" w:author="Duncan Brumby" w:date="2018-05-03T10:07:00Z">
        <w:r w:rsidR="009C2C5D" w:rsidRPr="00835D90">
          <w:t>improvements</w:t>
        </w:r>
      </w:ins>
      <w:del w:id="29" w:author="Duncan Brumby" w:date="2018-05-03T10:07:00Z">
        <w:r w:rsidR="006D544D" w:rsidRPr="00835D90" w:rsidDel="009C2C5D">
          <w:delText>ed</w:delText>
        </w:r>
      </w:del>
      <w:r w:rsidR="00024936" w:rsidRPr="00835D90">
        <w:t xml:space="preserve"> </w:t>
      </w:r>
      <w:ins w:id="30" w:author="Duncan Brumby" w:date="2018-05-03T10:07:00Z">
        <w:r w:rsidR="009C2C5D" w:rsidRPr="00835D90">
          <w:t xml:space="preserve">in </w:t>
        </w:r>
      </w:ins>
      <w:r w:rsidR="00024936" w:rsidRPr="00835D90">
        <w:t xml:space="preserve">task performance. </w:t>
      </w:r>
      <w:commentRangeStart w:id="31"/>
      <w:r w:rsidR="002140D8" w:rsidRPr="00835D90">
        <w:t>R</w:t>
      </w:r>
      <w:r w:rsidR="00782A4B" w:rsidRPr="00835D90">
        <w:t>esults show that the experimental group who received a notification made shorter switches than the control group.</w:t>
      </w:r>
      <w:commentRangeEnd w:id="31"/>
      <w:r w:rsidR="009C2C5D" w:rsidRPr="00835D90">
        <w:rPr>
          <w:rStyle w:val="CommentReference"/>
        </w:rPr>
        <w:commentReference w:id="31"/>
      </w:r>
      <w:r w:rsidR="00782A4B" w:rsidRPr="00835D90">
        <w:t xml:space="preserve"> In addition, they completed the data entry task faster and made fewer data entry errors. </w:t>
      </w:r>
      <w:r w:rsidR="00262254" w:rsidRPr="00835D90">
        <w:t>The aim of Study 2 was to understand how users would use the time information to adapt behaviour</w:t>
      </w:r>
      <w:r w:rsidR="00534B23" w:rsidRPr="00835D90">
        <w:t xml:space="preserve"> in their own work</w:t>
      </w:r>
      <w:r w:rsidR="00262254" w:rsidRPr="00835D90">
        <w:t xml:space="preserve">. </w:t>
      </w:r>
      <w:r w:rsidR="00E805C8" w:rsidRPr="00835D90">
        <w:t xml:space="preserve">The notification was implemented as a browser extension and deployed among nine office workers to use </w:t>
      </w:r>
      <w:r w:rsidR="00534B23" w:rsidRPr="00835D90">
        <w:t>during</w:t>
      </w:r>
      <w:r w:rsidR="00E805C8" w:rsidRPr="00835D90">
        <w:t xml:space="preserve"> data entry work.</w:t>
      </w:r>
      <w:r w:rsidR="00946240" w:rsidRPr="00835D90">
        <w:t xml:space="preserve"> Participants could select a task they wanted to focus on, and received a notification on their average switching time upon every switch they made away from the task.</w:t>
      </w:r>
      <w:r w:rsidR="00F94132" w:rsidRPr="00835D90">
        <w:t xml:space="preserve"> </w:t>
      </w:r>
      <w:r w:rsidR="009540A1" w:rsidRPr="00835D90">
        <w:t>After two weeks, we</w:t>
      </w:r>
      <w:r w:rsidR="00F94132" w:rsidRPr="00835D90">
        <w:t xml:space="preserve"> conducted semi-structured interviews </w:t>
      </w:r>
      <w:r w:rsidR="00000999" w:rsidRPr="00835D90">
        <w:t>with the</w:t>
      </w:r>
      <w:ins w:id="32" w:author="Duncan Brumby" w:date="2018-05-03T10:10:00Z">
        <w:r w:rsidR="00616810" w:rsidRPr="00835D90">
          <w:t>se</w:t>
        </w:r>
      </w:ins>
      <w:r w:rsidR="00000999" w:rsidRPr="00835D90">
        <w:t xml:space="preserve"> participants to discuss their experience using the extension.</w:t>
      </w:r>
      <w:r w:rsidR="00E805C8" w:rsidRPr="00835D90">
        <w:t xml:space="preserve"> </w:t>
      </w:r>
      <w:r w:rsidR="00731D93" w:rsidRPr="00835D90">
        <w:t xml:space="preserve">We found that the notification was a trigger for participants to reflect on what they were doing during prior interruptions, and where possible </w:t>
      </w:r>
      <w:r w:rsidR="00136B31" w:rsidRPr="00835D90">
        <w:t>they</w:t>
      </w:r>
      <w:r w:rsidR="00C470E8" w:rsidRPr="00835D90">
        <w:t xml:space="preserve"> </w:t>
      </w:r>
      <w:r w:rsidR="00731D93" w:rsidRPr="00835D90">
        <w:t>tried to cut out unnecessary time and reduce unnecessary interruptions.</w:t>
      </w:r>
      <w:ins w:id="33" w:author="Duncan Brumby" w:date="2018-05-03T10:10:00Z">
        <w:r w:rsidR="003B23C5" w:rsidRPr="00835D90">
          <w:t xml:space="preserve"> &lt;&lt;This work is important because? It makes XXX contribution. Etc&gt;&gt;</w:t>
        </w:r>
      </w:ins>
      <w:ins w:id="34" w:author="Judith Borghouts" w:date="2018-05-08T09:21:00Z">
        <w:r w:rsidR="00795872">
          <w:t xml:space="preserve"> This work contributes to </w:t>
        </w:r>
      </w:ins>
      <w:ins w:id="35" w:author="Judith Borghouts" w:date="2018-05-08T09:22:00Z">
        <w:r w:rsidR="00795872">
          <w:t xml:space="preserve">understanding </w:t>
        </w:r>
      </w:ins>
      <w:ins w:id="36" w:author="Judith Borghouts" w:date="2018-05-08T09:29:00Z">
        <w:r w:rsidR="00CA1DED">
          <w:t>xxx</w:t>
        </w:r>
      </w:ins>
      <w:ins w:id="37" w:author="Judith Borghouts" w:date="2018-05-08T09:22:00Z">
        <w:r w:rsidR="00795872">
          <w:t xml:space="preserve">, and how </w:t>
        </w:r>
      </w:ins>
      <w:ins w:id="38" w:author="Judith Borghouts" w:date="2018-05-08T09:28:00Z">
        <w:r w:rsidR="00B514F7">
          <w:t xml:space="preserve">an increased </w:t>
        </w:r>
      </w:ins>
      <w:ins w:id="39" w:author="Judith Borghouts" w:date="2018-05-08T09:23:00Z">
        <w:r w:rsidR="00941E1C">
          <w:t>awareness</w:t>
        </w:r>
      </w:ins>
      <w:ins w:id="40" w:author="Judith Borghouts" w:date="2018-05-08T09:22:00Z">
        <w:r w:rsidR="00795872">
          <w:t xml:space="preserve"> of interruption</w:t>
        </w:r>
      </w:ins>
      <w:ins w:id="41" w:author="Judith Borghouts" w:date="2018-05-08T09:23:00Z">
        <w:r w:rsidR="00941E1C">
          <w:t xml:space="preserve"> duration</w:t>
        </w:r>
      </w:ins>
      <w:ins w:id="42" w:author="Judith Borghouts" w:date="2018-05-08T09:22:00Z">
        <w:r w:rsidR="00795872">
          <w:t xml:space="preserve">s might </w:t>
        </w:r>
      </w:ins>
      <w:ins w:id="43" w:author="Judith Borghouts" w:date="2018-05-08T09:23:00Z">
        <w:r w:rsidR="00941E1C">
          <w:t xml:space="preserve">help users </w:t>
        </w:r>
      </w:ins>
      <w:ins w:id="44" w:author="Judith Borghouts" w:date="2018-05-08T09:26:00Z">
        <w:r w:rsidR="00C4694F">
          <w:t xml:space="preserve">address this. </w:t>
        </w:r>
      </w:ins>
    </w:p>
    <w:p w14:paraId="05584CED" w14:textId="02D7C814" w:rsidR="009C0900" w:rsidRPr="00835D90" w:rsidRDefault="009C0900" w:rsidP="009C0900">
      <w:pPr>
        <w:pStyle w:val="Heading1"/>
      </w:pPr>
      <w:r w:rsidRPr="00835D90">
        <w:t>BACKGROUND</w:t>
      </w:r>
    </w:p>
    <w:p w14:paraId="2735C7D1" w14:textId="6A81873E" w:rsidR="0005405A" w:rsidRPr="00835D90" w:rsidRDefault="00BD5802" w:rsidP="00EC4190">
      <w:pPr>
        <w:pStyle w:val="Heading2"/>
        <w:rPr>
          <w:lang w:val="en-GB"/>
        </w:rPr>
      </w:pPr>
      <w:r w:rsidRPr="00835D90">
        <w:rPr>
          <w:lang w:val="en-GB"/>
        </w:rPr>
        <w:t xml:space="preserve">Interruptions </w:t>
      </w:r>
      <w:r w:rsidR="001B3390" w:rsidRPr="00835D90">
        <w:rPr>
          <w:lang w:val="en-GB"/>
        </w:rPr>
        <w:t>and fragmentation of</w:t>
      </w:r>
      <w:r w:rsidRPr="00835D90">
        <w:rPr>
          <w:lang w:val="en-GB"/>
        </w:rPr>
        <w:t xml:space="preserve"> work</w:t>
      </w:r>
    </w:p>
    <w:p w14:paraId="0A97DBC7" w14:textId="73FFA219" w:rsidR="008A2710" w:rsidRPr="00835D90" w:rsidRDefault="000B4C76" w:rsidP="00EC4190">
      <w:pPr>
        <w:pStyle w:val="Paragraph"/>
      </w:pPr>
      <w:r w:rsidRPr="00835D90">
        <w:t>Computer</w:t>
      </w:r>
      <w:r w:rsidR="000C0E6E" w:rsidRPr="00835D90">
        <w:t xml:space="preserve"> work frequently gets interrupted</w:t>
      </w:r>
      <w:r w:rsidR="00B90295" w:rsidRPr="00835D90">
        <w:t xml:space="preserve">: on average, </w:t>
      </w:r>
      <w:r w:rsidR="00E252FA" w:rsidRPr="00835D90">
        <w:t xml:space="preserve">office </w:t>
      </w:r>
      <w:r w:rsidR="00022F0F" w:rsidRPr="00835D90">
        <w:t>workers</w:t>
      </w:r>
      <w:r w:rsidR="00B90295" w:rsidRPr="00835D90">
        <w:t xml:space="preserve"> </w:t>
      </w:r>
      <w:r w:rsidR="000C0E6E" w:rsidRPr="00835D90">
        <w:t>either</w:t>
      </w:r>
      <w:r w:rsidR="00D477DC" w:rsidRPr="00835D90">
        <w:t xml:space="preserve"> get interrupted</w:t>
      </w:r>
      <w:r w:rsidR="000C0E6E" w:rsidRPr="00835D90">
        <w:t xml:space="preserve"> or self-interrupt every three minutes</w:t>
      </w:r>
      <w:r w:rsidR="00ED1F7F" w:rsidRPr="00835D90">
        <w:t xml:space="preserve"> </w:t>
      </w:r>
      <w:r w:rsidR="00E55E53" w:rsidRPr="00835D90">
        <w:fldChar w:fldCharType="begin" w:fldLock="1"/>
      </w:r>
      <w:r w:rsidR="00E55E53" w:rsidRPr="00835D90">
        <w:instrText>ADDIN CSL_CITATION { "citationItems" : [ { "id" : "ITEM-1", "itemData" : { "ISBN" : "1581137028", "author" : [ { "dropping-particle" : "", "family" : "Gonzalez", "given" : "Victor M.", "non-dropping-particle" : "", "parse-names" : false, "suffix" : "" }, { "dropping-particle" : "", "family" : "Mark", "given" : "Gloria", "non-dropping-particle" : "", "parse-names" : false, "suffix" : "" } ], "container-title" : "Proceedings of the SIGCHI Conference on Human Factors in Computing Systems (CHI '04)", "id" : "ITEM-1", "issued" : { "date-parts" : [ [ "2004" ] ] }, "page" : "113-120", "publisher-place" : "Vienna, Austria", "title" : "\"Constant, Constant, Multi-tasking Craziness\": Managing Multiple Working Spheres", "type" : "paper-conference" }, "uris" : [ "http://www.mendeley.com/documents/?uuid=e8d1e027-1cc4-4393-87c0-b84edf2c9ea1" ] } ], "mendeley" : { "formattedCitation" : "(Gonzalez &amp; Mark, 2004)", "plainTextFormattedCitation" : "(Gonzalez &amp; Mark, 2004)", "previouslyFormattedCitation" : "(Gonzalez &amp; Mark, 2004)" }, "properties" : {  }, "schema" : "https://github.com/citation-style-language/schema/raw/master/csl-citation.json" }</w:instrText>
      </w:r>
      <w:r w:rsidR="00E55E53" w:rsidRPr="00835D90">
        <w:fldChar w:fldCharType="separate"/>
      </w:r>
      <w:r w:rsidR="00E55E53" w:rsidRPr="00835D90">
        <w:rPr>
          <w:noProof/>
        </w:rPr>
        <w:t>(Gonzalez &amp; Mark, 2004)</w:t>
      </w:r>
      <w:r w:rsidR="00E55E53" w:rsidRPr="00835D90">
        <w:fldChar w:fldCharType="end"/>
      </w:r>
      <w:r w:rsidR="00DD0E1B" w:rsidRPr="00835D90">
        <w:t xml:space="preserve">. </w:t>
      </w:r>
      <w:r w:rsidR="005D20BD" w:rsidRPr="00835D90">
        <w:t>People switch between tasks, but tasks themselves are also often fragmented: people have to switch between documents and applications to look</w:t>
      </w:r>
      <w:r w:rsidR="007B6296" w:rsidRPr="00835D90">
        <w:t xml:space="preserve"> up information for their task</w:t>
      </w:r>
      <w:r w:rsidR="005D20BD" w:rsidRPr="00835D90">
        <w:t xml:space="preserve">. </w:t>
      </w:r>
      <w:r w:rsidR="008A2710" w:rsidRPr="00835D90">
        <w:t>Some interruptions can be beneficial: for example, getting the right information can have a positive impact on work</w:t>
      </w:r>
      <w:r w:rsidR="002018BB" w:rsidRPr="00835D90">
        <w:t xml:space="preserve"> </w:t>
      </w:r>
      <w:r w:rsidR="002018BB" w:rsidRPr="00835D90">
        <w:fldChar w:fldCharType="begin" w:fldLock="1"/>
      </w:r>
      <w:r w:rsidR="002018BB" w:rsidRPr="00835D90">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2018BB" w:rsidRPr="00835D90">
        <w:fldChar w:fldCharType="separate"/>
      </w:r>
      <w:r w:rsidR="002018BB" w:rsidRPr="00835D90">
        <w:rPr>
          <w:noProof/>
        </w:rPr>
        <w:t>(Jin &amp; Dabbish, 2009)</w:t>
      </w:r>
      <w:r w:rsidR="002018BB" w:rsidRPr="00835D90">
        <w:fldChar w:fldCharType="end"/>
      </w:r>
      <w:r w:rsidR="008A2710" w:rsidRPr="00835D90">
        <w:t xml:space="preserve">, and short breaks can improve mood and </w:t>
      </w:r>
      <w:r w:rsidR="007C75E0" w:rsidRPr="00835D90">
        <w:t>re</w:t>
      </w:r>
      <w:r w:rsidR="002018BB" w:rsidRPr="00835D90">
        <w:t>store</w:t>
      </w:r>
      <w:r w:rsidR="008A2710" w:rsidRPr="00835D90">
        <w:t xml:space="preserve"> energy</w:t>
      </w:r>
      <w:r w:rsidR="002018BB" w:rsidRPr="00835D90">
        <w:t xml:space="preserve"> </w:t>
      </w:r>
      <w:r w:rsidR="002018BB" w:rsidRPr="00835D90">
        <w:fldChar w:fldCharType="begin" w:fldLock="1"/>
      </w:r>
      <w:r w:rsidR="002B1C50">
        <w:instrText>ADDIN CSL_CITATION { "citationItems" : [ { "id" : "ITEM-1", "itemData" : { "DOI" : "10.1145/2531602.2531673", "ISBN" : "9781450325400", "abstract" : "What makes people feel happy, engaged and challenged at work? We conducted an in situ study of Facebook and face- to-face interactions examining how they influence people\u2019s mood in the workplace. Thirty-two participants in an organization were each observed for five days in their natural work environment using automated data capture and experience sampling. Our results show that online and offline social interactions are associated with different moods, suggesting that they serve different purposes at work. Face-to-face interactions are associated with a positive mood throughout the day whereas Facebook use and engagement in work contribute to a positive feeling at the end of the day. Email use is associated with negative affect and along with multitasking, is associated with a feeling of engagement and challenge throughout the day. Our findings provide initial evidence of how online and offline interactions affect workplace mood, and could inform practices to improve employee morale",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container-title" : "17th ACM conference on Computer supported cooperative work &amp; social computing", "id" : "ITEM-1", "issued" : { "date-parts" : [ [ "2014" ] ] }, "page" : "1082-1094", "title" : "Capturing the Mood : Facebook and Face-to-Face Encounters in the Workplace", "type" : "paper-conference" }, "uris" : [ "http://www.mendeley.com/documents/?uuid=78a86123-53ea-487a-ab43-9ba33acd9a66" ] } ], "mendeley" : { "formattedCitation" : "(Mark, Iqbal, Czerwinski, &amp; Johns, 2014)", "plainTextFormattedCitation" : "(Mark, Iqbal, Czerwinski, &amp; Johns, 2014)", "previouslyFormattedCitation" : "(Mark, Iqbal, Czerwinski, &amp; Johns, 2014)" }, "properties" : {  }, "schema" : "https://github.com/citation-style-language/schema/raw/master/csl-citation.json" }</w:instrText>
      </w:r>
      <w:r w:rsidR="002018BB" w:rsidRPr="00835D90">
        <w:fldChar w:fldCharType="separate"/>
      </w:r>
      <w:r w:rsidR="003351B6" w:rsidRPr="00835D90">
        <w:rPr>
          <w:noProof/>
        </w:rPr>
        <w:t>(Mark, Iqbal, Czerwinski, &amp; Johns, 2014)</w:t>
      </w:r>
      <w:r w:rsidR="002018BB" w:rsidRPr="00835D90">
        <w:fldChar w:fldCharType="end"/>
      </w:r>
      <w:r w:rsidR="008A2710" w:rsidRPr="00835D90">
        <w:t>. However, frequent or longer interruptions can reduce productivity, and both controlled and in-the-</w:t>
      </w:r>
      <w:r w:rsidR="008A2710" w:rsidRPr="00835D90">
        <w:lastRenderedPageBreak/>
        <w:t>wild studies have found a link between fragmented attention and a decrease in work performance (</w:t>
      </w:r>
      <w:r w:rsidR="00933272" w:rsidRPr="00835D90">
        <w:t>find reference</w:t>
      </w:r>
      <w:r w:rsidR="008A2710" w:rsidRPr="00835D90">
        <w:t>).</w:t>
      </w:r>
    </w:p>
    <w:p w14:paraId="7BBBA2E0" w14:textId="00174DF5" w:rsidR="00270553" w:rsidRPr="00835D90" w:rsidRDefault="00366424" w:rsidP="006D01A4">
      <w:pPr>
        <w:pStyle w:val="Paragraph"/>
      </w:pPr>
      <w:r w:rsidRPr="00835D90">
        <w:t xml:space="preserve">An interview study on interruption management strategies </w:t>
      </w:r>
      <w:r w:rsidR="008E02F7" w:rsidRPr="00835D90">
        <w:t xml:space="preserve">found major differences in the level of difficulty </w:t>
      </w:r>
      <w:r w:rsidR="00816C04" w:rsidRPr="00835D90">
        <w:t xml:space="preserve">for users </w:t>
      </w:r>
      <w:r w:rsidR="008E02F7" w:rsidRPr="00835D90">
        <w:t xml:space="preserve">to manage external versus self-interruptions. </w:t>
      </w:r>
      <w:r w:rsidR="00212747" w:rsidRPr="00835D90">
        <w:t xml:space="preserve"> </w:t>
      </w:r>
      <w:r w:rsidR="00E43A5A" w:rsidRPr="00835D90">
        <w:t>Whereas externa</w:t>
      </w:r>
      <w:r w:rsidR="005F6BAA" w:rsidRPr="00835D90">
        <w:t>l interruptions may be ignored or deferred</w:t>
      </w:r>
      <w:r w:rsidR="00E43A5A" w:rsidRPr="00835D90">
        <w:t>, s</w:t>
      </w:r>
      <w:r w:rsidR="00B52F73" w:rsidRPr="00835D90">
        <w:t xml:space="preserve">elf-interruptions </w:t>
      </w:r>
      <w:r w:rsidR="00A663CA" w:rsidRPr="00835D90">
        <w:t xml:space="preserve">require more </w:t>
      </w:r>
      <w:r w:rsidR="00CF138B" w:rsidRPr="00835D90">
        <w:t xml:space="preserve">self-control, and </w:t>
      </w:r>
      <w:r w:rsidR="00B52F73" w:rsidRPr="00835D90">
        <w:t xml:space="preserve">are </w:t>
      </w:r>
      <w:r w:rsidR="00E43A5A" w:rsidRPr="00835D90">
        <w:t xml:space="preserve">experienced as harder to resist and as more distracting </w:t>
      </w:r>
      <w:r w:rsidR="00EF6689" w:rsidRPr="00835D90">
        <w:fldChar w:fldCharType="begin" w:fldLock="1"/>
      </w:r>
      <w:r w:rsidR="00EF6689" w:rsidRPr="00835D90">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et al., 2017)", "plainTextFormattedCitation" : "(Kim et al., 2017)", "previouslyFormattedCitation" : "(Kim et al., 2017)" }, "properties" : {  }, "schema" : "https://github.com/citation-style-language/schema/raw/master/csl-citation.json" }</w:instrText>
      </w:r>
      <w:r w:rsidR="00EF6689" w:rsidRPr="00835D90">
        <w:fldChar w:fldCharType="separate"/>
      </w:r>
      <w:r w:rsidR="00EF6689" w:rsidRPr="00835D90">
        <w:rPr>
          <w:noProof/>
        </w:rPr>
        <w:t>(Kim et al., 2017)</w:t>
      </w:r>
      <w:r w:rsidR="00EF6689" w:rsidRPr="00835D90">
        <w:fldChar w:fldCharType="end"/>
      </w:r>
      <w:r w:rsidR="00B52F73" w:rsidRPr="00835D90">
        <w:t>.</w:t>
      </w:r>
      <w:r w:rsidR="00DB16BB" w:rsidRPr="00835D90">
        <w:t xml:space="preserve"> Fur</w:t>
      </w:r>
      <w:r w:rsidRPr="00835D90">
        <w:t>t</w:t>
      </w:r>
      <w:r w:rsidR="00DB16BB" w:rsidRPr="00835D90">
        <w:t>h</w:t>
      </w:r>
      <w:r w:rsidRPr="00835D90">
        <w:t xml:space="preserve">ermore, </w:t>
      </w:r>
      <w:ins w:id="45" w:author="Judith Borghouts" w:date="2018-05-07T14:19:00Z">
        <w:r w:rsidR="00E937CE" w:rsidRPr="00835D90">
          <w:t>self-interruptions</w:t>
        </w:r>
      </w:ins>
      <w:commentRangeStart w:id="46"/>
      <w:del w:id="47" w:author="Judith Borghouts" w:date="2018-05-07T14:20:00Z">
        <w:r w:rsidRPr="00835D90" w:rsidDel="00E937CE">
          <w:delText>they</w:delText>
        </w:r>
      </w:del>
      <w:r w:rsidRPr="00835D90">
        <w:t xml:space="preserve"> </w:t>
      </w:r>
      <w:commentRangeEnd w:id="46"/>
      <w:r w:rsidR="00CB61E1" w:rsidRPr="00835D90">
        <w:rPr>
          <w:rStyle w:val="CommentReference"/>
        </w:rPr>
        <w:commentReference w:id="46"/>
      </w:r>
      <w:r w:rsidR="006A6F7B" w:rsidRPr="00835D90">
        <w:t>take more time to recover from</w:t>
      </w:r>
      <w:ins w:id="48" w:author="Judith Borghouts" w:date="2018-05-07T14:20:00Z">
        <w:r w:rsidR="00E937CE" w:rsidRPr="00835D90">
          <w:t xml:space="preserve"> than external interruptions</w:t>
        </w:r>
      </w:ins>
      <w:r w:rsidR="00B07113" w:rsidRPr="00835D90">
        <w:t xml:space="preserve"> </w:t>
      </w:r>
      <w:r w:rsidR="00C0298E" w:rsidRPr="00835D90">
        <w:t xml:space="preserve">as </w:t>
      </w:r>
      <w:r w:rsidR="00EA1540" w:rsidRPr="00835D90">
        <w:t xml:space="preserve">they </w:t>
      </w:r>
      <w:r w:rsidR="00CF138B" w:rsidRPr="00835D90">
        <w:t xml:space="preserve">can </w:t>
      </w:r>
      <w:r w:rsidR="00EA1540" w:rsidRPr="00835D90">
        <w:t>end up taking much longer than planned</w:t>
      </w:r>
      <w:r w:rsidR="00FA58C9" w:rsidRPr="00835D90">
        <w:t>.</w:t>
      </w:r>
      <w:r w:rsidR="00C93BCE" w:rsidRPr="00835D90">
        <w:t xml:space="preserve"> When switching between computer windows, there are numerous opportunities to get distracted and get diverted from the main task. </w:t>
      </w:r>
      <w:r w:rsidR="005D5217" w:rsidRPr="00835D90">
        <w:t>For example when</w:t>
      </w:r>
      <w:r w:rsidR="00C93BCE" w:rsidRPr="00835D90">
        <w:t xml:space="preserve"> switching to communication tools, users can get tempted to answer unrelated messages instead </w:t>
      </w:r>
      <w:r w:rsidR="00C93BCE" w:rsidRPr="00835D90">
        <w:fldChar w:fldCharType="begin" w:fldLock="1"/>
      </w:r>
      <w:r w:rsidR="002B1C50">
        <w:instrText>ADDIN CSL_CITATION { "citationItems" : [ { "id" : "ITEM-1", "itemData" : { "abstract" : "We report on an empirical study where we cut off email usage for five workdays for 13 information workers in an organization. We employed both quantitative measures such as computer log data and ethnographic methods to compare a baseline condition (normal email usage) with our experimental manipulation (email cutoff). Our results show that without email, people multitasked less and had a longer task focus, as measured by a lower frequency of shifting between windows and a longer duration of time spent working in each computer window. Further, we directly measured stress using wearable heart rate monitors and found that stress, as measured by heart rate variability, was lower without email. Interview data were consistent with our quantitative measures, as participants reported being able to focus more on their tasks. We discuss the implications for managing email better in organizations.", "author" : [ { "dropping-particle" : "", "family" : "Mark", "given" : "Gloria", "non-dropping-particle" : "", "parse-names" : false, "suffix" : "" }, { "dropping-particle" : "", "family" : "Voida", "given" : "Stephen", "non-dropping-particle" : "", "parse-names" : false, "suffix" : "" }, { "dropping-particle" : "V", "family" : "Cardello", "given" : "Armand", "non-dropping-particle" : "", "parse-names" : false, "suffix" : "" } ], "container-title" : "CHI'12", "id" : "ITEM-1", "issued" : { "date-parts" : [ [ "2012" ] ] }, "page" : "555-564", "publisher-place" : "Austin, Texas, USA", "title" : "&amp;quot;A Pace Not Dictated by Electrons&amp;quot;: An Empirical Study of Work Without Email", "type" : "paper-conference" }, "uris" : [ "http://www.mendeley.com/documents/?uuid=d2cb9d1f-4807-3aad-9ea4-0780283f00e2" ] } ], "mendeley" : { "formattedCitation" : "(Mark, Voida, &amp; Cardello, 2012)", "plainTextFormattedCitation" : "(Mark, Voida, &amp; Cardello, 2012)", "previouslyFormattedCitation" : "(Mark, Voida, &amp; Cardello, 2012)" }, "properties" : {  }, "schema" : "https://github.com/citation-style-language/schema/raw/master/csl-citation.json" }</w:instrText>
      </w:r>
      <w:r w:rsidR="00C93BCE" w:rsidRPr="00835D90">
        <w:fldChar w:fldCharType="separate"/>
      </w:r>
      <w:r w:rsidR="003351B6" w:rsidRPr="00835D90">
        <w:rPr>
          <w:noProof/>
        </w:rPr>
        <w:t>(Mark, Voida, &amp; Cardello, 2012)</w:t>
      </w:r>
      <w:r w:rsidR="00C93BCE" w:rsidRPr="00835D90">
        <w:fldChar w:fldCharType="end"/>
      </w:r>
      <w:r w:rsidR="00C93BCE" w:rsidRPr="00835D90">
        <w:t>. The longer an interruption is, the more disruptive it can be, and it is important to manage time spent on interruptions from a task.</w:t>
      </w:r>
    </w:p>
    <w:p w14:paraId="78D4EAC0" w14:textId="68257870" w:rsidR="009C0900" w:rsidRPr="00835D90" w:rsidRDefault="00FA58C9" w:rsidP="00CE0F14">
      <w:pPr>
        <w:pStyle w:val="Heading2"/>
        <w:rPr>
          <w:lang w:val="en-GB"/>
        </w:rPr>
      </w:pPr>
      <w:r w:rsidRPr="00835D90">
        <w:rPr>
          <w:lang w:val="en-GB"/>
        </w:rPr>
        <w:t>Task focus</w:t>
      </w:r>
      <w:r w:rsidR="00005BA7" w:rsidRPr="00835D90">
        <w:rPr>
          <w:lang w:val="en-GB"/>
        </w:rPr>
        <w:t xml:space="preserve"> interventions</w:t>
      </w:r>
    </w:p>
    <w:p w14:paraId="7AA3FFA4" w14:textId="458CB58B" w:rsidR="005843CF" w:rsidRPr="00835D90" w:rsidRDefault="004E6D66" w:rsidP="003C3163">
      <w:pPr>
        <w:pStyle w:val="Paragraph"/>
      </w:pPr>
      <w:r w:rsidRPr="00835D90">
        <w:t>There have been different approaches</w:t>
      </w:r>
      <w:r w:rsidR="000F33A7" w:rsidRPr="00835D90">
        <w:t xml:space="preserve"> to</w:t>
      </w:r>
      <w:r w:rsidRPr="00835D90">
        <w:t xml:space="preserve"> </w:t>
      </w:r>
      <w:r w:rsidR="000D28D3" w:rsidRPr="00835D90">
        <w:t xml:space="preserve">support </w:t>
      </w:r>
      <w:r w:rsidR="002A2A4F" w:rsidRPr="00835D90">
        <w:t>self-</w:t>
      </w:r>
      <w:r w:rsidR="000D28D3" w:rsidRPr="00835D90">
        <w:t>interruption management</w:t>
      </w:r>
      <w:r w:rsidR="004B7088" w:rsidRPr="00835D90">
        <w:t xml:space="preserve"> and </w:t>
      </w:r>
      <w:r w:rsidR="000F33A7" w:rsidRPr="00835D90">
        <w:t>improve people’</w:t>
      </w:r>
      <w:r w:rsidR="00CF261F" w:rsidRPr="00835D90">
        <w:t>s focus</w:t>
      </w:r>
      <w:r w:rsidR="00402AFF" w:rsidRPr="00835D90">
        <w:t xml:space="preserve">. </w:t>
      </w:r>
      <w:r w:rsidR="000F33A7" w:rsidRPr="00835D90">
        <w:t>One</w:t>
      </w:r>
      <w:r w:rsidR="003A3D02" w:rsidRPr="00835D90">
        <w:t xml:space="preserve"> approach </w:t>
      </w:r>
      <w:r w:rsidR="00615FC8" w:rsidRPr="00835D90">
        <w:t>is</w:t>
      </w:r>
      <w:r w:rsidR="003A3D02" w:rsidRPr="00835D90">
        <w:t xml:space="preserve"> to</w:t>
      </w:r>
      <w:r w:rsidR="0035633C" w:rsidRPr="00835D90">
        <w:t xml:space="preserve"> temporarily</w:t>
      </w:r>
      <w:r w:rsidR="003A3D02" w:rsidRPr="00835D90">
        <w:t xml:space="preserve"> </w:t>
      </w:r>
      <w:r w:rsidR="00AB72CE" w:rsidRPr="00835D90">
        <w:t>disable</w:t>
      </w:r>
      <w:r w:rsidR="003A3D02" w:rsidRPr="00835D90">
        <w:t xml:space="preserve"> </w:t>
      </w:r>
      <w:r w:rsidR="001B0B54" w:rsidRPr="00835D90">
        <w:t>specific</w:t>
      </w:r>
      <w:r w:rsidR="003A3D02" w:rsidRPr="00835D90">
        <w:t xml:space="preserve"> sources. </w:t>
      </w:r>
      <w:r w:rsidR="00402AFF" w:rsidRPr="00835D90">
        <w:t xml:space="preserve">Kim, Cho and Lee </w:t>
      </w:r>
      <w:r w:rsidR="003156C2" w:rsidRPr="00835D90">
        <w:fldChar w:fldCharType="begin" w:fldLock="1"/>
      </w:r>
      <w:r w:rsidR="003156C2" w:rsidRPr="00835D90">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 "schema" : "https://github.com/citation-style-language/schema/raw/master/csl-citation.json" }</w:instrText>
      </w:r>
      <w:r w:rsidR="003156C2" w:rsidRPr="00835D90">
        <w:fldChar w:fldCharType="separate"/>
      </w:r>
      <w:r w:rsidR="003156C2" w:rsidRPr="00835D90">
        <w:rPr>
          <w:noProof/>
        </w:rPr>
        <w:t>(2017)</w:t>
      </w:r>
      <w:r w:rsidR="003156C2" w:rsidRPr="00835D90">
        <w:fldChar w:fldCharType="end"/>
      </w:r>
      <w:r w:rsidR="003156C2" w:rsidRPr="00835D90">
        <w:t xml:space="preserve"> </w:t>
      </w:r>
      <w:r w:rsidR="00402AFF" w:rsidRPr="00835D90">
        <w:t xml:space="preserve">developed an intervention that allowed people to block </w:t>
      </w:r>
      <w:r w:rsidR="00E9071B" w:rsidRPr="00835D90">
        <w:t>app</w:t>
      </w:r>
      <w:r w:rsidR="003D33A3" w:rsidRPr="00835D90">
        <w:t>lica</w:t>
      </w:r>
      <w:r w:rsidR="00E9071B" w:rsidRPr="00835D90">
        <w:t>tions and websites</w:t>
      </w:r>
      <w:r w:rsidR="00402AFF" w:rsidRPr="00835D90">
        <w:t xml:space="preserve"> </w:t>
      </w:r>
      <w:r w:rsidR="00E2687F" w:rsidRPr="00835D90">
        <w:t xml:space="preserve">across devices </w:t>
      </w:r>
      <w:r w:rsidR="00797698" w:rsidRPr="00835D90">
        <w:t xml:space="preserve">for a fixed period </w:t>
      </w:r>
      <w:r w:rsidR="00402AFF" w:rsidRPr="00835D90">
        <w:t xml:space="preserve">that they considered distracting. </w:t>
      </w:r>
      <w:r w:rsidR="000B3AFF" w:rsidRPr="00835D90">
        <w:t xml:space="preserve">The blocking feature was </w:t>
      </w:r>
      <w:r w:rsidR="00A81A91" w:rsidRPr="00835D90">
        <w:t xml:space="preserve">viewed positively by participants who </w:t>
      </w:r>
      <w:r w:rsidR="00666D8D" w:rsidRPr="00835D90">
        <w:t>had</w:t>
      </w:r>
      <w:r w:rsidR="005676BA" w:rsidRPr="00835D90">
        <w:t xml:space="preserve"> little self-</w:t>
      </w:r>
      <w:r w:rsidR="00666D8D" w:rsidRPr="00835D90">
        <w:t>control</w:t>
      </w:r>
      <w:r w:rsidR="005676BA" w:rsidRPr="00835D90">
        <w:t xml:space="preserve"> </w:t>
      </w:r>
      <w:r w:rsidR="00126FFF" w:rsidRPr="00835D90">
        <w:t xml:space="preserve">to </w:t>
      </w:r>
      <w:r w:rsidR="00666D8D" w:rsidRPr="00835D90">
        <w:t>mitigate self-interruptions</w:t>
      </w:r>
      <w:r w:rsidR="004C29C5" w:rsidRPr="00835D90">
        <w:t xml:space="preserve"> themselves</w:t>
      </w:r>
      <w:r w:rsidR="00A81A91" w:rsidRPr="00835D90">
        <w:t xml:space="preserve">. </w:t>
      </w:r>
      <w:r w:rsidR="00402AFF" w:rsidRPr="00835D90">
        <w:t>However</w:t>
      </w:r>
      <w:r w:rsidR="00A81A91" w:rsidRPr="00835D90">
        <w:t xml:space="preserve">, </w:t>
      </w:r>
      <w:r w:rsidR="00126FFF" w:rsidRPr="00835D90">
        <w:t>many</w:t>
      </w:r>
      <w:r w:rsidR="00814C75" w:rsidRPr="00835D90">
        <w:t xml:space="preserve"> </w:t>
      </w:r>
      <w:r w:rsidR="00A81A91" w:rsidRPr="00835D90">
        <w:t>distracting sources</w:t>
      </w:r>
      <w:r w:rsidR="00EC6801" w:rsidRPr="00835D90">
        <w:t xml:space="preserve">, such as </w:t>
      </w:r>
      <w:r w:rsidR="00A00030" w:rsidRPr="00835D90">
        <w:t>web browsers</w:t>
      </w:r>
      <w:r w:rsidR="008131F5" w:rsidRPr="00835D90">
        <w:t xml:space="preserve"> and </w:t>
      </w:r>
      <w:r w:rsidR="001936C1" w:rsidRPr="00835D90">
        <w:t xml:space="preserve">instant </w:t>
      </w:r>
      <w:r w:rsidR="00A00030" w:rsidRPr="00835D90">
        <w:t>messaging applica</w:t>
      </w:r>
      <w:r w:rsidR="001936C1" w:rsidRPr="00835D90">
        <w:t>tions</w:t>
      </w:r>
      <w:r w:rsidR="00EC6801" w:rsidRPr="00835D90">
        <w:t>,</w:t>
      </w:r>
      <w:r w:rsidR="00A81A91" w:rsidRPr="00835D90">
        <w:t xml:space="preserve"> </w:t>
      </w:r>
      <w:r w:rsidR="00CE549C" w:rsidRPr="00835D90">
        <w:t xml:space="preserve">could not be blocked </w:t>
      </w:r>
      <w:r w:rsidR="00624ED6" w:rsidRPr="00835D90">
        <w:t>because</w:t>
      </w:r>
      <w:r w:rsidR="00A81A91" w:rsidRPr="00835D90">
        <w:t xml:space="preserve"> these needed to be accessed </w:t>
      </w:r>
      <w:r w:rsidR="00402AFF" w:rsidRPr="00835D90">
        <w:t>for</w:t>
      </w:r>
      <w:r w:rsidR="00624ED6" w:rsidRPr="00835D90">
        <w:t xml:space="preserve"> the </w:t>
      </w:r>
      <w:r w:rsidR="00F71C3A" w:rsidRPr="00835D90">
        <w:t>current</w:t>
      </w:r>
      <w:r w:rsidR="009422DB" w:rsidRPr="00835D90">
        <w:t xml:space="preserve"> work</w:t>
      </w:r>
      <w:r w:rsidR="00F71C3A" w:rsidRPr="00835D90">
        <w:t xml:space="preserve"> task.</w:t>
      </w:r>
    </w:p>
    <w:p w14:paraId="6A7E8626" w14:textId="7682B5AE" w:rsidR="00171BDA" w:rsidRPr="00835D90" w:rsidRDefault="00CF47B0" w:rsidP="00171BDA">
      <w:pPr>
        <w:pStyle w:val="Paragraph"/>
      </w:pPr>
      <w:r w:rsidRPr="00835D90">
        <w:t>Other</w:t>
      </w:r>
      <w:r w:rsidR="00DB427E" w:rsidRPr="00835D90">
        <w:t xml:space="preserve"> </w:t>
      </w:r>
      <w:r w:rsidR="00FD53C5" w:rsidRPr="00835D90">
        <w:t xml:space="preserve">commercial </w:t>
      </w:r>
      <w:r w:rsidR="00E011E2" w:rsidRPr="00835D90">
        <w:t>applications</w:t>
      </w:r>
      <w:r w:rsidR="00DB427E" w:rsidRPr="00835D90">
        <w:t>,</w:t>
      </w:r>
      <w:r w:rsidR="00E011E2" w:rsidRPr="00835D90">
        <w:t xml:space="preserve"> </w:t>
      </w:r>
      <w:r w:rsidR="00F502D7" w:rsidRPr="00835D90">
        <w:t>such as RescueTime</w:t>
      </w:r>
      <w:r w:rsidR="00E011E2" w:rsidRPr="00835D90">
        <w:t xml:space="preserve"> </w:t>
      </w:r>
      <w:r w:rsidR="00655695" w:rsidRPr="00835D90">
        <w:t>and ManicTime</w:t>
      </w:r>
      <w:r w:rsidR="00522D33" w:rsidRPr="00835D90">
        <w:t xml:space="preserve">, </w:t>
      </w:r>
      <w:r w:rsidR="000F33A7" w:rsidRPr="00835D90">
        <w:t>do not restrict behaviour but instead</w:t>
      </w:r>
      <w:r w:rsidR="00655695" w:rsidRPr="00835D90">
        <w:t xml:space="preserve"> </w:t>
      </w:r>
      <w:r w:rsidR="00E011E2" w:rsidRPr="00835D90">
        <w:t xml:space="preserve">provide users </w:t>
      </w:r>
      <w:r w:rsidR="00A72DB2" w:rsidRPr="00835D90">
        <w:t xml:space="preserve">with </w:t>
      </w:r>
      <w:r w:rsidR="00E011E2" w:rsidRPr="00835D90">
        <w:t>an overvi</w:t>
      </w:r>
      <w:r w:rsidR="00655695" w:rsidRPr="00835D90">
        <w:t>ew of</w:t>
      </w:r>
      <w:r w:rsidR="000F33A7" w:rsidRPr="00835D90">
        <w:t xml:space="preserve"> all</w:t>
      </w:r>
      <w:r w:rsidR="00655695" w:rsidRPr="00835D90">
        <w:t xml:space="preserve"> their computer activities</w:t>
      </w:r>
      <w:r w:rsidR="004C0289" w:rsidRPr="00835D90">
        <w:t xml:space="preserve">, to increase awareness of </w:t>
      </w:r>
      <w:r w:rsidR="00CB40D1" w:rsidRPr="00835D90">
        <w:t>their</w:t>
      </w:r>
      <w:r w:rsidR="004C0289" w:rsidRPr="00835D90">
        <w:t xml:space="preserve"> use of time</w:t>
      </w:r>
      <w:r w:rsidR="00655695" w:rsidRPr="00835D90">
        <w:t xml:space="preserve">. </w:t>
      </w:r>
      <w:r w:rsidR="00635FB0" w:rsidRPr="00835D90">
        <w:t>Users</w:t>
      </w:r>
      <w:r w:rsidR="00655695" w:rsidRPr="00835D90">
        <w:t xml:space="preserve"> c</w:t>
      </w:r>
      <w:r w:rsidR="009E37B9" w:rsidRPr="00835D90">
        <w:t>an view how much time they spent</w:t>
      </w:r>
      <w:r w:rsidR="00655695" w:rsidRPr="00835D90">
        <w:t xml:space="preserve"> in particular docume</w:t>
      </w:r>
      <w:r w:rsidR="009756E3" w:rsidRPr="00835D90">
        <w:t>nts, websites and applications</w:t>
      </w:r>
      <w:r w:rsidR="00635FB0" w:rsidRPr="00835D90">
        <w:t>, and during which hours of the day</w:t>
      </w:r>
      <w:r w:rsidR="003620F5" w:rsidRPr="00835D90">
        <w:t>. Little work has evaluated</w:t>
      </w:r>
      <w:r w:rsidR="00FD53C5" w:rsidRPr="00835D90">
        <w:t xml:space="preserve"> </w:t>
      </w:r>
      <w:r w:rsidR="00756B60" w:rsidRPr="00835D90">
        <w:t>how effective these applications are</w:t>
      </w:r>
      <w:r w:rsidR="005C1162" w:rsidRPr="00835D90">
        <w:t xml:space="preserve"> in improving focus</w:t>
      </w:r>
      <w:r w:rsidR="00FD53C5" w:rsidRPr="00835D90">
        <w:t xml:space="preserve">, and </w:t>
      </w:r>
      <w:r w:rsidR="003620F5" w:rsidRPr="00835D90">
        <w:t xml:space="preserve">interview </w:t>
      </w:r>
      <w:r w:rsidR="00FD53C5" w:rsidRPr="00835D90">
        <w:t xml:space="preserve">studies have reported a lack of engagement </w:t>
      </w:r>
      <w:r w:rsidR="00746B6D" w:rsidRPr="00835D90">
        <w:t xml:space="preserve">among users </w:t>
      </w:r>
      <w:r w:rsidR="009C0304" w:rsidRPr="00835D90">
        <w:fldChar w:fldCharType="begin" w:fldLock="1"/>
      </w:r>
      <w:r w:rsidR="00E812ED" w:rsidRPr="00835D90">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rsidR="009C0304" w:rsidRPr="00835D90">
        <w:fldChar w:fldCharType="separate"/>
      </w:r>
      <w:r w:rsidR="00E812ED" w:rsidRPr="00835D90">
        <w:rPr>
          <w:noProof/>
        </w:rPr>
        <w:t>(Collins et al., 2014; Whittaker et al., 2016)</w:t>
      </w:r>
      <w:r w:rsidR="009C0304" w:rsidRPr="00835D90">
        <w:fldChar w:fldCharType="end"/>
      </w:r>
      <w:r w:rsidR="00080769" w:rsidRPr="00835D90">
        <w:t xml:space="preserve">. </w:t>
      </w:r>
      <w:r w:rsidR="00E84FE4" w:rsidRPr="00835D90">
        <w:t>A</w:t>
      </w:r>
      <w:r w:rsidR="00C5054E" w:rsidRPr="00835D90">
        <w:t xml:space="preserve">n interview </w:t>
      </w:r>
      <w:r w:rsidR="00E84FE4" w:rsidRPr="00835D90">
        <w:t xml:space="preserve">study </w:t>
      </w:r>
      <w:r w:rsidR="00241867" w:rsidRPr="00835D90">
        <w:t xml:space="preserve">by Collins et al. </w:t>
      </w:r>
      <w:r w:rsidR="00371D05" w:rsidRPr="00835D90">
        <w:fldChar w:fldCharType="begin" w:fldLock="1"/>
      </w:r>
      <w:r w:rsidR="00371D05" w:rsidRPr="00835D90">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suppress-author" : 1, "uris" : [ "http://www.mendeley.com/documents/?uuid=b7ab628b-b387-4509-9fe8-e4dcd98aaca0" ] } ], "mendeley" : { "formattedCitation" : "(2014)", "plainTextFormattedCitation" : "(2014)", "previouslyFormattedCitation" : "(2014)" }, "properties" : {  }, "schema" : "https://github.com/citation-style-language/schema/raw/master/csl-citation.json" }</w:instrText>
      </w:r>
      <w:r w:rsidR="00371D05" w:rsidRPr="00835D90">
        <w:fldChar w:fldCharType="separate"/>
      </w:r>
      <w:r w:rsidR="00371D05" w:rsidRPr="00835D90">
        <w:rPr>
          <w:noProof/>
        </w:rPr>
        <w:t>(2014)</w:t>
      </w:r>
      <w:r w:rsidR="00371D05" w:rsidRPr="00835D90">
        <w:fldChar w:fldCharType="end"/>
      </w:r>
      <w:r w:rsidR="00371D05" w:rsidRPr="00835D90">
        <w:t xml:space="preserve"> </w:t>
      </w:r>
      <w:r w:rsidR="00EB229B" w:rsidRPr="00835D90">
        <w:t>on understanding</w:t>
      </w:r>
      <w:r w:rsidR="00E84FE4" w:rsidRPr="00835D90">
        <w:t xml:space="preserve"> people’s </w:t>
      </w:r>
      <w:r w:rsidR="0004330B" w:rsidRPr="00835D90">
        <w:t>use of</w:t>
      </w:r>
      <w:r w:rsidR="00E84FE4" w:rsidRPr="00835D90">
        <w:t xml:space="preserve"> RescueTime</w:t>
      </w:r>
      <w:r w:rsidR="00C72871" w:rsidRPr="00835D90">
        <w:t xml:space="preserve"> </w:t>
      </w:r>
      <w:r w:rsidR="00EB229B" w:rsidRPr="00835D90">
        <w:t>found</w:t>
      </w:r>
      <w:r w:rsidR="00C72871" w:rsidRPr="00835D90">
        <w:t xml:space="preserve"> </w:t>
      </w:r>
      <w:r w:rsidR="00EA0BDF" w:rsidRPr="00835D90">
        <w:t xml:space="preserve">four barriers to explain people’s lack of </w:t>
      </w:r>
      <w:r w:rsidR="00241867" w:rsidRPr="00835D90">
        <w:t>engagement</w:t>
      </w:r>
      <w:r w:rsidR="005E78D4" w:rsidRPr="00835D90">
        <w:t xml:space="preserve"> with the data</w:t>
      </w:r>
      <w:r w:rsidR="00241867" w:rsidRPr="00835D90">
        <w:t xml:space="preserve">: the data lacks salience, </w:t>
      </w:r>
      <w:r w:rsidR="00080769" w:rsidRPr="00835D90">
        <w:t>a</w:t>
      </w:r>
      <w:r w:rsidR="00241867" w:rsidRPr="00835D90">
        <w:t xml:space="preserve"> lack of context made it difficult to extract work patterns from the data, participants felt it was not a true representation of their actual activities, and </w:t>
      </w:r>
      <w:r w:rsidR="00080769" w:rsidRPr="00835D90">
        <w:t>they</w:t>
      </w:r>
      <w:r w:rsidR="00241867" w:rsidRPr="00835D90">
        <w:t xml:space="preserve"> were not sure what actions to take based on the data</w:t>
      </w:r>
      <w:r w:rsidR="003E559C" w:rsidRPr="00835D90">
        <w:t xml:space="preserve">. </w:t>
      </w:r>
    </w:p>
    <w:p w14:paraId="443D175B" w14:textId="3EDDB192" w:rsidR="00B45391" w:rsidRPr="00835D90" w:rsidRDefault="003156C2" w:rsidP="00C834F8">
      <w:pPr>
        <w:pStyle w:val="Paragraph"/>
      </w:pPr>
      <w:r w:rsidRPr="00835D90">
        <w:t xml:space="preserve">Whittaker et al. </w:t>
      </w:r>
      <w:r w:rsidRPr="00835D90">
        <w:fldChar w:fldCharType="begin" w:fldLock="1"/>
      </w:r>
      <w:r w:rsidRPr="00835D90">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 "schema" : "https://github.com/citation-style-language/schema/raw/master/csl-citation.json" }</w:instrText>
      </w:r>
      <w:r w:rsidRPr="00835D90">
        <w:fldChar w:fldCharType="separate"/>
      </w:r>
      <w:r w:rsidRPr="00835D90">
        <w:rPr>
          <w:noProof/>
        </w:rPr>
        <w:t>(2016)</w:t>
      </w:r>
      <w:r w:rsidRPr="00835D90">
        <w:fldChar w:fldCharType="end"/>
      </w:r>
      <w:r w:rsidR="00B45391" w:rsidRPr="00835D90">
        <w:t xml:space="preserve"> </w:t>
      </w:r>
      <w:r w:rsidR="00B55E8C" w:rsidRPr="00835D90">
        <w:t>interviewed office workers and students</w:t>
      </w:r>
      <w:r w:rsidR="00FD36F7" w:rsidRPr="00835D90">
        <w:t xml:space="preserve"> to establish user requirements for a time awareness application, </w:t>
      </w:r>
      <w:r w:rsidR="00B55E8C" w:rsidRPr="00835D90">
        <w:t xml:space="preserve">and </w:t>
      </w:r>
      <w:r w:rsidR="000E252B" w:rsidRPr="00835D90">
        <w:t xml:space="preserve">found </w:t>
      </w:r>
      <w:r w:rsidR="00B55E8C" w:rsidRPr="00835D90">
        <w:t>users were</w:t>
      </w:r>
      <w:r w:rsidR="000E252B" w:rsidRPr="00835D90">
        <w:t xml:space="preserve"> primarily interested in their current activities</w:t>
      </w:r>
      <w:r w:rsidR="00B55E8C" w:rsidRPr="00835D90">
        <w:t xml:space="preserve"> rather</w:t>
      </w:r>
      <w:r w:rsidR="000E252B" w:rsidRPr="00835D90">
        <w:t xml:space="preserve"> than long-term </w:t>
      </w:r>
      <w:r w:rsidR="00032497" w:rsidRPr="00835D90">
        <w:t>behaviour</w:t>
      </w:r>
      <w:r w:rsidR="00B55E8C" w:rsidRPr="00835D90">
        <w:t>. Therefore, they</w:t>
      </w:r>
      <w:r w:rsidR="000E252B" w:rsidRPr="00835D90">
        <w:t xml:space="preserve"> </w:t>
      </w:r>
      <w:r w:rsidR="00B45391" w:rsidRPr="00835D90">
        <w:t>developed and evaluated an</w:t>
      </w:r>
      <w:r w:rsidR="00EC5B4E" w:rsidRPr="00835D90">
        <w:t xml:space="preserve"> application which presented users with</w:t>
      </w:r>
      <w:r w:rsidR="00B45391" w:rsidRPr="00835D90">
        <w:t xml:space="preserve"> a visualisation of </w:t>
      </w:r>
      <w:r w:rsidR="00B2113C" w:rsidRPr="00835D90">
        <w:t xml:space="preserve">the </w:t>
      </w:r>
      <w:r w:rsidR="004E6CA4" w:rsidRPr="00835D90">
        <w:t>last</w:t>
      </w:r>
      <w:r w:rsidR="00B2113C" w:rsidRPr="00835D90">
        <w:t xml:space="preserve"> 30 minutes of</w:t>
      </w:r>
      <w:r w:rsidR="00B45391" w:rsidRPr="00835D90">
        <w:t xml:space="preserve"> computer </w:t>
      </w:r>
      <w:r w:rsidR="00C834F8" w:rsidRPr="00835D90">
        <w:t xml:space="preserve">activity. The application </w:t>
      </w:r>
      <w:r w:rsidR="00CB793E" w:rsidRPr="00835D90">
        <w:t>reduced</w:t>
      </w:r>
      <w:r w:rsidR="00C834F8" w:rsidRPr="00835D90">
        <w:t xml:space="preserve"> </w:t>
      </w:r>
      <w:r w:rsidR="00300C10" w:rsidRPr="00835D90">
        <w:t>the</w:t>
      </w:r>
      <w:r w:rsidR="00810024" w:rsidRPr="00835D90">
        <w:t xml:space="preserve"> time spent in </w:t>
      </w:r>
      <w:r w:rsidR="00775C12" w:rsidRPr="00835D90">
        <w:t xml:space="preserve">email, browsing and </w:t>
      </w:r>
      <w:r w:rsidR="00810024" w:rsidRPr="00835D90">
        <w:t>social media, but it did not increase time spent on work</w:t>
      </w:r>
      <w:r w:rsidR="00D94A47" w:rsidRPr="00835D90">
        <w:t xml:space="preserve"> and it was unclear whether it improved people’s productivity</w:t>
      </w:r>
      <w:r w:rsidR="00810024" w:rsidRPr="00835D90">
        <w:t xml:space="preserve">. </w:t>
      </w:r>
      <w:ins w:id="49" w:author="Duncan Brumby" w:date="2018-05-03T10:16:00Z">
        <w:r w:rsidR="00C33A23" w:rsidRPr="00835D90">
          <w:t>Whittaker et al.</w:t>
        </w:r>
      </w:ins>
      <w:del w:id="50" w:author="Duncan Brumby" w:date="2018-05-03T10:16:00Z">
        <w:r w:rsidR="00810024" w:rsidRPr="00835D90" w:rsidDel="00C33A23">
          <w:delText>The authors</w:delText>
        </w:r>
      </w:del>
      <w:r w:rsidR="00810024" w:rsidRPr="00835D90">
        <w:t xml:space="preserve"> speculate</w:t>
      </w:r>
      <w:ins w:id="51" w:author="Duncan Brumby" w:date="2018-05-03T10:16:00Z">
        <w:r w:rsidR="00C33A23" w:rsidRPr="00835D90">
          <w:t>d</w:t>
        </w:r>
      </w:ins>
      <w:r w:rsidR="00810024" w:rsidRPr="00835D90">
        <w:t xml:space="preserve"> that participants may</w:t>
      </w:r>
      <w:r w:rsidR="0006541E" w:rsidRPr="00835D90">
        <w:t xml:space="preserve"> already have </w:t>
      </w:r>
      <w:r w:rsidR="00A80219" w:rsidRPr="00835D90">
        <w:t>time limits</w:t>
      </w:r>
      <w:r w:rsidR="00810024" w:rsidRPr="00835D90">
        <w:t xml:space="preserve"> to spend on work, but </w:t>
      </w:r>
      <w:r w:rsidR="006135E0" w:rsidRPr="00835D90">
        <w:t>are</w:t>
      </w:r>
      <w:r w:rsidR="00810024" w:rsidRPr="00835D90">
        <w:t xml:space="preserve"> more flexible with the amount of time </w:t>
      </w:r>
      <w:r w:rsidR="006135E0" w:rsidRPr="00835D90">
        <w:t>they spend</w:t>
      </w:r>
      <w:r w:rsidR="00810024" w:rsidRPr="00835D90">
        <w:t xml:space="preserve"> on other </w:t>
      </w:r>
      <w:r w:rsidR="00211117" w:rsidRPr="00835D90">
        <w:t xml:space="preserve">online </w:t>
      </w:r>
      <w:r w:rsidR="00810024" w:rsidRPr="00835D90">
        <w:t>activities.</w:t>
      </w:r>
    </w:p>
    <w:p w14:paraId="4B27F6D9" w14:textId="5621DA61" w:rsidR="00847EA1" w:rsidRPr="00835D90" w:rsidRDefault="00394C75" w:rsidP="004E0C6D">
      <w:pPr>
        <w:pStyle w:val="Paragraph"/>
      </w:pPr>
      <w:r w:rsidRPr="00835D90">
        <w:t xml:space="preserve">Other interventions </w:t>
      </w:r>
      <w:r w:rsidR="0051367E" w:rsidRPr="00835D90">
        <w:t>suggest</w:t>
      </w:r>
      <w:r w:rsidRPr="00835D90">
        <w:t xml:space="preserve"> giving participants information during a specific task may help focus. </w:t>
      </w:r>
      <w:r w:rsidR="004D0701" w:rsidRPr="00835D90">
        <w:t xml:space="preserve">Gould, Cox and Brumby </w:t>
      </w:r>
      <w:r w:rsidR="004D0701" w:rsidRPr="00835D90">
        <w:fldChar w:fldCharType="begin" w:fldLock="1"/>
      </w:r>
      <w:r w:rsidR="003156C2" w:rsidRPr="00835D90">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suppress-author" : 1, "uris" : [ "http://www.mendeley.com/documents/?uuid=ca9f9432-c750-4dd2-9733-644b4507b50a" ] } ], "mendeley" : { "formattedCitation" : "(2016)", "plainTextFormattedCitation" : "(2016)", "previouslyFormattedCitation" : "(2016)" }, "properties" : {  }, "schema" : "https://github.com/citation-style-language/schema/raw/master/csl-citation.json" }</w:instrText>
      </w:r>
      <w:r w:rsidR="004D0701" w:rsidRPr="00835D90">
        <w:fldChar w:fldCharType="separate"/>
      </w:r>
      <w:r w:rsidR="004D0701" w:rsidRPr="00835D90">
        <w:rPr>
          <w:noProof/>
        </w:rPr>
        <w:t>(2016)</w:t>
      </w:r>
      <w:r w:rsidR="004D0701" w:rsidRPr="00835D90">
        <w:fldChar w:fldCharType="end"/>
      </w:r>
      <w:r w:rsidR="004D0701" w:rsidRPr="00835D90">
        <w:t xml:space="preserve"> looked at </w:t>
      </w:r>
      <w:r w:rsidR="009C7D30" w:rsidRPr="00835D90">
        <w:t>people’s switches to unrelated activities</w:t>
      </w:r>
      <w:r w:rsidR="0051367E" w:rsidRPr="00835D90">
        <w:t xml:space="preserve"> during an online data entry </w:t>
      </w:r>
      <w:r w:rsidR="001112EE" w:rsidRPr="00835D90">
        <w:t xml:space="preserve">task. </w:t>
      </w:r>
      <w:r w:rsidR="00DE443B" w:rsidRPr="00835D90">
        <w:t>They</w:t>
      </w:r>
      <w:r w:rsidR="004D0701" w:rsidRPr="00835D90">
        <w:t xml:space="preserve"> found that an intervention that encouraged people to stay focused after </w:t>
      </w:r>
      <w:r w:rsidR="001654E0" w:rsidRPr="00835D90">
        <w:t>they</w:t>
      </w:r>
      <w:r w:rsidR="004D0701" w:rsidRPr="00835D90">
        <w:t xml:space="preserve"> had </w:t>
      </w:r>
      <w:r w:rsidR="00C33469" w:rsidRPr="00835D90">
        <w:t>self-</w:t>
      </w:r>
      <w:r w:rsidR="004D0701" w:rsidRPr="00835D90">
        <w:t xml:space="preserve">interrupted reduced </w:t>
      </w:r>
      <w:r w:rsidR="00243A31" w:rsidRPr="00835D90">
        <w:t xml:space="preserve">the </w:t>
      </w:r>
      <w:r w:rsidR="004D0701" w:rsidRPr="00835D90">
        <w:t xml:space="preserve">number of switches to unrelated tasks. </w:t>
      </w:r>
      <w:r w:rsidR="000D7D98" w:rsidRPr="00835D90">
        <w:t xml:space="preserve">In this paper, we </w:t>
      </w:r>
      <w:r w:rsidR="00FA3590" w:rsidRPr="00835D90">
        <w:t xml:space="preserve">look at people’s </w:t>
      </w:r>
      <w:r w:rsidR="007378DF" w:rsidRPr="00835D90">
        <w:t xml:space="preserve">switches to related activities. When switching between </w:t>
      </w:r>
      <w:r w:rsidR="00C52CE8" w:rsidRPr="00835D90">
        <w:t>windows to collect information for a data entry task</w:t>
      </w:r>
      <w:r w:rsidR="007378DF" w:rsidRPr="00835D90">
        <w:t xml:space="preserve">, we consider whether an intervention </w:t>
      </w:r>
      <w:r w:rsidR="00665BBA" w:rsidRPr="00835D90">
        <w:t>showing how long people go away for can reduce the duration and number of these switches, and make people more focused on the task.</w:t>
      </w:r>
      <w:r w:rsidR="0097424B" w:rsidRPr="00835D90">
        <w:t xml:space="preserve"> We developed and </w:t>
      </w:r>
      <w:r w:rsidR="009C333E" w:rsidRPr="00835D90">
        <w:t xml:space="preserve">first </w:t>
      </w:r>
      <w:r w:rsidR="0097424B" w:rsidRPr="00835D90">
        <w:t xml:space="preserve">evaluated </w:t>
      </w:r>
      <w:r w:rsidR="005179DB" w:rsidRPr="00835D90">
        <w:t xml:space="preserve">the use of </w:t>
      </w:r>
      <w:r w:rsidR="0097424B" w:rsidRPr="00835D90">
        <w:t>a browser notification on an online experimental task</w:t>
      </w:r>
      <w:r w:rsidR="009C333E" w:rsidRPr="00835D90">
        <w:t xml:space="preserve"> in Study 1</w:t>
      </w:r>
      <w:r w:rsidR="0097424B" w:rsidRPr="00835D90">
        <w:t xml:space="preserve">, and </w:t>
      </w:r>
      <w:r w:rsidR="009C333E" w:rsidRPr="00835D90">
        <w:t xml:space="preserve">then </w:t>
      </w:r>
      <w:r w:rsidR="001C6119" w:rsidRPr="00835D90">
        <w:t>with office workers doing</w:t>
      </w:r>
      <w:r w:rsidR="009C333E" w:rsidRPr="00835D90">
        <w:t xml:space="preserve"> data entry </w:t>
      </w:r>
      <w:r w:rsidR="001C6119" w:rsidRPr="00835D90">
        <w:t>work</w:t>
      </w:r>
      <w:r w:rsidR="009C333E" w:rsidRPr="00835D90">
        <w:t xml:space="preserve"> in Study 2.</w:t>
      </w:r>
    </w:p>
    <w:p w14:paraId="36F81464" w14:textId="2A52E4BA" w:rsidR="003979C9" w:rsidRPr="00835D90" w:rsidRDefault="00976EB2" w:rsidP="009C0900">
      <w:pPr>
        <w:pStyle w:val="Heading1"/>
      </w:pPr>
      <w:r w:rsidRPr="00835D90">
        <w:t>STUDY 1</w:t>
      </w:r>
    </w:p>
    <w:p w14:paraId="225B7E14" w14:textId="7AD0DAFA" w:rsidR="009C0900" w:rsidRPr="00835D90" w:rsidRDefault="00F31900" w:rsidP="009C0900">
      <w:pPr>
        <w:pStyle w:val="Paragraph"/>
      </w:pPr>
      <w:r w:rsidRPr="00835D90">
        <w:t xml:space="preserve">The aim of Study 1 was to investigate whether </w:t>
      </w:r>
      <w:ins w:id="52" w:author="Duncan Brumby" w:date="2018-05-03T10:17:00Z">
        <w:r w:rsidR="00DB4312" w:rsidRPr="00835D90">
          <w:t xml:space="preserve">giving people </w:t>
        </w:r>
      </w:ins>
      <w:del w:id="53" w:author="Duncan Brumby" w:date="2018-05-03T10:17:00Z">
        <w:r w:rsidRPr="00835D90" w:rsidDel="00DB4312">
          <w:delText xml:space="preserve">time </w:delText>
        </w:r>
      </w:del>
      <w:r w:rsidRPr="00835D90">
        <w:t xml:space="preserve">information </w:t>
      </w:r>
      <w:ins w:id="54" w:author="Duncan Brumby" w:date="2018-05-03T10:17:00Z">
        <w:r w:rsidR="00DB4312" w:rsidRPr="00835D90">
          <w:t xml:space="preserve">on the </w:t>
        </w:r>
      </w:ins>
      <w:del w:id="55" w:author="Duncan Brumby" w:date="2018-05-03T10:17:00Z">
        <w:r w:rsidR="003756C2" w:rsidRPr="00835D90" w:rsidDel="00DB4312">
          <w:delText xml:space="preserve">on people’s </w:delText>
        </w:r>
      </w:del>
      <w:ins w:id="56" w:author="Duncan Brumby" w:date="2018-05-03T10:17:00Z">
        <w:r w:rsidR="00DB4312" w:rsidRPr="00835D90">
          <w:t xml:space="preserve">duration of their </w:t>
        </w:r>
      </w:ins>
      <w:r w:rsidR="003756C2" w:rsidRPr="00835D90">
        <w:t>window switch</w:t>
      </w:r>
      <w:ins w:id="57" w:author="Duncan Brumby" w:date="2018-05-03T10:17:00Z">
        <w:r w:rsidR="00DB4312" w:rsidRPr="00835D90">
          <w:t>es</w:t>
        </w:r>
      </w:ins>
      <w:r w:rsidR="003756C2" w:rsidRPr="00835D90">
        <w:t xml:space="preserve"> </w:t>
      </w:r>
      <w:del w:id="58" w:author="Duncan Brumby" w:date="2018-05-03T10:17:00Z">
        <w:r w:rsidR="003756C2" w:rsidRPr="00835D90" w:rsidDel="00DB4312">
          <w:delText xml:space="preserve">durations </w:delText>
        </w:r>
      </w:del>
      <w:r w:rsidR="003756C2" w:rsidRPr="00835D90">
        <w:t xml:space="preserve">can </w:t>
      </w:r>
      <w:commentRangeStart w:id="59"/>
      <w:ins w:id="60" w:author="Duncan Brumby" w:date="2018-05-03T10:17:00Z">
        <w:r w:rsidR="00DB4312" w:rsidRPr="00835D90">
          <w:t xml:space="preserve">help them to reflect on how long they are switching and so take action to </w:t>
        </w:r>
      </w:ins>
      <w:commentRangeEnd w:id="59"/>
      <w:ins w:id="61" w:author="Duncan Brumby" w:date="2018-05-03T10:18:00Z">
        <w:r w:rsidR="00DB4312" w:rsidRPr="00835D90">
          <w:rPr>
            <w:rStyle w:val="CommentReference"/>
          </w:rPr>
          <w:commentReference w:id="59"/>
        </w:r>
      </w:ins>
      <w:r w:rsidR="003756C2" w:rsidRPr="00835D90">
        <w:t xml:space="preserve">reduce the number and duration of switches during a data entry task. We used an experimental task to be able to log people’s data entries and measure whether a change in switching behaviour </w:t>
      </w:r>
      <w:r w:rsidR="00C1267E" w:rsidRPr="00835D90">
        <w:t>could</w:t>
      </w:r>
      <w:r w:rsidR="00C76CDD" w:rsidRPr="00835D90">
        <w:t xml:space="preserve"> also</w:t>
      </w:r>
      <w:r w:rsidR="003756C2" w:rsidRPr="00835D90">
        <w:t xml:space="preserve"> improve task completion time and reduce data entry errors.</w:t>
      </w:r>
    </w:p>
    <w:p w14:paraId="2A5F46DE" w14:textId="7742116E" w:rsidR="00021E8F" w:rsidRPr="00835D90" w:rsidRDefault="00021E8F" w:rsidP="00021E8F">
      <w:pPr>
        <w:pStyle w:val="Heading2"/>
        <w:rPr>
          <w:lang w:val="en-GB"/>
        </w:rPr>
      </w:pPr>
      <w:r w:rsidRPr="00835D90">
        <w:rPr>
          <w:lang w:val="en-GB"/>
        </w:rPr>
        <w:t>Method</w:t>
      </w:r>
    </w:p>
    <w:p w14:paraId="3CA397EE" w14:textId="1DD05247" w:rsidR="00021E8F" w:rsidRPr="00835D90" w:rsidRDefault="00021E8F" w:rsidP="00021E8F">
      <w:pPr>
        <w:pStyle w:val="Heading3"/>
        <w:rPr>
          <w:lang w:val="en-GB"/>
        </w:rPr>
      </w:pPr>
      <w:r w:rsidRPr="00835D90">
        <w:rPr>
          <w:lang w:val="en-GB"/>
        </w:rPr>
        <w:t>Participants</w:t>
      </w:r>
    </w:p>
    <w:p w14:paraId="3F41B366" w14:textId="5CB547B3" w:rsidR="00021E8F" w:rsidRPr="00835D90" w:rsidRDefault="00021E8F" w:rsidP="00021E8F">
      <w:pPr>
        <w:pStyle w:val="Paragraph"/>
      </w:pPr>
      <w:r w:rsidRPr="00835D90">
        <w:t>Fourty-seven participants (30 women) took part in the online experiment. Ages ranged from 20 to 63 (M = 29.3 years, SD = 9.1 years). The participants were recruited via university email lists, social media and online platforms to advertise academic studies, and participation was voluntary. Participants were alternately allocated to the control or experimental condition.</w:t>
      </w:r>
    </w:p>
    <w:p w14:paraId="568C35BB" w14:textId="47B5A07B" w:rsidR="00021E8F" w:rsidRPr="00835D90" w:rsidRDefault="00021E8F" w:rsidP="00021E8F">
      <w:pPr>
        <w:pStyle w:val="Heading3"/>
        <w:rPr>
          <w:szCs w:val="22"/>
          <w:lang w:val="en-GB"/>
        </w:rPr>
      </w:pPr>
      <w:r w:rsidRPr="00835D90">
        <w:rPr>
          <w:lang w:val="en-GB"/>
        </w:rPr>
        <w:t>Design</w:t>
      </w:r>
    </w:p>
    <w:p w14:paraId="744A43D9" w14:textId="77777777" w:rsidR="00451544" w:rsidRPr="00835D90" w:rsidRDefault="00021E8F" w:rsidP="00021E8F">
      <w:pPr>
        <w:pStyle w:val="Paragraph"/>
        <w:rPr>
          <w:ins w:id="62" w:author="Duncan Brumby" w:date="2018-05-03T10:20:00Z"/>
        </w:rPr>
      </w:pPr>
      <w:r w:rsidRPr="00835D90">
        <w:t xml:space="preserve">The study used a between-participants design with one independent variable, a notification. In the control condition, participants did not receive a notification, but switches away from the data entry window were recorded. In the notification condition, participants were shown a notification every time they completed a trial. This notification showed how long on average they were away for when switching away from the window, before returning to the task. </w:t>
      </w:r>
    </w:p>
    <w:p w14:paraId="0F1FDD67" w14:textId="6F40BD70" w:rsidR="00021E8F" w:rsidRPr="00835D90" w:rsidRDefault="00021E8F" w:rsidP="00021E8F">
      <w:pPr>
        <w:pStyle w:val="Paragraph"/>
      </w:pPr>
      <w:r w:rsidRPr="00835D90">
        <w:t xml:space="preserve">The purpose of </w:t>
      </w:r>
      <w:r w:rsidR="00053BF3" w:rsidRPr="00835D90">
        <w:t>the</w:t>
      </w:r>
      <w:r w:rsidRPr="00835D90">
        <w:t xml:space="preserve"> notification was to see if the number and duration of switches could be reduced by giving participants feedback on the time spent </w:t>
      </w:r>
      <w:del w:id="63" w:author="Duncan Brumby" w:date="2018-05-03T10:20:00Z">
        <w:r w:rsidRPr="00835D90" w:rsidDel="00451544">
          <w:delText xml:space="preserve">of </w:delText>
        </w:r>
      </w:del>
      <w:r w:rsidRPr="00835D90">
        <w:t xml:space="preserve">on switches. </w:t>
      </w:r>
      <w:ins w:id="64" w:author="Duncan Brumby" w:date="2018-05-03T10:21:00Z">
        <w:r w:rsidR="00451544" w:rsidRPr="00835D90">
          <w:t xml:space="preserve">To </w:t>
        </w:r>
      </w:ins>
      <w:ins w:id="65" w:author="Duncan Brumby" w:date="2018-05-03T10:22:00Z">
        <w:r w:rsidR="00DF3385" w:rsidRPr="00835D90">
          <w:t xml:space="preserve">address </w:t>
        </w:r>
      </w:ins>
      <w:ins w:id="66" w:author="Duncan Brumby" w:date="2018-05-03T10:21:00Z">
        <w:r w:rsidR="00451544" w:rsidRPr="00835D90">
          <w:t>this</w:t>
        </w:r>
      </w:ins>
      <w:ins w:id="67" w:author="Duncan Brumby" w:date="2018-05-03T10:22:00Z">
        <w:r w:rsidR="00DF3385" w:rsidRPr="00835D90">
          <w:t xml:space="preserve"> question,</w:t>
        </w:r>
      </w:ins>
      <w:ins w:id="68" w:author="Duncan Brumby" w:date="2018-05-03T10:21:00Z">
        <w:r w:rsidR="00451544" w:rsidRPr="00835D90">
          <w:t xml:space="preserve"> </w:t>
        </w:r>
      </w:ins>
      <w:ins w:id="69" w:author="Duncan Brumby" w:date="2018-05-03T10:22:00Z">
        <w:r w:rsidR="00DF3385" w:rsidRPr="00835D90">
          <w:t xml:space="preserve">the </w:t>
        </w:r>
      </w:ins>
      <w:ins w:id="70" w:author="Duncan Brumby" w:date="2018-05-03T10:21:00Z">
        <w:r w:rsidR="00451544" w:rsidRPr="00835D90">
          <w:t xml:space="preserve">dependent variables </w:t>
        </w:r>
      </w:ins>
      <w:ins w:id="71" w:author="Duncan Brumby" w:date="2018-05-03T10:22:00Z">
        <w:r w:rsidR="00DF3385" w:rsidRPr="00835D90">
          <w:t xml:space="preserve">of interest were </w:t>
        </w:r>
      </w:ins>
      <w:del w:id="72" w:author="Duncan Brumby" w:date="2018-05-03T10:21:00Z">
        <w:r w:rsidRPr="00835D90" w:rsidDel="00451544">
          <w:delText xml:space="preserve">Dependent variables were </w:delText>
        </w:r>
      </w:del>
      <w:ins w:id="73" w:author="Duncan Brumby" w:date="2018-05-03T10:21:00Z">
        <w:r w:rsidR="00451544" w:rsidRPr="00835D90">
          <w:t xml:space="preserve">the </w:t>
        </w:r>
      </w:ins>
      <w:r w:rsidRPr="00835D90">
        <w:t xml:space="preserve">number and duration of switches away from the data entry interface, trial completion time, and data entry errors. Switching behaviour was recorded using JavaScript's blur and focus events. These were triggered whenever a participant switched away from the data entry window, whether to their email inbox or to a different window or application. </w:t>
      </w:r>
    </w:p>
    <w:p w14:paraId="547D751C" w14:textId="51E2FEB0" w:rsidR="00021E8F" w:rsidRPr="00835D90" w:rsidRDefault="00021E8F" w:rsidP="00021E8F">
      <w:pPr>
        <w:pStyle w:val="Heading3"/>
        <w:rPr>
          <w:szCs w:val="22"/>
          <w:lang w:val="en-GB"/>
        </w:rPr>
      </w:pPr>
      <w:r w:rsidRPr="00835D90">
        <w:rPr>
          <w:lang w:val="en-GB"/>
        </w:rPr>
        <w:lastRenderedPageBreak/>
        <w:t>Materials</w:t>
      </w:r>
    </w:p>
    <w:p w14:paraId="39A6353A" w14:textId="2F5C294D" w:rsidR="00021E8F" w:rsidRPr="00835D90" w:rsidRDefault="00021E8F" w:rsidP="006830ED">
      <w:pPr>
        <w:pStyle w:val="Paragraph"/>
      </w:pPr>
      <w:r w:rsidRPr="00835D90">
        <w:t>The task used was based on a comm</w:t>
      </w:r>
      <w:r w:rsidR="00053BF3" w:rsidRPr="00835D90">
        <w:t xml:space="preserve">on routine data entry task </w:t>
      </w:r>
      <w:r w:rsidRPr="00835D90">
        <w:t>involving processing expenses</w:t>
      </w:r>
      <w:r w:rsidR="00053BF3" w:rsidRPr="00835D90">
        <w:t xml:space="preserve"> </w:t>
      </w:r>
      <w:r w:rsidR="00053BF3" w:rsidRPr="00835D90">
        <w:fldChar w:fldCharType="begin" w:fldLock="1"/>
      </w:r>
      <w:r w:rsidR="00053BF3" w:rsidRPr="00835D90">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Understanding Data Entry in a Financial Office", "type" : "paper-conference" }, "uris" : [ "http://www.mendeley.com/documents/?uuid=e5b96d49-dfed-4554-85a3-e68d5ea651d3" ] } ], "mendeley" : { "formattedCitation" : "(Borghouts, Brumby, &amp; Cox, 2017)", "plainTextFormattedCitation" : "(Borghouts, Brumby, &amp; Cox, 2017)", "previouslyFormattedCitation" : "(Borghouts, Brumby, &amp; Cox, 2017)" }, "properties" : {  }, "schema" : "https://github.com/citation-style-language/schema/raw/master/csl-citation.json" }</w:instrText>
      </w:r>
      <w:r w:rsidR="00053BF3" w:rsidRPr="00835D90">
        <w:fldChar w:fldCharType="separate"/>
      </w:r>
      <w:r w:rsidR="00053BF3" w:rsidRPr="00835D90">
        <w:rPr>
          <w:noProof/>
        </w:rPr>
        <w:t>(Borghouts, Brumby, &amp; Cox, 2017)</w:t>
      </w:r>
      <w:r w:rsidR="00053BF3" w:rsidRPr="00835D90">
        <w:fldChar w:fldCharType="end"/>
      </w:r>
      <w:r w:rsidRPr="00835D90">
        <w:t>. Participants were presented with an online sheet containing a set of ten 'expenses' (see Figure 1). They had to complete each row by entering the correct expense code for the expense. They retrieved this code by looking it up in a table of 25 expense categories which each had a corresponding 5-digit</w:t>
      </w:r>
      <w:r w:rsidR="00572A7A" w:rsidRPr="00835D90">
        <w:t xml:space="preserve"> expense code, shown in Figure 1. </w:t>
      </w:r>
      <w:r w:rsidRPr="00835D90">
        <w:t>Participants had to determine which category an expense belonged to, look up the code of this category and enter it in the row of the expense. We used expense categories and codes that are currently used by a public university to process expenses.</w:t>
      </w:r>
    </w:p>
    <w:p w14:paraId="3854C804" w14:textId="77777777" w:rsidR="00021E8F" w:rsidRPr="00835D90" w:rsidRDefault="00021E8F" w:rsidP="00021E8F">
      <w:pPr>
        <w:pStyle w:val="Paragraph"/>
      </w:pPr>
      <w:r w:rsidRPr="00835D90">
        <w:t xml:space="preserve">In the example of Figure 1, 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11356E67" w14:textId="77777777" w:rsidR="00974DF3" w:rsidRPr="00835D90" w:rsidRDefault="00021E8F" w:rsidP="00974DF3">
      <w:pPr>
        <w:pStyle w:val="Paragraph"/>
      </w:pPr>
      <w:r w:rsidRPr="00835D90">
        <w:t xml:space="preserve">Once the codes of the ten expenses had been entered, participants clicked the Next button to go to the next trial and the sheet was filled with ten new expenses. </w:t>
      </w:r>
      <w:r w:rsidR="00974DF3" w:rsidRPr="00835D90">
        <w:t xml:space="preserve">In the </w:t>
      </w:r>
      <w:r w:rsidR="00974DF3" w:rsidRPr="00835D90">
        <w:rPr>
          <w:i/>
          <w:iCs/>
        </w:rPr>
        <w:t xml:space="preserve">notification </w:t>
      </w:r>
      <w:r w:rsidR="00974DF3" w:rsidRPr="00835D90">
        <w:t>condition, a browser notification appeared at the end of each trial at the right-hand corner of the screen that told participants the average duration of window switches away from the primary data entry task. The notification stayed visible for several seconds (a default set by the browser), or until dismissed by participants (by clicking on it). </w:t>
      </w:r>
    </w:p>
    <w:p w14:paraId="3F6C11B0" w14:textId="2AC7A1E8" w:rsidR="00CC1142" w:rsidRPr="00835D90" w:rsidRDefault="00021E8F" w:rsidP="00974DF3">
      <w:pPr>
        <w:pStyle w:val="Paragraph"/>
      </w:pPr>
      <w:r w:rsidRPr="00835D90">
        <w:t>Participants were not alerted to any mistakes and once they had pressed 'Next', they could not return to the previous trial to correct any errors. Participants had to complete one practice trial, and five experimental trials. The purpose of the practice trial was for the participant to get familiar with the task, and the recorded data from this trial was excluded from the analysis.</w:t>
      </w:r>
    </w:p>
    <w:p w14:paraId="54252660" w14:textId="77777777" w:rsidR="00CC1142" w:rsidRPr="00835D90" w:rsidRDefault="00CC1142" w:rsidP="00CC1142">
      <w:pPr>
        <w:pStyle w:val="Paragraph"/>
        <w:keepNext/>
      </w:pPr>
      <w:r w:rsidRPr="00835D90">
        <w:rPr>
          <w:noProof/>
          <w:lang w:eastAsia="en-GB"/>
        </w:rPr>
        <w:drawing>
          <wp:inline distT="0" distB="0" distL="0" distR="0" wp14:anchorId="18401337" wp14:editId="62F485DC">
            <wp:extent cx="5727700" cy="1694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56-taskinterface.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a:graphicData>
            </a:graphic>
          </wp:inline>
        </w:drawing>
      </w:r>
    </w:p>
    <w:p w14:paraId="634BEEA9" w14:textId="2E13708A" w:rsidR="00CC1142" w:rsidRPr="00835D90" w:rsidRDefault="00CC1142" w:rsidP="006246BE">
      <w:pPr>
        <w:pStyle w:val="Caption"/>
      </w:pPr>
      <w:r w:rsidRPr="00835D90">
        <w:t xml:space="preserve">Figure </w:t>
      </w:r>
      <w:fldSimple w:instr=" SEQ Figure \* ARABIC ">
        <w:r w:rsidR="006246BE" w:rsidRPr="00835D90">
          <w:rPr>
            <w:noProof/>
          </w:rPr>
          <w:t>1</w:t>
        </w:r>
      </w:fldSimple>
      <w:r w:rsidRPr="00835D90">
        <w:t>. The data entry task as shown in the browser. At the start of each trial, participants were presented with ten expenses as shown on the left. Participants had to look up codes from their email (Step 1) and enter this into a sheet (Step 2). After every trial, the notification condition received time information (Step 3).</w:t>
      </w:r>
    </w:p>
    <w:p w14:paraId="32D081E4" w14:textId="66856684" w:rsidR="00021E8F" w:rsidRPr="00835D90" w:rsidRDefault="00021E8F" w:rsidP="00021E8F">
      <w:pPr>
        <w:pStyle w:val="Heading3"/>
        <w:rPr>
          <w:szCs w:val="22"/>
          <w:lang w:val="en-GB"/>
        </w:rPr>
      </w:pPr>
      <w:r w:rsidRPr="00835D90">
        <w:rPr>
          <w:lang w:val="en-GB"/>
        </w:rPr>
        <w:t>Procedure</w:t>
      </w:r>
    </w:p>
    <w:p w14:paraId="0413D622" w14:textId="77777777" w:rsidR="00021E8F" w:rsidRPr="00835D90" w:rsidRDefault="00021E8F" w:rsidP="00021E8F">
      <w:pPr>
        <w:pStyle w:val="Paragraph"/>
      </w:pPr>
      <w:r w:rsidRPr="00835D90">
        <w:t xml:space="preserve">The study was advertised online with a brief description and a website link to sign up. Participants signed up for the experiment by entering their email address, and were sent an email with the table of expense categories and expense codes. The email also included instructions with a new link where the study was available. Participants were asked to complete the task on a desktop or laptop computer and open the experiment in Google Chrome, Firefox or Safari. Participants were not informed beforehand which condition they had been allocated to, and were told the purpose of the study was to understand how people perform data entry tasks. Participants in the notification condition were informed that they would receive notifications during the experiment. </w:t>
      </w:r>
    </w:p>
    <w:p w14:paraId="080A82B6" w14:textId="3CB0ADC1" w:rsidR="00021E8F" w:rsidRPr="00835D90" w:rsidRDefault="00021E8F" w:rsidP="00021E8F">
      <w:pPr>
        <w:pStyle w:val="Paragraph"/>
      </w:pPr>
      <w:r w:rsidRPr="00835D90">
        <w:t xml:space="preserve">Participants first read an online consent form on the website, and were not able to continue to the experiment until they had agreed to the consent form. Participants in the notification condition received an additional dialog box to enable notifications in their </w:t>
      </w:r>
      <w:r w:rsidR="00CB3F3A" w:rsidRPr="00835D90">
        <w:t>browser, and</w:t>
      </w:r>
      <w:r w:rsidRPr="00835D90">
        <w:t xml:space="preserve"> had to click 'OK' to continue. Participants were instructed to have both their email and data entry window open on the same device, and to keep both windows maximised at all time, to ensure they had to switch back and forth between the two windows. Participants who made no recorded switches </w:t>
      </w:r>
      <w:r w:rsidR="006830ED" w:rsidRPr="00835D90">
        <w:t>were</w:t>
      </w:r>
      <w:r w:rsidRPr="00835D90">
        <w:t xml:space="preserve"> excluded from the dataset. </w:t>
      </w:r>
    </w:p>
    <w:p w14:paraId="6AA47387" w14:textId="5EA58673" w:rsidR="00844CDD" w:rsidRPr="00835D90" w:rsidRDefault="00021E8F" w:rsidP="00844CDD">
      <w:pPr>
        <w:pStyle w:val="Paragraph"/>
      </w:pPr>
      <w:r w:rsidRPr="00835D90">
        <w:t>After completing all experimental trials, participants were shown a page of debriefing information, explaining the purpose of the study. An email address was included as a point of contact if participants had any further questions. Participants took between 10 and 20 minutes to complete the experiment.</w:t>
      </w:r>
    </w:p>
    <w:p w14:paraId="29385374" w14:textId="0826181D" w:rsidR="00844CDD" w:rsidRPr="00835D90" w:rsidRDefault="00844CDD" w:rsidP="00844CDD">
      <w:pPr>
        <w:pStyle w:val="Heading2"/>
        <w:rPr>
          <w:lang w:val="en-GB"/>
        </w:rPr>
      </w:pPr>
      <w:r w:rsidRPr="00835D90">
        <w:rPr>
          <w:lang w:val="en-GB"/>
        </w:rPr>
        <w:t>Results</w:t>
      </w:r>
    </w:p>
    <w:p w14:paraId="2A495C46" w14:textId="75616A2E" w:rsidR="00844CDD" w:rsidRPr="00835D90" w:rsidRDefault="00844CDD" w:rsidP="00844CDD">
      <w:pPr>
        <w:pStyle w:val="Paragraph"/>
        <w:ind w:firstLine="0"/>
      </w:pPr>
      <w:r w:rsidRPr="00835D90">
        <w:rPr>
          <w:color w:val="4472C4" w:themeColor="accent1"/>
        </w:rPr>
        <w:fldChar w:fldCharType="begin"/>
      </w:r>
      <w:r w:rsidRPr="00835D90">
        <w:rPr>
          <w:color w:val="4472C4" w:themeColor="accent1"/>
        </w:rPr>
        <w:instrText xml:space="preserve"> REF _Ref503272422 \h </w:instrText>
      </w:r>
      <w:r w:rsidRPr="00835D90">
        <w:rPr>
          <w:color w:val="4472C4" w:themeColor="accent1"/>
        </w:rPr>
      </w:r>
      <w:r w:rsidRPr="00835D90">
        <w:rPr>
          <w:color w:val="4472C4" w:themeColor="accent1"/>
        </w:rPr>
        <w:fldChar w:fldCharType="separate"/>
      </w:r>
      <w:r w:rsidRPr="00835D90">
        <w:rPr>
          <w:color w:val="4472C4" w:themeColor="accent1"/>
        </w:rPr>
        <w:t xml:space="preserve">Table </w:t>
      </w:r>
      <w:r w:rsidRPr="00835D90">
        <w:rPr>
          <w:noProof/>
          <w:color w:val="4472C4" w:themeColor="accent1"/>
        </w:rPr>
        <w:t>1</w:t>
      </w:r>
      <w:r w:rsidRPr="00835D90">
        <w:rPr>
          <w:color w:val="4472C4" w:themeColor="accent1"/>
        </w:rPr>
        <w:fldChar w:fldCharType="end"/>
      </w:r>
      <w:r w:rsidRPr="00835D90">
        <w:rPr>
          <w:color w:val="4472C4" w:themeColor="accent1"/>
        </w:rPr>
        <w:t xml:space="preserve"> </w:t>
      </w:r>
      <w:r w:rsidRPr="00835D90">
        <w:t xml:space="preserve">summarises the results of the conditions in terms of the four dependent variables. The number of switches, length of switches and the error rate were not normally distributed, so non-parametric Mann-Whitney tests were used to analyse effects of a notification on these dependent variables. A Shapiro–Wilk test suggested that the trial completion times were normally distributed, </w:t>
      </w:r>
      <w:r w:rsidRPr="00835D90">
        <w:rPr>
          <w:i/>
        </w:rPr>
        <w:t>W</w:t>
      </w:r>
      <w:r w:rsidRPr="00835D90">
        <w:t xml:space="preserve"> = 0.94, </w:t>
      </w:r>
      <w:r w:rsidRPr="00835D90">
        <w:rPr>
          <w:i/>
        </w:rPr>
        <w:t>p</w:t>
      </w:r>
      <w:r w:rsidRPr="00835D90">
        <w:t xml:space="preserve"> = 0.05, so an independent t-test was used to analyse the effect on trial times. </w:t>
      </w:r>
    </w:p>
    <w:p w14:paraId="353363EB" w14:textId="32DD1746" w:rsidR="008D084A" w:rsidRPr="00835D90" w:rsidRDefault="008D084A" w:rsidP="008D084A">
      <w:pPr>
        <w:pStyle w:val="Heading3"/>
        <w:rPr>
          <w:lang w:val="en-GB"/>
        </w:rPr>
      </w:pPr>
      <w:r w:rsidRPr="00835D90">
        <w:rPr>
          <w:lang w:val="en-GB"/>
        </w:rPr>
        <w:t>Number and duration of switches</w:t>
      </w:r>
    </w:p>
    <w:p w14:paraId="5B65A9CB" w14:textId="03172DDB" w:rsidR="00844CDD" w:rsidRDefault="004C79F7" w:rsidP="00844CDD">
      <w:pPr>
        <w:pStyle w:val="Paragraph"/>
        <w:rPr>
          <w:ins w:id="74" w:author="Judith Borghouts" w:date="2018-05-13T16:34:00Z"/>
        </w:rPr>
      </w:pPr>
      <w:r w:rsidRPr="00835D90">
        <w:rPr>
          <w:color w:val="4472C4" w:themeColor="accent1"/>
        </w:rPr>
        <w:fldChar w:fldCharType="begin"/>
      </w:r>
      <w:r w:rsidRPr="00835D90">
        <w:rPr>
          <w:color w:val="4472C4" w:themeColor="accent1"/>
        </w:rPr>
        <w:instrText xml:space="preserve"> REF _Ref511318384 \h </w:instrText>
      </w:r>
      <w:r w:rsidRPr="00835D90">
        <w:rPr>
          <w:color w:val="4472C4" w:themeColor="accent1"/>
        </w:rPr>
      </w:r>
      <w:r w:rsidRPr="00835D90">
        <w:rPr>
          <w:color w:val="4472C4" w:themeColor="accent1"/>
        </w:rPr>
        <w:fldChar w:fldCharType="separate"/>
      </w:r>
      <w:r w:rsidRPr="00835D90">
        <w:rPr>
          <w:color w:val="4472C4" w:themeColor="accent1"/>
        </w:rPr>
        <w:t xml:space="preserve">Figure </w:t>
      </w:r>
      <w:r w:rsidRPr="00835D90">
        <w:rPr>
          <w:noProof/>
          <w:color w:val="4472C4" w:themeColor="accent1"/>
        </w:rPr>
        <w:t>2</w:t>
      </w:r>
      <w:r w:rsidRPr="00835D90">
        <w:rPr>
          <w:color w:val="4472C4" w:themeColor="accent1"/>
        </w:rPr>
        <w:fldChar w:fldCharType="end"/>
      </w:r>
      <w:r w:rsidRPr="00835D90">
        <w:rPr>
          <w:color w:val="4472C4" w:themeColor="accent1"/>
        </w:rPr>
        <w:t xml:space="preserve"> </w:t>
      </w:r>
      <w:r w:rsidR="00844CDD" w:rsidRPr="00835D90">
        <w:t xml:space="preserve">shows the variability of duration of switches for the two conditions. Results show that switches were significantly shorter among participants who had a notification </w:t>
      </w:r>
      <w:r w:rsidR="00FA109A" w:rsidRPr="00835D90">
        <w:t>(</w:t>
      </w:r>
      <w:r w:rsidR="00FA109A" w:rsidRPr="00835D90">
        <w:rPr>
          <w:i/>
        </w:rPr>
        <w:t>M</w:t>
      </w:r>
      <w:r w:rsidR="00FA109A" w:rsidRPr="00835D90">
        <w:t>=4.76</w:t>
      </w:r>
      <w:r w:rsidR="00844CDD" w:rsidRPr="00835D90">
        <w:t xml:space="preserve">s, </w:t>
      </w:r>
      <w:r w:rsidR="00844CDD" w:rsidRPr="00835D90">
        <w:rPr>
          <w:i/>
        </w:rPr>
        <w:t>SD</w:t>
      </w:r>
      <w:r w:rsidR="00844CDD" w:rsidRPr="00835D90">
        <w:t>=1.</w:t>
      </w:r>
      <w:r w:rsidR="00FA109A" w:rsidRPr="00835D90">
        <w:t>65</w:t>
      </w:r>
      <w:r w:rsidR="00844CDD" w:rsidRPr="00835D90">
        <w:t>s) than among those without a notification</w:t>
      </w:r>
      <w:r w:rsidR="00FA109A" w:rsidRPr="00835D90">
        <w:t xml:space="preserve"> (</w:t>
      </w:r>
      <w:r w:rsidR="00FA109A" w:rsidRPr="00835D90">
        <w:rPr>
          <w:i/>
        </w:rPr>
        <w:t>M</w:t>
      </w:r>
      <w:r w:rsidR="00FA109A" w:rsidRPr="00835D90">
        <w:t xml:space="preserve">=7.13s, </w:t>
      </w:r>
      <w:r w:rsidR="00FA109A" w:rsidRPr="00835D90">
        <w:rPr>
          <w:i/>
        </w:rPr>
        <w:t>SD</w:t>
      </w:r>
      <w:r w:rsidR="00FA109A" w:rsidRPr="00835D90">
        <w:t>=3.05</w:t>
      </w:r>
      <w:r w:rsidR="00844CDD" w:rsidRPr="00835D90">
        <w:t xml:space="preserve">), </w:t>
      </w:r>
      <w:r w:rsidR="00844CDD" w:rsidRPr="00835D90">
        <w:rPr>
          <w:i/>
        </w:rPr>
        <w:t>U</w:t>
      </w:r>
      <w:r w:rsidR="00FA109A" w:rsidRPr="00835D90">
        <w:t xml:space="preserve">(24, 23) </w:t>
      </w:r>
      <w:r w:rsidR="00844CDD" w:rsidRPr="00835D90">
        <w:t xml:space="preserve">= </w:t>
      </w:r>
      <w:r w:rsidR="00FA109A" w:rsidRPr="00835D90">
        <w:t xml:space="preserve">406, </w:t>
      </w:r>
      <w:r w:rsidR="00FA109A" w:rsidRPr="00835D90">
        <w:rPr>
          <w:i/>
        </w:rPr>
        <w:t>p</w:t>
      </w:r>
      <w:r w:rsidR="00FA109A" w:rsidRPr="00835D90">
        <w:t xml:space="preserve"> &lt;</w:t>
      </w:r>
      <w:r w:rsidR="00844CDD" w:rsidRPr="00835D90">
        <w:t xml:space="preserve"> 0.01</w:t>
      </w:r>
      <w:r w:rsidR="005F2DA8" w:rsidRPr="00835D90">
        <w:t xml:space="preserve">, </w:t>
      </w:r>
      <w:r w:rsidR="005F2DA8" w:rsidRPr="00835D90">
        <w:rPr>
          <w:i/>
        </w:rPr>
        <w:t>r</w:t>
      </w:r>
      <w:r w:rsidR="005F2DA8" w:rsidRPr="00835D90">
        <w:t xml:space="preserve"> =.44</w:t>
      </w:r>
      <w:r w:rsidR="00844CDD" w:rsidRPr="00835D90">
        <w:t xml:space="preserve">. </w:t>
      </w:r>
      <w:ins w:id="75" w:author="Judith Borghouts" w:date="2018-05-07T14:24:00Z">
        <w:r w:rsidR="004D3299" w:rsidRPr="00835D90">
          <w:t xml:space="preserve">As can be seen in </w:t>
        </w:r>
        <w:r w:rsidR="004D3299" w:rsidRPr="00835D90">
          <w:fldChar w:fldCharType="begin"/>
        </w:r>
        <w:r w:rsidR="004D3299" w:rsidRPr="00835D90">
          <w:instrText xml:space="preserve"> REF _Ref513466324 \h </w:instrText>
        </w:r>
      </w:ins>
      <w:ins w:id="76" w:author="Judith Borghouts" w:date="2018-05-07T14:24:00Z">
        <w:r w:rsidR="004D3299" w:rsidRPr="00835D90">
          <w:fldChar w:fldCharType="separate"/>
        </w:r>
      </w:ins>
      <w:r w:rsidR="004D3299" w:rsidRPr="00835D90">
        <w:t xml:space="preserve">Table </w:t>
      </w:r>
      <w:r w:rsidR="004D3299" w:rsidRPr="00835D90">
        <w:rPr>
          <w:noProof/>
        </w:rPr>
        <w:t>1</w:t>
      </w:r>
      <w:ins w:id="77" w:author="Judith Borghouts" w:date="2018-05-07T14:24:00Z">
        <w:r w:rsidR="004D3299" w:rsidRPr="00835D90">
          <w:fldChar w:fldCharType="end"/>
        </w:r>
        <w:r w:rsidR="004D3299" w:rsidRPr="00835D90">
          <w:t xml:space="preserve">, the number of switches </w:t>
        </w:r>
      </w:ins>
      <w:ins w:id="78" w:author="Judith Borghouts" w:date="2018-05-07T14:25:00Z">
        <w:r w:rsidR="004D3299" w:rsidRPr="00835D90">
          <w:t xml:space="preserve">per trial </w:t>
        </w:r>
      </w:ins>
      <w:ins w:id="79" w:author="Judith Borghouts" w:date="2018-05-07T14:24:00Z">
        <w:r w:rsidR="004D3299" w:rsidRPr="00835D90">
          <w:t>was on average 10.6</w:t>
        </w:r>
      </w:ins>
      <w:ins w:id="80" w:author="Judith Borghouts" w:date="2018-05-07T14:25:00Z">
        <w:r w:rsidR="004D3299" w:rsidRPr="00835D90">
          <w:t xml:space="preserve"> in both conditions, and there was no significant difference in number of </w:t>
        </w:r>
        <w:r w:rsidR="004D3299" w:rsidRPr="00835D90">
          <w:lastRenderedPageBreak/>
          <w:t xml:space="preserve">switches between conditions, </w:t>
        </w:r>
        <w:r w:rsidR="004D3299" w:rsidRPr="00835D90">
          <w:rPr>
            <w:i/>
          </w:rPr>
          <w:t>U</w:t>
        </w:r>
        <w:r w:rsidR="004D3299" w:rsidRPr="00835D90">
          <w:t xml:space="preserve">(24,23)=243, </w:t>
        </w:r>
        <w:r w:rsidR="004D3299" w:rsidRPr="00835D90">
          <w:rPr>
            <w:i/>
          </w:rPr>
          <w:t>p</w:t>
        </w:r>
        <w:r w:rsidR="004D3299" w:rsidRPr="00835D90">
          <w:t xml:space="preserve"> = 0.6</w:t>
        </w:r>
      </w:ins>
      <w:ins w:id="81" w:author="Judith Borghouts" w:date="2018-05-07T14:24:00Z">
        <w:r w:rsidR="004D3299" w:rsidRPr="00835D90">
          <w:t>. As there were ten</w:t>
        </w:r>
      </w:ins>
      <w:ins w:id="82" w:author="Judith Borghouts" w:date="2018-05-07T14:25:00Z">
        <w:r w:rsidR="004D3299" w:rsidRPr="00835D90">
          <w:t xml:space="preserve"> </w:t>
        </w:r>
      </w:ins>
      <w:ins w:id="83" w:author="Judith Borghouts" w:date="2018-05-07T14:27:00Z">
        <w:r w:rsidR="00A13A6C" w:rsidRPr="00835D90">
          <w:t xml:space="preserve">codes </w:t>
        </w:r>
      </w:ins>
      <w:ins w:id="84" w:author="Judith Borghouts" w:date="2018-05-07T14:24:00Z">
        <w:r w:rsidR="004D3299" w:rsidRPr="00835D90">
          <w:t>to be entered per trial, this suggests participa</w:t>
        </w:r>
        <w:r w:rsidR="00DC0A5E" w:rsidRPr="00835D90">
          <w:t>nts switched once for every data entry</w:t>
        </w:r>
      </w:ins>
      <w:commentRangeStart w:id="85"/>
      <w:ins w:id="86" w:author="Judith Borghouts" w:date="2018-05-07T14:27:00Z">
        <w:r w:rsidR="0069195D" w:rsidRPr="00835D90">
          <w:t>.</w:t>
        </w:r>
      </w:ins>
      <w:r w:rsidR="00FA109A" w:rsidRPr="00835D90">
        <w:t xml:space="preserve"> </w:t>
      </w:r>
      <w:commentRangeEnd w:id="85"/>
      <w:r w:rsidR="00C97B67" w:rsidRPr="00835D90">
        <w:rPr>
          <w:rStyle w:val="CommentReference"/>
        </w:rPr>
        <w:commentReference w:id="85"/>
      </w:r>
      <w:del w:id="87" w:author="Judith Borghouts" w:date="2018-05-07T14:27:00Z">
        <w:r w:rsidR="00FA109A" w:rsidRPr="00835D90" w:rsidDel="0083709A">
          <w:delText xml:space="preserve">switched once for every code entered (i.e., ten times per trial), and there was no significant difference in number of switches between conditions, </w:delText>
        </w:r>
        <w:r w:rsidR="00FA109A" w:rsidRPr="00835D90" w:rsidDel="0083709A">
          <w:rPr>
            <w:i/>
          </w:rPr>
          <w:delText>U</w:delText>
        </w:r>
        <w:r w:rsidR="00FA109A" w:rsidRPr="00835D90" w:rsidDel="0083709A">
          <w:delText xml:space="preserve">(24, 23) = 243, </w:delText>
        </w:r>
        <w:r w:rsidR="00FA109A" w:rsidRPr="00835D90" w:rsidDel="0083709A">
          <w:rPr>
            <w:i/>
          </w:rPr>
          <w:delText>p</w:delText>
        </w:r>
        <w:r w:rsidR="00FA109A" w:rsidRPr="00835D90" w:rsidDel="0083709A">
          <w:delText xml:space="preserve"> = 0.6.</w:delText>
        </w:r>
      </w:del>
      <w:ins w:id="88" w:author="Judith Borghouts" w:date="2018-05-07T14:22:00Z">
        <w:r w:rsidR="004D3299" w:rsidRPr="00835D90">
          <w:t xml:space="preserve"> </w:t>
        </w:r>
      </w:ins>
    </w:p>
    <w:p w14:paraId="0753C35C" w14:textId="7B57490A" w:rsidR="000123CF" w:rsidRPr="00835D90" w:rsidDel="00FE0F9E" w:rsidRDefault="00493D59" w:rsidP="00FE0F9E">
      <w:pPr>
        <w:pStyle w:val="Paragraph"/>
        <w:rPr>
          <w:del w:id="89" w:author="Judith Borghouts" w:date="2018-05-13T16:42:00Z"/>
        </w:rPr>
        <w:pPrChange w:id="90" w:author="Judith Borghouts" w:date="2018-05-13T16:42:00Z">
          <w:pPr>
            <w:pStyle w:val="Paragraph"/>
          </w:pPr>
        </w:pPrChange>
      </w:pPr>
      <w:ins w:id="91" w:author="Judith Borghouts" w:date="2018-05-13T16:34:00Z">
        <w:r w:rsidRPr="00835D90">
          <w:rPr>
            <w:color w:val="4472C4" w:themeColor="accent1"/>
          </w:rPr>
          <w:fldChar w:fldCharType="begin"/>
        </w:r>
        <w:r w:rsidRPr="00835D90">
          <w:rPr>
            <w:color w:val="4472C4" w:themeColor="accent1"/>
          </w:rPr>
          <w:instrText xml:space="preserve"> REF _Ref511318245 \h  \* MERGEFORMAT </w:instrText>
        </w:r>
        <w:r w:rsidRPr="00835D90">
          <w:rPr>
            <w:color w:val="4472C4" w:themeColor="accent1"/>
          </w:rPr>
        </w:r>
        <w:r w:rsidRPr="00835D90">
          <w:rPr>
            <w:color w:val="4472C4" w:themeColor="accent1"/>
          </w:rPr>
          <w:fldChar w:fldCharType="separate"/>
        </w:r>
      </w:ins>
      <w:r w:rsidRPr="00493D59">
        <w:rPr>
          <w:color w:val="4472C4" w:themeColor="accent1"/>
        </w:rPr>
        <w:t>Figure 3</w:t>
      </w:r>
      <w:ins w:id="92" w:author="Judith Borghouts" w:date="2018-05-13T16:34:00Z">
        <w:r w:rsidRPr="00835D90">
          <w:rPr>
            <w:color w:val="4472C4" w:themeColor="accent1"/>
          </w:rPr>
          <w:fldChar w:fldCharType="end"/>
        </w:r>
        <w:r>
          <w:t xml:space="preserve"> </w:t>
        </w:r>
        <w:r w:rsidR="000123CF" w:rsidRPr="000123CF">
          <w:t>shows the distribution of switching durations for the Control a</w:t>
        </w:r>
        <w:r w:rsidR="00316FF1">
          <w:t>nd Notification condition</w:t>
        </w:r>
      </w:ins>
      <w:ins w:id="93" w:author="Judith Borghouts" w:date="2018-05-13T16:43:00Z">
        <w:r w:rsidR="005C0E56">
          <w:t xml:space="preserve">, the red line </w:t>
        </w:r>
        <w:r w:rsidR="0041528B">
          <w:t>marks</w:t>
        </w:r>
        <w:r w:rsidR="005C0E56">
          <w:t xml:space="preserve"> the mean duration</w:t>
        </w:r>
      </w:ins>
      <w:ins w:id="94" w:author="Judith Borghouts" w:date="2018-05-13T16:34:00Z">
        <w:r w:rsidR="00316FF1">
          <w:t xml:space="preserve">. </w:t>
        </w:r>
      </w:ins>
      <w:ins w:id="95" w:author="Judith Borghouts" w:date="2018-05-13T16:35:00Z">
        <w:r w:rsidR="00316FF1" w:rsidRPr="000123CF">
          <w:t xml:space="preserve">For both conditions, the </w:t>
        </w:r>
      </w:ins>
      <w:ins w:id="96" w:author="Judith Borghouts" w:date="2018-05-13T16:36:00Z">
        <w:r w:rsidR="00316FF1">
          <w:t>distribution</w:t>
        </w:r>
      </w:ins>
      <w:ins w:id="97" w:author="Judith Borghouts" w:date="2018-05-13T16:35:00Z">
        <w:r w:rsidR="00316FF1" w:rsidRPr="000123CF">
          <w:t xml:space="preserve"> was positi</w:t>
        </w:r>
        <w:r w:rsidR="00C25524">
          <w:t>vely skewed with a long tail: 97</w:t>
        </w:r>
        <w:r w:rsidR="00316FF1" w:rsidRPr="000123CF">
          <w:t xml:space="preserve">% of the switches were under </w:t>
        </w:r>
      </w:ins>
      <w:ins w:id="98" w:author="Judith Borghouts" w:date="2018-05-13T16:37:00Z">
        <w:r w:rsidR="00C25524">
          <w:t>20</w:t>
        </w:r>
      </w:ins>
      <w:ins w:id="99" w:author="Judith Borghouts" w:date="2018-05-13T16:35:00Z">
        <w:r w:rsidR="00360CA6">
          <w:t xml:space="preserve"> seconds, t</w:t>
        </w:r>
      </w:ins>
      <w:ins w:id="100" w:author="Judith Borghouts" w:date="2018-05-13T16:43:00Z">
        <w:r w:rsidR="00B20E96">
          <w:t xml:space="preserve">he longest switch was greater than seven minutes. </w:t>
        </w:r>
      </w:ins>
      <w:ins w:id="101" w:author="Judith Borghouts" w:date="2018-05-13T16:36:00Z">
        <w:r w:rsidR="00415B54">
          <w:t xml:space="preserve">To scale the </w:t>
        </w:r>
        <w:r w:rsidR="000E2C79">
          <w:t xml:space="preserve">distribution, </w:t>
        </w:r>
        <w:r w:rsidR="0071012C">
          <w:t>switches longer than 20 seconds are grouped in</w:t>
        </w:r>
        <w:r w:rsidR="009B3F91">
          <w:t xml:space="preserve"> one bar.</w:t>
        </w:r>
      </w:ins>
    </w:p>
    <w:p w14:paraId="61EE4AA4" w14:textId="102087A9" w:rsidR="00F146F4" w:rsidRPr="00835D90" w:rsidRDefault="003B49BE" w:rsidP="00FE0F9E">
      <w:pPr>
        <w:pStyle w:val="Paragraph"/>
        <w:pPrChange w:id="102" w:author="Judith Borghouts" w:date="2018-05-13T16:42:00Z">
          <w:pPr>
            <w:pStyle w:val="Paragraph"/>
          </w:pPr>
        </w:pPrChange>
      </w:pPr>
      <w:del w:id="103" w:author="Judith Borghouts" w:date="2018-05-13T16:42:00Z">
        <w:r w:rsidRPr="00835D90" w:rsidDel="00FE0F9E">
          <w:delText xml:space="preserve">The distribution of switching durations was positively skewed with a long tail: switches up to </w:delText>
        </w:r>
        <w:r w:rsidR="003226BF" w:rsidRPr="00835D90" w:rsidDel="00FE0F9E">
          <w:delText>1</w:delText>
        </w:r>
        <w:r w:rsidR="002A01B8" w:rsidRPr="00835D90" w:rsidDel="00FE0F9E">
          <w:delText xml:space="preserve">7 </w:delText>
        </w:r>
        <w:r w:rsidRPr="00835D90" w:rsidDel="00FE0F9E">
          <w:delText>seconds made up 9</w:delText>
        </w:r>
        <w:r w:rsidR="003226BF" w:rsidRPr="00835D90" w:rsidDel="00FE0F9E">
          <w:delText>5</w:delText>
        </w:r>
        <w:r w:rsidRPr="00835D90" w:rsidDel="00FE0F9E">
          <w:delText xml:space="preserve">% of switches, but the longest switch was greater than seven minutes. </w:delText>
        </w:r>
        <w:r w:rsidR="008D084A" w:rsidRPr="00835D90" w:rsidDel="009B3F91">
          <w:delText>The</w:delText>
        </w:r>
      </w:del>
      <w:r w:rsidR="008D084A" w:rsidRPr="00835D90">
        <w:t xml:space="preserve"> </w:t>
      </w:r>
      <w:del w:id="104" w:author="Judith Borghouts" w:date="2018-05-13T16:42:00Z">
        <w:r w:rsidR="008D084A" w:rsidRPr="00835D90" w:rsidDel="00FE0F9E">
          <w:delText xml:space="preserve">distribution </w:delText>
        </w:r>
        <w:r w:rsidR="008D084A" w:rsidRPr="00835D90" w:rsidDel="009B3F91">
          <w:delText xml:space="preserve">of the top </w:delText>
        </w:r>
        <w:r w:rsidR="003226BF" w:rsidRPr="00835D90" w:rsidDel="009B3F91">
          <w:delText>5</w:delText>
        </w:r>
        <w:r w:rsidR="008D084A" w:rsidRPr="00835D90" w:rsidDel="009B3F91">
          <w:delText xml:space="preserve">% longest </w:delText>
        </w:r>
        <w:commentRangeStart w:id="105"/>
        <w:r w:rsidR="008D084A" w:rsidRPr="00835D90" w:rsidDel="009B3F91">
          <w:delText xml:space="preserve">switches is illustrated in </w:delText>
        </w:r>
      </w:del>
      <w:del w:id="106" w:author="Judith Borghouts" w:date="2018-05-13T16:34:00Z">
        <w:r w:rsidR="00CB4A88" w:rsidRPr="00835D90" w:rsidDel="00493D59">
          <w:rPr>
            <w:color w:val="4472C4" w:themeColor="accent1"/>
          </w:rPr>
          <w:fldChar w:fldCharType="begin"/>
        </w:r>
        <w:r w:rsidR="00CB4A88" w:rsidRPr="00835D90" w:rsidDel="00493D59">
          <w:rPr>
            <w:color w:val="4472C4" w:themeColor="accent1"/>
          </w:rPr>
          <w:delInstrText xml:space="preserve"> REF _Ref511318245 \h  \* MERGEFORMAT </w:delInstrText>
        </w:r>
        <w:r w:rsidR="00CB4A88" w:rsidRPr="00835D90" w:rsidDel="00493D59">
          <w:rPr>
            <w:color w:val="4472C4" w:themeColor="accent1"/>
          </w:rPr>
        </w:r>
        <w:r w:rsidR="00CB4A88" w:rsidRPr="00835D90" w:rsidDel="00493D59">
          <w:rPr>
            <w:color w:val="4472C4" w:themeColor="accent1"/>
          </w:rPr>
          <w:fldChar w:fldCharType="separate"/>
        </w:r>
        <w:r w:rsidR="00CB4A88" w:rsidRPr="00835D90" w:rsidDel="00493D59">
          <w:rPr>
            <w:color w:val="4472C4" w:themeColor="accent1"/>
          </w:rPr>
          <w:delText>Figure 3</w:delText>
        </w:r>
        <w:r w:rsidR="00CB4A88" w:rsidRPr="00835D90" w:rsidDel="00493D59">
          <w:rPr>
            <w:color w:val="4472C4" w:themeColor="accent1"/>
          </w:rPr>
          <w:fldChar w:fldCharType="end"/>
        </w:r>
        <w:r w:rsidR="008D084A" w:rsidRPr="00835D90" w:rsidDel="00493D59">
          <w:delText xml:space="preserve">. </w:delText>
        </w:r>
      </w:del>
      <w:r w:rsidR="000A67C2" w:rsidRPr="00835D90">
        <w:rPr>
          <w:color w:val="4472C4" w:themeColor="accent1"/>
        </w:rPr>
        <w:fldChar w:fldCharType="begin"/>
      </w:r>
      <w:r w:rsidR="000A67C2" w:rsidRPr="00835D90">
        <w:rPr>
          <w:color w:val="4472C4" w:themeColor="accent1"/>
        </w:rPr>
        <w:instrText xml:space="preserve"> REF _Ref511318351 \h </w:instrText>
      </w:r>
      <w:r w:rsidR="000A67C2" w:rsidRPr="00835D90">
        <w:rPr>
          <w:color w:val="4472C4" w:themeColor="accent1"/>
        </w:rPr>
      </w:r>
      <w:r w:rsidR="000A67C2" w:rsidRPr="00835D90">
        <w:rPr>
          <w:color w:val="4472C4" w:themeColor="accent1"/>
        </w:rPr>
        <w:fldChar w:fldCharType="separate"/>
      </w:r>
      <w:r w:rsidR="000A67C2" w:rsidRPr="00835D90">
        <w:rPr>
          <w:color w:val="4472C4" w:themeColor="accent1"/>
        </w:rPr>
        <w:t xml:space="preserve">Table </w:t>
      </w:r>
      <w:r w:rsidR="000A67C2" w:rsidRPr="00835D90">
        <w:rPr>
          <w:noProof/>
          <w:color w:val="4472C4" w:themeColor="accent1"/>
        </w:rPr>
        <w:t>2</w:t>
      </w:r>
      <w:r w:rsidR="000A67C2" w:rsidRPr="00835D90">
        <w:rPr>
          <w:color w:val="4472C4" w:themeColor="accent1"/>
        </w:rPr>
        <w:fldChar w:fldCharType="end"/>
      </w:r>
      <w:r w:rsidR="000A67C2" w:rsidRPr="00835D90">
        <w:rPr>
          <w:color w:val="4472C4" w:themeColor="accent1"/>
        </w:rPr>
        <w:t xml:space="preserve"> </w:t>
      </w:r>
      <w:r w:rsidR="008D084A" w:rsidRPr="00835D90">
        <w:t xml:space="preserve">shows the </w:t>
      </w:r>
      <w:r w:rsidR="00552D24" w:rsidRPr="00835D90">
        <w:t>count</w:t>
      </w:r>
      <w:r w:rsidR="00BC7DFA" w:rsidRPr="00835D90">
        <w:t xml:space="preserve"> of</w:t>
      </w:r>
      <w:del w:id="107" w:author="Judith Borghouts" w:date="2018-05-13T16:45:00Z">
        <w:r w:rsidR="00BC7DFA" w:rsidRPr="00835D90" w:rsidDel="002D38B1">
          <w:delText xml:space="preserve"> </w:delText>
        </w:r>
      </w:del>
      <w:del w:id="108" w:author="Judith Borghouts" w:date="2018-05-13T16:42:00Z">
        <w:r w:rsidR="00BC7DFA" w:rsidRPr="00835D90" w:rsidDel="009B3F91">
          <w:delText xml:space="preserve">the longest </w:delText>
        </w:r>
      </w:del>
      <w:del w:id="109" w:author="Judith Borghouts" w:date="2018-05-13T16:45:00Z">
        <w:r w:rsidR="00BC7DFA" w:rsidRPr="00835D90" w:rsidDel="00421E8B">
          <w:delText>switches</w:delText>
        </w:r>
        <w:r w:rsidR="005312A3" w:rsidRPr="00835D90" w:rsidDel="00421E8B">
          <w:delText xml:space="preserve"> for each condition</w:delText>
        </w:r>
      </w:del>
      <w:del w:id="110" w:author="Judith Borghouts" w:date="2018-05-13T16:42:00Z">
        <w:r w:rsidR="00BC7DFA" w:rsidRPr="00835D90" w:rsidDel="009B3F91">
          <w:delText xml:space="preserve"> at different percentiles</w:delText>
        </w:r>
      </w:del>
      <w:del w:id="111" w:author="Judith Borghouts" w:date="2018-05-13T16:45:00Z">
        <w:r w:rsidR="00BC7DFA" w:rsidRPr="00835D90" w:rsidDel="00421E8B">
          <w:delText>.</w:delText>
        </w:r>
        <w:commentRangeEnd w:id="105"/>
        <w:r w:rsidR="00470E2E" w:rsidRPr="00835D90" w:rsidDel="00421E8B">
          <w:rPr>
            <w:rStyle w:val="CommentReference"/>
          </w:rPr>
          <w:commentReference w:id="105"/>
        </w:r>
      </w:del>
      <w:ins w:id="112" w:author="Judith Borghouts" w:date="2018-05-13T16:45:00Z">
        <w:r w:rsidR="002D38B1">
          <w:t xml:space="preserve"> these long switches for each condition.</w:t>
        </w:r>
      </w:ins>
    </w:p>
    <w:p w14:paraId="4DDB2C39" w14:textId="77777777" w:rsidR="00844CDD" w:rsidRPr="00835D90" w:rsidRDefault="00844CDD" w:rsidP="00844CDD">
      <w:pPr>
        <w:spacing w:before="0" w:after="0"/>
        <w:ind w:firstLine="0"/>
        <w:rPr>
          <w:rFonts w:ascii="Helvetica" w:hAnsi="Helvetica"/>
          <w:szCs w:val="22"/>
        </w:rPr>
      </w:pPr>
    </w:p>
    <w:p w14:paraId="6C3C6F01" w14:textId="7F753568" w:rsidR="00844CDD" w:rsidRPr="00835D90" w:rsidRDefault="00844CDD" w:rsidP="006246BE">
      <w:pPr>
        <w:pStyle w:val="Caption"/>
      </w:pPr>
      <w:bookmarkStart w:id="113" w:name="_Ref513466324"/>
      <w:r w:rsidRPr="00835D90">
        <w:t xml:space="preserve">Table </w:t>
      </w:r>
      <w:fldSimple w:instr=" SEQ Table \* ARABIC ">
        <w:r w:rsidR="009E425A" w:rsidRPr="00835D90">
          <w:rPr>
            <w:noProof/>
          </w:rPr>
          <w:t>1</w:t>
        </w:r>
      </w:fldSimple>
      <w:bookmarkEnd w:id="113"/>
      <w:r w:rsidRPr="00835D90">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844CDD" w:rsidRPr="00835D90" w14:paraId="562BEB18" w14:textId="77777777" w:rsidTr="00E011E2">
        <w:tc>
          <w:tcPr>
            <w:tcW w:w="1802" w:type="dxa"/>
            <w:tcBorders>
              <w:bottom w:val="single" w:sz="4" w:space="0" w:color="auto"/>
              <w:right w:val="nil"/>
            </w:tcBorders>
          </w:tcPr>
          <w:p w14:paraId="657B7392" w14:textId="77777777" w:rsidR="00844CDD" w:rsidRPr="00835D90" w:rsidRDefault="00844CDD" w:rsidP="00E011E2">
            <w:pPr>
              <w:pStyle w:val="Paragraph"/>
              <w:spacing w:line="264" w:lineRule="auto"/>
              <w:jc w:val="center"/>
            </w:pPr>
            <w:r w:rsidRPr="00835D90">
              <w:t>Condition</w:t>
            </w:r>
          </w:p>
        </w:tc>
        <w:tc>
          <w:tcPr>
            <w:tcW w:w="1802" w:type="dxa"/>
            <w:tcBorders>
              <w:left w:val="nil"/>
              <w:bottom w:val="single" w:sz="4" w:space="0" w:color="auto"/>
              <w:right w:val="nil"/>
            </w:tcBorders>
          </w:tcPr>
          <w:p w14:paraId="4C0D8BC5" w14:textId="77777777" w:rsidR="00844CDD" w:rsidRPr="00835D90" w:rsidRDefault="00844CDD" w:rsidP="00E011E2">
            <w:pPr>
              <w:pStyle w:val="Paragraph"/>
              <w:spacing w:line="264" w:lineRule="auto"/>
              <w:jc w:val="center"/>
            </w:pPr>
            <w:r w:rsidRPr="00835D90">
              <w:t>Number of switches</w:t>
            </w:r>
          </w:p>
        </w:tc>
        <w:tc>
          <w:tcPr>
            <w:tcW w:w="1802" w:type="dxa"/>
            <w:tcBorders>
              <w:left w:val="nil"/>
              <w:bottom w:val="single" w:sz="4" w:space="0" w:color="auto"/>
              <w:right w:val="nil"/>
            </w:tcBorders>
          </w:tcPr>
          <w:p w14:paraId="3EB7D557" w14:textId="77777777" w:rsidR="00844CDD" w:rsidRPr="00835D90" w:rsidRDefault="00844CDD" w:rsidP="00E011E2">
            <w:pPr>
              <w:pStyle w:val="Paragraph"/>
              <w:spacing w:line="264" w:lineRule="auto"/>
              <w:jc w:val="center"/>
            </w:pPr>
            <w:r w:rsidRPr="00835D90">
              <w:t>Duration of switches (s)</w:t>
            </w:r>
          </w:p>
        </w:tc>
        <w:tc>
          <w:tcPr>
            <w:tcW w:w="1802" w:type="dxa"/>
            <w:tcBorders>
              <w:left w:val="nil"/>
              <w:bottom w:val="single" w:sz="4" w:space="0" w:color="auto"/>
              <w:right w:val="nil"/>
            </w:tcBorders>
          </w:tcPr>
          <w:p w14:paraId="2D803D1A" w14:textId="77777777" w:rsidR="00844CDD" w:rsidRPr="00835D90" w:rsidRDefault="00844CDD" w:rsidP="00E011E2">
            <w:pPr>
              <w:pStyle w:val="Paragraph"/>
              <w:spacing w:line="264" w:lineRule="auto"/>
              <w:jc w:val="center"/>
            </w:pPr>
            <w:r w:rsidRPr="00835D90">
              <w:t>Error rate</w:t>
            </w:r>
          </w:p>
        </w:tc>
        <w:tc>
          <w:tcPr>
            <w:tcW w:w="1802" w:type="dxa"/>
            <w:tcBorders>
              <w:left w:val="nil"/>
              <w:bottom w:val="single" w:sz="4" w:space="0" w:color="auto"/>
            </w:tcBorders>
          </w:tcPr>
          <w:p w14:paraId="2BB4E7C3" w14:textId="77777777" w:rsidR="00844CDD" w:rsidRPr="00835D90" w:rsidRDefault="00844CDD" w:rsidP="00E011E2">
            <w:pPr>
              <w:pStyle w:val="Paragraph"/>
              <w:spacing w:line="264" w:lineRule="auto"/>
              <w:jc w:val="center"/>
            </w:pPr>
            <w:r w:rsidRPr="00835D90">
              <w:t>Trial completion time (s)</w:t>
            </w:r>
          </w:p>
        </w:tc>
      </w:tr>
      <w:tr w:rsidR="00844CDD" w:rsidRPr="00835D90" w14:paraId="0ED45823" w14:textId="77777777" w:rsidTr="00E011E2">
        <w:tc>
          <w:tcPr>
            <w:tcW w:w="1802" w:type="dxa"/>
            <w:tcBorders>
              <w:bottom w:val="nil"/>
              <w:right w:val="nil"/>
            </w:tcBorders>
          </w:tcPr>
          <w:p w14:paraId="6DE6EDF4" w14:textId="77777777" w:rsidR="00844CDD" w:rsidRPr="00835D90" w:rsidRDefault="00844CDD" w:rsidP="00E011E2">
            <w:pPr>
              <w:pStyle w:val="Paragraph"/>
              <w:spacing w:line="264" w:lineRule="auto"/>
              <w:jc w:val="center"/>
            </w:pPr>
            <w:r w:rsidRPr="00835D90">
              <w:t>Control</w:t>
            </w:r>
          </w:p>
        </w:tc>
        <w:tc>
          <w:tcPr>
            <w:tcW w:w="1802" w:type="dxa"/>
            <w:tcBorders>
              <w:left w:val="nil"/>
              <w:bottom w:val="nil"/>
              <w:right w:val="nil"/>
            </w:tcBorders>
          </w:tcPr>
          <w:p w14:paraId="4F439B9B" w14:textId="64A0DABB" w:rsidR="00844CDD" w:rsidRPr="00835D90" w:rsidRDefault="00C767CA" w:rsidP="00E011E2">
            <w:pPr>
              <w:pStyle w:val="Paragraph"/>
              <w:spacing w:line="264" w:lineRule="auto"/>
              <w:jc w:val="center"/>
            </w:pPr>
            <w:r w:rsidRPr="00835D90">
              <w:t>10.65 (1.67</w:t>
            </w:r>
            <w:r w:rsidR="00844CDD" w:rsidRPr="00835D90">
              <w:t>)</w:t>
            </w:r>
          </w:p>
        </w:tc>
        <w:tc>
          <w:tcPr>
            <w:tcW w:w="1802" w:type="dxa"/>
            <w:tcBorders>
              <w:left w:val="nil"/>
              <w:bottom w:val="nil"/>
              <w:right w:val="nil"/>
            </w:tcBorders>
          </w:tcPr>
          <w:p w14:paraId="6FB56DC9" w14:textId="204DDB15" w:rsidR="00844CDD" w:rsidRPr="00835D90" w:rsidRDefault="00272753" w:rsidP="00E011E2">
            <w:pPr>
              <w:pStyle w:val="Paragraph"/>
              <w:spacing w:line="264" w:lineRule="auto"/>
              <w:jc w:val="center"/>
            </w:pPr>
            <w:r w:rsidRPr="00835D90">
              <w:t>7.13 (3.05</w:t>
            </w:r>
            <w:r w:rsidR="00844CDD" w:rsidRPr="00835D90">
              <w:t>)</w:t>
            </w:r>
          </w:p>
        </w:tc>
        <w:tc>
          <w:tcPr>
            <w:tcW w:w="1802" w:type="dxa"/>
            <w:tcBorders>
              <w:left w:val="nil"/>
              <w:bottom w:val="nil"/>
              <w:right w:val="nil"/>
            </w:tcBorders>
          </w:tcPr>
          <w:p w14:paraId="1E41A81D" w14:textId="66AAB92A" w:rsidR="00844CDD" w:rsidRPr="00835D90" w:rsidRDefault="00967C6B" w:rsidP="00E011E2">
            <w:pPr>
              <w:pStyle w:val="Paragraph"/>
              <w:spacing w:line="264" w:lineRule="auto"/>
              <w:jc w:val="center"/>
            </w:pPr>
            <w:r w:rsidRPr="00835D90">
              <w:t>5</w:t>
            </w:r>
            <w:r w:rsidR="00C767CA" w:rsidRPr="00835D90">
              <w:t>% (5</w:t>
            </w:r>
            <w:r w:rsidR="00844CDD" w:rsidRPr="00835D90">
              <w:t>%)</w:t>
            </w:r>
          </w:p>
        </w:tc>
        <w:tc>
          <w:tcPr>
            <w:tcW w:w="1802" w:type="dxa"/>
            <w:tcBorders>
              <w:left w:val="nil"/>
              <w:bottom w:val="nil"/>
            </w:tcBorders>
          </w:tcPr>
          <w:p w14:paraId="57DB302F" w14:textId="3EB39D8B" w:rsidR="00844CDD" w:rsidRPr="00835D90" w:rsidRDefault="00C767CA" w:rsidP="00E011E2">
            <w:pPr>
              <w:pStyle w:val="Paragraph"/>
              <w:spacing w:line="264" w:lineRule="auto"/>
              <w:jc w:val="center"/>
            </w:pPr>
            <w:r w:rsidRPr="00835D90">
              <w:t>126.27 (32.61</w:t>
            </w:r>
            <w:r w:rsidR="00844CDD" w:rsidRPr="00835D90">
              <w:t>)</w:t>
            </w:r>
          </w:p>
        </w:tc>
      </w:tr>
      <w:tr w:rsidR="00844CDD" w:rsidRPr="00835D90" w14:paraId="240CB62D" w14:textId="77777777" w:rsidTr="00E011E2">
        <w:tc>
          <w:tcPr>
            <w:tcW w:w="1802" w:type="dxa"/>
            <w:tcBorders>
              <w:top w:val="nil"/>
              <w:right w:val="nil"/>
            </w:tcBorders>
          </w:tcPr>
          <w:p w14:paraId="0346011F" w14:textId="77777777" w:rsidR="00844CDD" w:rsidRPr="00835D90" w:rsidRDefault="00844CDD" w:rsidP="00E011E2">
            <w:pPr>
              <w:pStyle w:val="Paragraph"/>
              <w:spacing w:line="264" w:lineRule="auto"/>
              <w:jc w:val="center"/>
            </w:pPr>
            <w:r w:rsidRPr="00835D90">
              <w:t>Notification</w:t>
            </w:r>
          </w:p>
        </w:tc>
        <w:tc>
          <w:tcPr>
            <w:tcW w:w="1802" w:type="dxa"/>
            <w:tcBorders>
              <w:top w:val="nil"/>
              <w:left w:val="nil"/>
              <w:right w:val="nil"/>
            </w:tcBorders>
          </w:tcPr>
          <w:p w14:paraId="2FA5C3E6" w14:textId="1402EBE6" w:rsidR="00844CDD" w:rsidRPr="00835D90" w:rsidRDefault="00C767CA" w:rsidP="00E011E2">
            <w:pPr>
              <w:pStyle w:val="Paragraph"/>
              <w:spacing w:line="264" w:lineRule="auto"/>
              <w:jc w:val="center"/>
            </w:pPr>
            <w:r w:rsidRPr="00835D90">
              <w:t>10.61 (1.83</w:t>
            </w:r>
            <w:r w:rsidR="00844CDD" w:rsidRPr="00835D90">
              <w:t>)</w:t>
            </w:r>
          </w:p>
        </w:tc>
        <w:tc>
          <w:tcPr>
            <w:tcW w:w="1802" w:type="dxa"/>
            <w:tcBorders>
              <w:top w:val="nil"/>
              <w:left w:val="nil"/>
              <w:right w:val="nil"/>
            </w:tcBorders>
          </w:tcPr>
          <w:p w14:paraId="05592CE5" w14:textId="2562742A" w:rsidR="00844CDD" w:rsidRPr="00835D90" w:rsidRDefault="00272753" w:rsidP="00E011E2">
            <w:pPr>
              <w:pStyle w:val="Paragraph"/>
              <w:spacing w:line="264" w:lineRule="auto"/>
              <w:jc w:val="center"/>
            </w:pPr>
            <w:r w:rsidRPr="00835D90">
              <w:t>4.76 (1.65</w:t>
            </w:r>
            <w:r w:rsidR="00844CDD" w:rsidRPr="00835D90">
              <w:t>)</w:t>
            </w:r>
          </w:p>
        </w:tc>
        <w:tc>
          <w:tcPr>
            <w:tcW w:w="1802" w:type="dxa"/>
            <w:tcBorders>
              <w:top w:val="nil"/>
              <w:left w:val="nil"/>
              <w:right w:val="nil"/>
            </w:tcBorders>
          </w:tcPr>
          <w:p w14:paraId="491C0B9B" w14:textId="77777777" w:rsidR="00844CDD" w:rsidRPr="00835D90" w:rsidRDefault="00844CDD" w:rsidP="00E011E2">
            <w:pPr>
              <w:pStyle w:val="Paragraph"/>
              <w:spacing w:line="264" w:lineRule="auto"/>
              <w:jc w:val="center"/>
            </w:pPr>
            <w:r w:rsidRPr="00835D90">
              <w:t>2% (2%)</w:t>
            </w:r>
          </w:p>
        </w:tc>
        <w:tc>
          <w:tcPr>
            <w:tcW w:w="1802" w:type="dxa"/>
            <w:tcBorders>
              <w:top w:val="nil"/>
              <w:left w:val="nil"/>
            </w:tcBorders>
          </w:tcPr>
          <w:p w14:paraId="53F61EE9" w14:textId="6AC122C0" w:rsidR="00844CDD" w:rsidRPr="00835D90" w:rsidRDefault="00C767CA" w:rsidP="00E011E2">
            <w:pPr>
              <w:pStyle w:val="Paragraph"/>
              <w:spacing w:line="264" w:lineRule="auto"/>
              <w:jc w:val="center"/>
            </w:pPr>
            <w:r w:rsidRPr="00835D90">
              <w:t>107</w:t>
            </w:r>
            <w:r w:rsidR="00844CDD" w:rsidRPr="00835D90">
              <w:t>.</w:t>
            </w:r>
            <w:r w:rsidRPr="00835D90">
              <w:t>61</w:t>
            </w:r>
            <w:r w:rsidR="00844CDD" w:rsidRPr="00835D90">
              <w:t xml:space="preserve"> (</w:t>
            </w:r>
            <w:r w:rsidRPr="00835D90">
              <w:t>31</w:t>
            </w:r>
            <w:r w:rsidR="00844CDD" w:rsidRPr="00835D90">
              <w:t>.</w:t>
            </w:r>
            <w:r w:rsidRPr="00835D90">
              <w:t>15</w:t>
            </w:r>
            <w:r w:rsidR="00844CDD" w:rsidRPr="00835D90">
              <w:t>)</w:t>
            </w:r>
          </w:p>
        </w:tc>
      </w:tr>
    </w:tbl>
    <w:p w14:paraId="16B5948C" w14:textId="144F6F45" w:rsidR="00844CDD" w:rsidRPr="00835D90" w:rsidDel="002E5BA8" w:rsidRDefault="002779F7" w:rsidP="00844CDD">
      <w:pPr>
        <w:jc w:val="center"/>
        <w:rPr>
          <w:del w:id="114" w:author="Judith Borghouts" w:date="2018-05-13T14:59:00Z"/>
        </w:rPr>
      </w:pPr>
      <w:del w:id="115" w:author="Judith Borghouts" w:date="2018-05-13T14:59:00Z">
        <w:r w:rsidRPr="00835D90" w:rsidDel="002E5BA8">
          <w:rPr>
            <w:noProof/>
            <w:lang w:eastAsia="en-GB"/>
          </w:rPr>
          <w:drawing>
            <wp:inline distT="0" distB="0" distL="0" distR="0" wp14:anchorId="4D7F65C2" wp14:editId="2BA60139">
              <wp:extent cx="1264258" cy="182172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56-boxplot.pdf"/>
                      <pic:cNvPicPr/>
                    </pic:nvPicPr>
                    <pic:blipFill>
                      <a:blip r:embed="rId11">
                        <a:extLst>
                          <a:ext uri="{28A0092B-C50C-407E-A947-70E740481C1C}">
                            <a14:useLocalDpi xmlns:a14="http://schemas.microsoft.com/office/drawing/2010/main" val="0"/>
                          </a:ext>
                        </a:extLst>
                      </a:blip>
                      <a:stretch>
                        <a:fillRect/>
                      </a:stretch>
                    </pic:blipFill>
                    <pic:spPr>
                      <a:xfrm>
                        <a:off x="0" y="0"/>
                        <a:ext cx="1273179" cy="1834581"/>
                      </a:xfrm>
                      <a:prstGeom prst="rect">
                        <a:avLst/>
                      </a:prstGeom>
                    </pic:spPr>
                  </pic:pic>
                </a:graphicData>
              </a:graphic>
            </wp:inline>
          </w:drawing>
        </w:r>
      </w:del>
    </w:p>
    <w:p w14:paraId="4B6CAB70" w14:textId="03C8311F" w:rsidR="00412663" w:rsidRDefault="00844CDD" w:rsidP="005A145B">
      <w:pPr>
        <w:jc w:val="center"/>
        <w:rPr>
          <w:ins w:id="116" w:author="Judith Borghouts" w:date="2018-05-13T15:01:00Z"/>
        </w:rPr>
        <w:pPrChange w:id="117" w:author="Judith Borghouts" w:date="2018-05-13T14:57:00Z">
          <w:pPr>
            <w:pStyle w:val="Caption"/>
          </w:pPr>
        </w:pPrChange>
      </w:pPr>
      <w:bookmarkStart w:id="118" w:name="_Ref511318384"/>
      <w:del w:id="119" w:author="Judith Borghouts" w:date="2018-05-13T14:59:00Z">
        <w:r w:rsidRPr="00835D90" w:rsidDel="002E5BA8">
          <w:delText xml:space="preserve">Figure </w:delText>
        </w:r>
        <w:r w:rsidR="00C044F3" w:rsidDel="002E5BA8">
          <w:fldChar w:fldCharType="begin"/>
        </w:r>
        <w:r w:rsidR="00C044F3" w:rsidDel="002E5BA8">
          <w:delInstrText xml:space="preserve"> SEQ Figure \* ARABIC </w:delInstrText>
        </w:r>
        <w:r w:rsidR="00C044F3" w:rsidDel="002E5BA8">
          <w:fldChar w:fldCharType="separate"/>
        </w:r>
        <w:r w:rsidR="006246BE" w:rsidRPr="00835D90" w:rsidDel="002E5BA8">
          <w:rPr>
            <w:noProof/>
          </w:rPr>
          <w:delText>2</w:delText>
        </w:r>
        <w:r w:rsidR="00C044F3" w:rsidDel="002E5BA8">
          <w:rPr>
            <w:noProof/>
          </w:rPr>
          <w:fldChar w:fldCharType="end"/>
        </w:r>
        <w:bookmarkEnd w:id="118"/>
        <w:r w:rsidRPr="00835D90" w:rsidDel="002E5BA8">
          <w:delText xml:space="preserve">. Boxplot of duration of </w:delText>
        </w:r>
        <w:commentRangeStart w:id="120"/>
        <w:r w:rsidRPr="00835D90" w:rsidDel="002E5BA8">
          <w:delText xml:space="preserve">switches away from </w:delText>
        </w:r>
        <w:commentRangeEnd w:id="120"/>
        <w:r w:rsidR="006853B4" w:rsidRPr="00835D90" w:rsidDel="002E5BA8">
          <w:rPr>
            <w:rStyle w:val="CommentReference"/>
            <w:b/>
          </w:rPr>
          <w:commentReference w:id="120"/>
        </w:r>
        <w:r w:rsidRPr="00835D90" w:rsidDel="002E5BA8">
          <w:delText>the data entry interface in each condition.</w:delText>
        </w:r>
      </w:del>
      <w:ins w:id="121" w:author="Judith Borghouts" w:date="2018-05-13T15:03:00Z">
        <w:r w:rsidR="0090235C">
          <w:rPr>
            <w:noProof/>
            <w:lang w:eastAsia="en-GB"/>
          </w:rPr>
          <w:drawing>
            <wp:inline distT="0" distB="0" distL="0" distR="0" wp14:anchorId="32112AFC" wp14:editId="5E60D4C0">
              <wp:extent cx="3079448" cy="18585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stribution-durSwitches_Control.tiff"/>
                      <pic:cNvPicPr/>
                    </pic:nvPicPr>
                    <pic:blipFill>
                      <a:blip r:embed="rId12">
                        <a:extLst>
                          <a:ext uri="{28A0092B-C50C-407E-A947-70E740481C1C}">
                            <a14:useLocalDpi xmlns:a14="http://schemas.microsoft.com/office/drawing/2010/main" val="0"/>
                          </a:ext>
                        </a:extLst>
                      </a:blip>
                      <a:stretch>
                        <a:fillRect/>
                      </a:stretch>
                    </pic:blipFill>
                    <pic:spPr>
                      <a:xfrm>
                        <a:off x="0" y="0"/>
                        <a:ext cx="3085332" cy="1862145"/>
                      </a:xfrm>
                      <a:prstGeom prst="rect">
                        <a:avLst/>
                      </a:prstGeom>
                    </pic:spPr>
                  </pic:pic>
                </a:graphicData>
              </a:graphic>
            </wp:inline>
          </w:drawing>
        </w:r>
      </w:ins>
    </w:p>
    <w:p w14:paraId="55E83491" w14:textId="2E732869" w:rsidR="003E3862" w:rsidRPr="00412663" w:rsidDel="0090235C" w:rsidRDefault="003E3862" w:rsidP="005A145B">
      <w:pPr>
        <w:jc w:val="center"/>
        <w:rPr>
          <w:del w:id="122" w:author="Judith Borghouts" w:date="2018-05-13T15:03:00Z"/>
          <w:rPrChange w:id="123" w:author="Judith Borghouts" w:date="2018-05-13T14:56:00Z">
            <w:rPr>
              <w:del w:id="124" w:author="Judith Borghouts" w:date="2018-05-13T15:03:00Z"/>
            </w:rPr>
          </w:rPrChange>
        </w:rPr>
        <w:pPrChange w:id="125" w:author="Judith Borghouts" w:date="2018-05-13T14:57:00Z">
          <w:pPr>
            <w:pStyle w:val="Caption"/>
          </w:pPr>
        </w:pPrChange>
      </w:pPr>
      <w:ins w:id="126" w:author="Judith Borghouts" w:date="2018-05-13T15:01:00Z">
        <w:r>
          <w:rPr>
            <w:noProof/>
            <w:lang w:eastAsia="en-GB"/>
          </w:rPr>
          <w:drawing>
            <wp:inline distT="0" distB="0" distL="0" distR="0" wp14:anchorId="12E20F87" wp14:editId="0A9EB300">
              <wp:extent cx="3079448" cy="18585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tribution-durSwitches_Notif.tiff"/>
                      <pic:cNvPicPr/>
                    </pic:nvPicPr>
                    <pic:blipFill>
                      <a:blip r:embed="rId13">
                        <a:extLst>
                          <a:ext uri="{28A0092B-C50C-407E-A947-70E740481C1C}">
                            <a14:useLocalDpi xmlns:a14="http://schemas.microsoft.com/office/drawing/2010/main" val="0"/>
                          </a:ext>
                        </a:extLst>
                      </a:blip>
                      <a:stretch>
                        <a:fillRect/>
                      </a:stretch>
                    </pic:blipFill>
                    <pic:spPr>
                      <a:xfrm>
                        <a:off x="0" y="0"/>
                        <a:ext cx="3085897" cy="1862486"/>
                      </a:xfrm>
                      <a:prstGeom prst="rect">
                        <a:avLst/>
                      </a:prstGeom>
                    </pic:spPr>
                  </pic:pic>
                </a:graphicData>
              </a:graphic>
            </wp:inline>
          </w:drawing>
        </w:r>
      </w:ins>
    </w:p>
    <w:p w14:paraId="0A2B93A2" w14:textId="43CEB319" w:rsidR="00060417" w:rsidRPr="00835D90" w:rsidRDefault="00D34CFB" w:rsidP="0090235C">
      <w:pPr>
        <w:jc w:val="center"/>
        <w:pPrChange w:id="127" w:author="Judith Borghouts" w:date="2018-05-13T15:03:00Z">
          <w:pPr>
            <w:keepNext/>
            <w:jc w:val="center"/>
          </w:pPr>
        </w:pPrChange>
      </w:pPr>
      <w:commentRangeStart w:id="128"/>
      <w:del w:id="129" w:author="Judith Borghouts" w:date="2018-05-13T15:03:00Z">
        <w:r w:rsidRPr="00835D90" w:rsidDel="0090235C">
          <w:rPr>
            <w:noProof/>
            <w:lang w:eastAsia="en-GB"/>
          </w:rPr>
          <w:drawing>
            <wp:inline distT="0" distB="0" distL="0" distR="0" wp14:anchorId="6842CEBF" wp14:editId="6BB9AEC1">
              <wp:extent cx="3093057" cy="20620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56-histswitches.pdf"/>
                      <pic:cNvPicPr/>
                    </pic:nvPicPr>
                    <pic:blipFill>
                      <a:blip r:embed="rId14">
                        <a:extLst>
                          <a:ext uri="{28A0092B-C50C-407E-A947-70E740481C1C}">
                            <a14:useLocalDpi xmlns:a14="http://schemas.microsoft.com/office/drawing/2010/main" val="0"/>
                          </a:ext>
                        </a:extLst>
                      </a:blip>
                      <a:stretch>
                        <a:fillRect/>
                      </a:stretch>
                    </pic:blipFill>
                    <pic:spPr>
                      <a:xfrm>
                        <a:off x="0" y="0"/>
                        <a:ext cx="3096782" cy="2064521"/>
                      </a:xfrm>
                      <a:prstGeom prst="rect">
                        <a:avLst/>
                      </a:prstGeom>
                    </pic:spPr>
                  </pic:pic>
                </a:graphicData>
              </a:graphic>
            </wp:inline>
          </w:drawing>
        </w:r>
      </w:del>
      <w:commentRangeEnd w:id="128"/>
      <w:r w:rsidR="00E22DBE" w:rsidRPr="00835D90">
        <w:rPr>
          <w:rStyle w:val="CommentReference"/>
        </w:rPr>
        <w:commentReference w:id="128"/>
      </w:r>
    </w:p>
    <w:p w14:paraId="100F317B" w14:textId="603DEB8F" w:rsidR="00300BFC" w:rsidRPr="00835D90" w:rsidRDefault="00060417" w:rsidP="006246BE">
      <w:pPr>
        <w:pStyle w:val="Caption"/>
      </w:pPr>
      <w:bookmarkStart w:id="130" w:name="_Ref511318245"/>
      <w:r w:rsidRPr="00835D90">
        <w:t xml:space="preserve">Figure </w:t>
      </w:r>
      <w:fldSimple w:instr=" SEQ Figure \* ARABIC ">
        <w:r w:rsidR="006246BE" w:rsidRPr="00835D90">
          <w:rPr>
            <w:noProof/>
          </w:rPr>
          <w:t>3</w:t>
        </w:r>
      </w:fldSimple>
      <w:bookmarkEnd w:id="130"/>
      <w:r w:rsidRPr="00835D90">
        <w:t xml:space="preserve">. </w:t>
      </w:r>
      <w:del w:id="131" w:author="Judith Borghouts" w:date="2018-05-13T15:04:00Z">
        <w:r w:rsidRPr="00835D90" w:rsidDel="0090235C">
          <w:delText xml:space="preserve">Distribution </w:delText>
        </w:r>
      </w:del>
      <w:ins w:id="132" w:author="Judith Borghouts" w:date="2018-05-13T15:04:00Z">
        <w:r w:rsidR="0090235C">
          <w:t>Histograms showing the distribution of switching durations for the two conditions</w:t>
        </w:r>
      </w:ins>
      <w:ins w:id="133" w:author="Judith Borghouts" w:date="2018-05-13T15:06:00Z">
        <w:r w:rsidR="00F02881">
          <w:t>; switches</w:t>
        </w:r>
      </w:ins>
      <w:ins w:id="134" w:author="Judith Borghouts" w:date="2018-05-13T15:04:00Z">
        <w:r w:rsidR="0090235C">
          <w:t xml:space="preserve"> longer than 20 seconds are grouped in the upper-right bin</w:t>
        </w:r>
      </w:ins>
      <w:ins w:id="135" w:author="Judith Borghouts" w:date="2018-05-13T15:05:00Z">
        <w:r w:rsidR="00443759">
          <w:t xml:space="preserve"> of </w:t>
        </w:r>
        <w:r w:rsidR="000E6ABA">
          <w:t>the</w:t>
        </w:r>
        <w:r w:rsidR="00443759">
          <w:t xml:space="preserve"> histogram</w:t>
        </w:r>
      </w:ins>
      <w:ins w:id="136" w:author="Judith Borghouts" w:date="2018-05-13T15:06:00Z">
        <w:r w:rsidR="000E6ABA">
          <w:t>s</w:t>
        </w:r>
        <w:r w:rsidR="00F02881">
          <w:t>. The red line mark the mean of the durations for each condition</w:t>
        </w:r>
        <w:r w:rsidR="005D7F40">
          <w:t>.</w:t>
        </w:r>
      </w:ins>
      <w:del w:id="137" w:author="Judith Borghouts" w:date="2018-05-13T15:04:00Z">
        <w:r w:rsidRPr="00835D90" w:rsidDel="0090235C">
          <w:delText xml:space="preserve">of the top </w:delText>
        </w:r>
        <w:r w:rsidR="00BB2050" w:rsidRPr="00835D90" w:rsidDel="0090235C">
          <w:delText>5</w:delText>
        </w:r>
        <w:r w:rsidRPr="00835D90" w:rsidDel="0090235C">
          <w:delText xml:space="preserve">% longest window switches (switches that </w:delText>
        </w:r>
        <w:r w:rsidR="00230E34" w:rsidRPr="00835D90" w:rsidDel="0090235C">
          <w:delText xml:space="preserve">were </w:delText>
        </w:r>
        <w:r w:rsidR="001E4049" w:rsidRPr="00835D90" w:rsidDel="0090235C">
          <w:delText>16.74</w:delText>
        </w:r>
        <w:r w:rsidRPr="00835D90" w:rsidDel="0090235C">
          <w:delText xml:space="preserve"> seconds</w:delText>
        </w:r>
        <w:r w:rsidR="00230E34" w:rsidRPr="00835D90" w:rsidDel="0090235C">
          <w:delText xml:space="preserve"> or longer</w:delText>
        </w:r>
        <w:r w:rsidRPr="00835D90" w:rsidDel="0090235C">
          <w:delText>).</w:delText>
        </w:r>
      </w:del>
    </w:p>
    <w:p w14:paraId="7EF6DC87" w14:textId="36884A95" w:rsidR="004E796F" w:rsidRPr="00835D90" w:rsidRDefault="004E796F" w:rsidP="004E796F">
      <w:pPr>
        <w:pStyle w:val="Caption"/>
        <w:keepNext/>
      </w:pPr>
      <w:bookmarkStart w:id="138" w:name="_Ref511318351"/>
      <w:r w:rsidRPr="00835D90">
        <w:t xml:space="preserve">Table </w:t>
      </w:r>
      <w:fldSimple w:instr=" SEQ Table \* ARABIC ">
        <w:r w:rsidR="009E425A" w:rsidRPr="00835D90">
          <w:rPr>
            <w:noProof/>
          </w:rPr>
          <w:t>2</w:t>
        </w:r>
      </w:fldSimple>
      <w:bookmarkEnd w:id="138"/>
      <w:r w:rsidRPr="00835D90">
        <w:t xml:space="preserve">.Total number of switches </w:t>
      </w:r>
      <w:del w:id="139" w:author="Judith Borghouts" w:date="2018-05-13T16:47:00Z">
        <w:r w:rsidRPr="00835D90" w:rsidDel="0090567C">
          <w:delText>at different percentiles</w:delText>
        </w:r>
      </w:del>
      <w:ins w:id="140" w:author="Judith Borghouts" w:date="2018-05-13T16:47:00Z">
        <w:r w:rsidR="0090567C">
          <w:t>longer than 20 seconds</w:t>
        </w:r>
      </w:ins>
      <w:r w:rsidRPr="00835D90">
        <w:t xml:space="preserve"> for each condition.</w:t>
      </w:r>
    </w:p>
    <w:tbl>
      <w:tblPr>
        <w:tblStyle w:val="TableGrid"/>
        <w:tblW w:w="0" w:type="auto"/>
        <w:jc w:val="center"/>
        <w:tblLook w:val="04A0" w:firstRow="1" w:lastRow="0" w:firstColumn="1" w:lastColumn="0" w:noHBand="0" w:noVBand="1"/>
      </w:tblPr>
      <w:tblGrid>
        <w:gridCol w:w="1265"/>
        <w:gridCol w:w="851"/>
        <w:gridCol w:w="1172"/>
        <w:tblGridChange w:id="141">
          <w:tblGrid>
            <w:gridCol w:w="1265"/>
            <w:gridCol w:w="851"/>
            <w:gridCol w:w="1172"/>
          </w:tblGrid>
        </w:tblGridChange>
      </w:tblGrid>
      <w:tr w:rsidR="00237489" w:rsidRPr="00835D90" w14:paraId="24B54D8F" w14:textId="77777777" w:rsidTr="005A495A">
        <w:trPr>
          <w:trHeight w:val="305"/>
          <w:jc w:val="center"/>
        </w:trPr>
        <w:tc>
          <w:tcPr>
            <w:tcW w:w="1265" w:type="dxa"/>
            <w:tcBorders>
              <w:left w:val="nil"/>
              <w:bottom w:val="single" w:sz="4" w:space="0" w:color="auto"/>
              <w:right w:val="nil"/>
            </w:tcBorders>
          </w:tcPr>
          <w:p w14:paraId="65DF5C6D" w14:textId="10195B8E" w:rsidR="00237489" w:rsidRPr="00835D90" w:rsidRDefault="00237489" w:rsidP="002A7EB0">
            <w:pPr>
              <w:spacing w:before="40" w:after="40"/>
              <w:ind w:firstLine="0"/>
              <w:jc w:val="center"/>
            </w:pPr>
            <w:r w:rsidRPr="00835D90">
              <w:t>Duration (s)</w:t>
            </w:r>
          </w:p>
        </w:tc>
        <w:tc>
          <w:tcPr>
            <w:tcW w:w="851" w:type="dxa"/>
            <w:tcBorders>
              <w:left w:val="nil"/>
              <w:bottom w:val="single" w:sz="4" w:space="0" w:color="auto"/>
              <w:right w:val="nil"/>
            </w:tcBorders>
          </w:tcPr>
          <w:p w14:paraId="44E9B18A" w14:textId="297101BC" w:rsidR="00237489" w:rsidRPr="00835D90" w:rsidRDefault="00237489" w:rsidP="002A7EB0">
            <w:pPr>
              <w:spacing w:before="40" w:after="40"/>
              <w:ind w:firstLine="0"/>
              <w:jc w:val="center"/>
            </w:pPr>
            <w:r w:rsidRPr="00835D90">
              <w:t>Control</w:t>
            </w:r>
          </w:p>
        </w:tc>
        <w:tc>
          <w:tcPr>
            <w:tcW w:w="1172" w:type="dxa"/>
            <w:tcBorders>
              <w:left w:val="nil"/>
              <w:bottom w:val="single" w:sz="4" w:space="0" w:color="auto"/>
              <w:right w:val="nil"/>
            </w:tcBorders>
          </w:tcPr>
          <w:p w14:paraId="544CE335" w14:textId="1C4496B2" w:rsidR="00237489" w:rsidRPr="00835D90" w:rsidRDefault="00237489" w:rsidP="002A7EB0">
            <w:pPr>
              <w:spacing w:before="40" w:after="40"/>
              <w:ind w:firstLine="0"/>
              <w:jc w:val="center"/>
            </w:pPr>
            <w:r w:rsidRPr="00835D90">
              <w:t>Notification</w:t>
            </w:r>
          </w:p>
        </w:tc>
      </w:tr>
      <w:tr w:rsidR="00237489" w:rsidRPr="00835D90" w14:paraId="3F21C1E9" w14:textId="77777777" w:rsidTr="004E796F">
        <w:trPr>
          <w:trHeight w:val="269"/>
          <w:jc w:val="center"/>
        </w:trPr>
        <w:tc>
          <w:tcPr>
            <w:tcW w:w="1265" w:type="dxa"/>
            <w:tcBorders>
              <w:left w:val="nil"/>
              <w:bottom w:val="nil"/>
              <w:right w:val="nil"/>
            </w:tcBorders>
          </w:tcPr>
          <w:p w14:paraId="29EE72FE" w14:textId="46DC6DAD" w:rsidR="00237489" w:rsidRPr="007E4939" w:rsidRDefault="00237489" w:rsidP="00870801">
            <w:pPr>
              <w:spacing w:before="40" w:after="40"/>
              <w:ind w:firstLine="0"/>
              <w:jc w:val="center"/>
              <w:rPr>
                <w:rPrChange w:id="142" w:author="Judith Borghouts" w:date="2018-05-13T16:40:00Z">
                  <w:rPr/>
                </w:rPrChange>
              </w:rPr>
              <w:pPrChange w:id="143" w:author="Judith Borghouts" w:date="2018-05-13T16:38:00Z">
                <w:pPr>
                  <w:spacing w:before="40" w:after="40"/>
                  <w:ind w:firstLine="0"/>
                  <w:jc w:val="center"/>
                </w:pPr>
              </w:pPrChange>
            </w:pPr>
            <w:del w:id="144" w:author="Judith Borghouts" w:date="2018-05-13T16:39:00Z">
              <w:r w:rsidRPr="007E4939" w:rsidDel="005A495A">
                <w:rPr>
                  <w:rPrChange w:id="145" w:author="Judith Borghouts" w:date="2018-05-13T16:40:00Z">
                    <w:rPr>
                      <w:u w:val="single"/>
                    </w:rPr>
                  </w:rPrChange>
                </w:rPr>
                <w:delText>&gt;</w:delText>
              </w:r>
            </w:del>
            <w:del w:id="146" w:author="Judith Borghouts" w:date="2018-05-13T16:38:00Z">
              <w:r w:rsidRPr="007E4939" w:rsidDel="00870801">
                <w:rPr>
                  <w:rPrChange w:id="147" w:author="Judith Borghouts" w:date="2018-05-13T16:40:00Z">
                    <w:rPr/>
                  </w:rPrChange>
                </w:rPr>
                <w:delText>16.74</w:delText>
              </w:r>
            </w:del>
            <w:ins w:id="148" w:author="Judith Borghouts" w:date="2018-05-13T16:39:00Z">
              <w:r w:rsidR="0088680A">
                <w:rPr>
                  <w:rPrChange w:id="149" w:author="Judith Borghouts" w:date="2018-05-13T16:40:00Z">
                    <w:rPr/>
                  </w:rPrChange>
                </w:rPr>
                <w:t>20</w:t>
              </w:r>
              <w:r w:rsidRPr="007E4939">
                <w:rPr>
                  <w:rPrChange w:id="150" w:author="Judith Borghouts" w:date="2018-05-13T16:40:00Z">
                    <w:rPr>
                      <w:u w:val="single"/>
                    </w:rPr>
                  </w:rPrChange>
                </w:rPr>
                <w:t>-</w:t>
              </w:r>
            </w:ins>
            <w:ins w:id="151" w:author="Judith Borghouts" w:date="2018-05-13T16:46:00Z">
              <w:r w:rsidR="0088680A">
                <w:t>2</w:t>
              </w:r>
            </w:ins>
            <w:ins w:id="152" w:author="Judith Borghouts" w:date="2018-05-13T16:39:00Z">
              <w:r w:rsidRPr="007E4939">
                <w:rPr>
                  <w:rPrChange w:id="153" w:author="Judith Borghouts" w:date="2018-05-13T16:40:00Z">
                    <w:rPr>
                      <w:u w:val="single"/>
                    </w:rPr>
                  </w:rPrChange>
                </w:rPr>
                <w:t>5</w:t>
              </w:r>
            </w:ins>
          </w:p>
        </w:tc>
        <w:tc>
          <w:tcPr>
            <w:tcW w:w="851" w:type="dxa"/>
            <w:tcBorders>
              <w:left w:val="nil"/>
              <w:bottom w:val="nil"/>
              <w:right w:val="nil"/>
            </w:tcBorders>
          </w:tcPr>
          <w:p w14:paraId="3BBE3518" w14:textId="2AA2F680" w:rsidR="00237489" w:rsidRPr="00835D90" w:rsidRDefault="0088680A" w:rsidP="002A7EB0">
            <w:pPr>
              <w:spacing w:before="40" w:after="40"/>
              <w:ind w:firstLine="0"/>
              <w:jc w:val="center"/>
            </w:pPr>
            <w:ins w:id="154" w:author="Judith Borghouts" w:date="2018-05-13T16:46:00Z">
              <w:r>
                <w:t>39</w:t>
              </w:r>
            </w:ins>
            <w:del w:id="155" w:author="Judith Borghouts" w:date="2018-05-13T16:39:00Z">
              <w:r w:rsidR="00237489" w:rsidRPr="00835D90" w:rsidDel="005A495A">
                <w:delText>8</w:delText>
              </w:r>
            </w:del>
            <w:del w:id="156" w:author="Judith Borghouts" w:date="2018-05-13T16:46:00Z">
              <w:r w:rsidR="00237489" w:rsidRPr="00835D90" w:rsidDel="0088680A">
                <w:delText>9</w:delText>
              </w:r>
            </w:del>
          </w:p>
        </w:tc>
        <w:tc>
          <w:tcPr>
            <w:tcW w:w="1172" w:type="dxa"/>
            <w:tcBorders>
              <w:left w:val="nil"/>
              <w:bottom w:val="nil"/>
              <w:right w:val="nil"/>
            </w:tcBorders>
          </w:tcPr>
          <w:p w14:paraId="0B07A3C0" w14:textId="278F2935" w:rsidR="00237489" w:rsidRPr="00835D90" w:rsidRDefault="0088680A" w:rsidP="002A7EB0">
            <w:pPr>
              <w:spacing w:before="40" w:after="40"/>
              <w:ind w:firstLine="0"/>
              <w:jc w:val="center"/>
            </w:pPr>
            <w:ins w:id="157" w:author="Judith Borghouts" w:date="2018-05-13T16:46:00Z">
              <w:r>
                <w:t>11</w:t>
              </w:r>
            </w:ins>
            <w:del w:id="158" w:author="Judith Borghouts" w:date="2018-05-13T16:39:00Z">
              <w:r w:rsidR="00237489" w:rsidRPr="00835D90" w:rsidDel="005A495A">
                <w:delText>38</w:delText>
              </w:r>
            </w:del>
          </w:p>
        </w:tc>
      </w:tr>
      <w:tr w:rsidR="00237489" w:rsidRPr="00835D90" w14:paraId="4CA8609F" w14:textId="77777777" w:rsidTr="004E796F">
        <w:trPr>
          <w:jc w:val="center"/>
        </w:trPr>
        <w:tc>
          <w:tcPr>
            <w:tcW w:w="1265" w:type="dxa"/>
            <w:tcBorders>
              <w:top w:val="nil"/>
              <w:left w:val="nil"/>
              <w:bottom w:val="nil"/>
              <w:right w:val="nil"/>
            </w:tcBorders>
          </w:tcPr>
          <w:p w14:paraId="0C925A9D" w14:textId="231B1BDE" w:rsidR="00237489" w:rsidRPr="00835D90" w:rsidRDefault="00237489" w:rsidP="00870801">
            <w:pPr>
              <w:spacing w:before="40" w:after="40"/>
              <w:ind w:firstLine="0"/>
              <w:jc w:val="center"/>
              <w:pPrChange w:id="159" w:author="Judith Borghouts" w:date="2018-05-13T16:38:00Z">
                <w:pPr>
                  <w:spacing w:before="40" w:after="40"/>
                  <w:ind w:firstLine="0"/>
                  <w:jc w:val="center"/>
                </w:pPr>
              </w:pPrChange>
            </w:pPr>
            <w:del w:id="160" w:author="Judith Borghouts" w:date="2018-05-13T16:41:00Z">
              <w:r w:rsidRPr="00842746" w:rsidDel="00DF7515">
                <w:rPr>
                  <w:rPrChange w:id="161" w:author="Judith Borghouts" w:date="2018-05-13T16:40:00Z">
                    <w:rPr>
                      <w:u w:val="single"/>
                    </w:rPr>
                  </w:rPrChange>
                </w:rPr>
                <w:delText>&gt;</w:delText>
              </w:r>
            </w:del>
            <w:del w:id="162" w:author="Judith Borghouts" w:date="2018-05-13T16:38:00Z">
              <w:r w:rsidRPr="00835D90" w:rsidDel="00870801">
                <w:delText>18.2</w:delText>
              </w:r>
            </w:del>
            <w:ins w:id="163" w:author="Judith Borghouts" w:date="2018-05-13T16:46:00Z">
              <w:r w:rsidR="0088680A">
                <w:t>25-30</w:t>
              </w:r>
            </w:ins>
            <w:del w:id="164" w:author="Judith Borghouts" w:date="2018-05-13T16:38:00Z">
              <w:r w:rsidRPr="00835D90" w:rsidDel="00870801">
                <w:delText>7</w:delText>
              </w:r>
            </w:del>
          </w:p>
        </w:tc>
        <w:tc>
          <w:tcPr>
            <w:tcW w:w="851" w:type="dxa"/>
            <w:tcBorders>
              <w:top w:val="nil"/>
              <w:left w:val="nil"/>
              <w:bottom w:val="nil"/>
              <w:right w:val="nil"/>
            </w:tcBorders>
          </w:tcPr>
          <w:p w14:paraId="65AAEC95" w14:textId="09F93831" w:rsidR="00237489" w:rsidRPr="00835D90" w:rsidRDefault="00237489" w:rsidP="002A7EB0">
            <w:pPr>
              <w:spacing w:before="40" w:after="40"/>
              <w:ind w:firstLine="0"/>
              <w:jc w:val="center"/>
            </w:pPr>
            <w:del w:id="165" w:author="Judith Borghouts" w:date="2018-05-13T16:39:00Z">
              <w:r w:rsidRPr="00835D90" w:rsidDel="00D14E78">
                <w:delText>75</w:delText>
              </w:r>
            </w:del>
            <w:ins w:id="166" w:author="Judith Borghouts" w:date="2018-05-13T16:46:00Z">
              <w:r w:rsidR="0088680A">
                <w:t>7</w:t>
              </w:r>
            </w:ins>
          </w:p>
        </w:tc>
        <w:tc>
          <w:tcPr>
            <w:tcW w:w="1172" w:type="dxa"/>
            <w:tcBorders>
              <w:top w:val="nil"/>
              <w:left w:val="nil"/>
              <w:bottom w:val="nil"/>
              <w:right w:val="nil"/>
            </w:tcBorders>
          </w:tcPr>
          <w:p w14:paraId="69430F21" w14:textId="062EAAA8" w:rsidR="00237489" w:rsidRPr="00835D90" w:rsidRDefault="00237489" w:rsidP="002A7EB0">
            <w:pPr>
              <w:spacing w:before="40" w:after="40"/>
              <w:ind w:firstLine="0"/>
              <w:jc w:val="center"/>
            </w:pPr>
            <w:del w:id="167" w:author="Judith Borghouts" w:date="2018-05-13T16:39:00Z">
              <w:r w:rsidRPr="00835D90" w:rsidDel="00D14E78">
                <w:delText>27</w:delText>
              </w:r>
            </w:del>
            <w:ins w:id="168" w:author="Judith Borghouts" w:date="2018-05-13T16:46:00Z">
              <w:r w:rsidR="0088680A">
                <w:t>6</w:t>
              </w:r>
            </w:ins>
          </w:p>
        </w:tc>
      </w:tr>
      <w:tr w:rsidR="00237489" w:rsidRPr="00835D90" w14:paraId="7781AE12" w14:textId="77777777" w:rsidTr="004E796F">
        <w:trPr>
          <w:trHeight w:val="70"/>
          <w:jc w:val="center"/>
        </w:trPr>
        <w:tc>
          <w:tcPr>
            <w:tcW w:w="1265" w:type="dxa"/>
            <w:tcBorders>
              <w:top w:val="nil"/>
              <w:left w:val="nil"/>
              <w:bottom w:val="nil"/>
              <w:right w:val="nil"/>
            </w:tcBorders>
          </w:tcPr>
          <w:p w14:paraId="0688F205" w14:textId="5CE2AA6D" w:rsidR="00237489" w:rsidRPr="00237489" w:rsidRDefault="00237489" w:rsidP="00870801">
            <w:pPr>
              <w:spacing w:before="40" w:after="40"/>
              <w:ind w:firstLine="0"/>
              <w:jc w:val="center"/>
              <w:rPr>
                <w:rPrChange w:id="169" w:author="Judith Borghouts" w:date="2018-05-13T16:41:00Z">
                  <w:rPr/>
                </w:rPrChange>
              </w:rPr>
              <w:pPrChange w:id="170" w:author="Judith Borghouts" w:date="2018-05-13T16:38:00Z">
                <w:pPr>
                  <w:spacing w:before="40" w:after="40"/>
                  <w:ind w:firstLine="0"/>
                  <w:jc w:val="center"/>
                </w:pPr>
              </w:pPrChange>
            </w:pPr>
            <w:del w:id="171" w:author="Judith Borghouts" w:date="2018-05-13T16:41:00Z">
              <w:r w:rsidRPr="00237489" w:rsidDel="00842746">
                <w:rPr>
                  <w:rPrChange w:id="172" w:author="Judith Borghouts" w:date="2018-05-13T16:41:00Z">
                    <w:rPr>
                      <w:u w:val="single"/>
                    </w:rPr>
                  </w:rPrChange>
                </w:rPr>
                <w:delText>&gt;</w:delText>
              </w:r>
            </w:del>
            <w:del w:id="173" w:author="Judith Borghouts" w:date="2018-05-13T16:38:00Z">
              <w:r w:rsidRPr="00237489" w:rsidDel="00870801">
                <w:rPr>
                  <w:rPrChange w:id="174" w:author="Judith Borghouts" w:date="2018-05-13T16:41:00Z">
                    <w:rPr/>
                  </w:rPrChange>
                </w:rPr>
                <w:delText>20.30</w:delText>
              </w:r>
            </w:del>
            <w:ins w:id="175" w:author="Judith Borghouts" w:date="2018-05-13T16:46:00Z">
              <w:r w:rsidR="0088680A">
                <w:t>30-35</w:t>
              </w:r>
            </w:ins>
          </w:p>
        </w:tc>
        <w:tc>
          <w:tcPr>
            <w:tcW w:w="851" w:type="dxa"/>
            <w:tcBorders>
              <w:top w:val="nil"/>
              <w:left w:val="nil"/>
              <w:bottom w:val="nil"/>
              <w:right w:val="nil"/>
            </w:tcBorders>
          </w:tcPr>
          <w:p w14:paraId="4EB96130" w14:textId="077C011E" w:rsidR="00237489" w:rsidRPr="00835D90" w:rsidRDefault="00237489" w:rsidP="002A7EB0">
            <w:pPr>
              <w:spacing w:before="40" w:after="40"/>
              <w:ind w:firstLine="0"/>
              <w:jc w:val="center"/>
            </w:pPr>
            <w:del w:id="176" w:author="Judith Borghouts" w:date="2018-05-13T16:39:00Z">
              <w:r w:rsidRPr="00835D90" w:rsidDel="00D14E78">
                <w:delText>53</w:delText>
              </w:r>
            </w:del>
            <w:ins w:id="177" w:author="Judith Borghouts" w:date="2018-05-13T16:46:00Z">
              <w:r w:rsidR="00952863">
                <w:t>4</w:t>
              </w:r>
            </w:ins>
          </w:p>
        </w:tc>
        <w:tc>
          <w:tcPr>
            <w:tcW w:w="1172" w:type="dxa"/>
            <w:tcBorders>
              <w:top w:val="nil"/>
              <w:left w:val="nil"/>
              <w:bottom w:val="nil"/>
              <w:right w:val="nil"/>
            </w:tcBorders>
          </w:tcPr>
          <w:p w14:paraId="38D25132" w14:textId="2770639D" w:rsidR="00237489" w:rsidRPr="00835D90" w:rsidRDefault="00237489" w:rsidP="002A7EB0">
            <w:pPr>
              <w:spacing w:before="40" w:after="40"/>
              <w:ind w:firstLine="0"/>
              <w:jc w:val="center"/>
            </w:pPr>
            <w:del w:id="178" w:author="Judith Borghouts" w:date="2018-05-13T16:39:00Z">
              <w:r w:rsidRPr="00835D90" w:rsidDel="00D14E78">
                <w:delText>23</w:delText>
              </w:r>
            </w:del>
            <w:ins w:id="179" w:author="Judith Borghouts" w:date="2018-05-13T16:47:00Z">
              <w:r w:rsidR="00952863">
                <w:t>0</w:t>
              </w:r>
            </w:ins>
          </w:p>
        </w:tc>
      </w:tr>
      <w:tr w:rsidR="00237489" w:rsidRPr="00835D90" w14:paraId="6A9E198F" w14:textId="77777777" w:rsidTr="004E796F">
        <w:trPr>
          <w:trHeight w:val="70"/>
          <w:jc w:val="center"/>
        </w:trPr>
        <w:tc>
          <w:tcPr>
            <w:tcW w:w="1265" w:type="dxa"/>
            <w:tcBorders>
              <w:top w:val="nil"/>
              <w:left w:val="nil"/>
              <w:bottom w:val="nil"/>
              <w:right w:val="nil"/>
            </w:tcBorders>
          </w:tcPr>
          <w:p w14:paraId="29BE651E" w14:textId="0233271C" w:rsidR="00237489" w:rsidRPr="00237489" w:rsidRDefault="00237489" w:rsidP="00870801">
            <w:pPr>
              <w:spacing w:before="40" w:after="40"/>
              <w:ind w:firstLine="0"/>
              <w:jc w:val="center"/>
              <w:rPr>
                <w:rPrChange w:id="180" w:author="Judith Borghouts" w:date="2018-05-13T16:41:00Z">
                  <w:rPr/>
                </w:rPrChange>
              </w:rPr>
              <w:pPrChange w:id="181" w:author="Judith Borghouts" w:date="2018-05-13T16:38:00Z">
                <w:pPr>
                  <w:spacing w:before="40" w:after="40"/>
                  <w:ind w:firstLine="0"/>
                  <w:jc w:val="center"/>
                </w:pPr>
              </w:pPrChange>
            </w:pPr>
            <w:del w:id="182" w:author="Judith Borghouts" w:date="2018-05-13T16:41:00Z">
              <w:r w:rsidRPr="00237489" w:rsidDel="00842746">
                <w:rPr>
                  <w:rPrChange w:id="183" w:author="Judith Borghouts" w:date="2018-05-13T16:41:00Z">
                    <w:rPr>
                      <w:u w:val="single"/>
                    </w:rPr>
                  </w:rPrChange>
                </w:rPr>
                <w:delText>&gt;</w:delText>
              </w:r>
            </w:del>
            <w:del w:id="184" w:author="Judith Borghouts" w:date="2018-05-13T16:38:00Z">
              <w:r w:rsidRPr="00237489" w:rsidDel="00870801">
                <w:rPr>
                  <w:rPrChange w:id="185" w:author="Judith Borghouts" w:date="2018-05-13T16:41:00Z">
                    <w:rPr/>
                  </w:rPrChange>
                </w:rPr>
                <w:delText>22.18</w:delText>
              </w:r>
            </w:del>
            <w:ins w:id="186" w:author="Judith Borghouts" w:date="2018-05-13T16:47:00Z">
              <w:r w:rsidR="00952863">
                <w:t>35-40</w:t>
              </w:r>
            </w:ins>
          </w:p>
        </w:tc>
        <w:tc>
          <w:tcPr>
            <w:tcW w:w="851" w:type="dxa"/>
            <w:tcBorders>
              <w:top w:val="nil"/>
              <w:left w:val="nil"/>
              <w:bottom w:val="nil"/>
              <w:right w:val="nil"/>
            </w:tcBorders>
          </w:tcPr>
          <w:p w14:paraId="0839FE94" w14:textId="062225AD" w:rsidR="00237489" w:rsidRPr="00835D90" w:rsidRDefault="00237489" w:rsidP="002A7EB0">
            <w:pPr>
              <w:spacing w:before="40" w:after="40"/>
              <w:ind w:firstLine="0"/>
              <w:jc w:val="center"/>
            </w:pPr>
            <w:del w:id="187" w:author="Judith Borghouts" w:date="2018-05-13T16:39:00Z">
              <w:r w:rsidRPr="00835D90" w:rsidDel="00D14E78">
                <w:delText>32</w:delText>
              </w:r>
            </w:del>
            <w:ins w:id="188" w:author="Judith Borghouts" w:date="2018-05-13T16:47:00Z">
              <w:r w:rsidR="00952863">
                <w:t>1</w:t>
              </w:r>
            </w:ins>
          </w:p>
        </w:tc>
        <w:tc>
          <w:tcPr>
            <w:tcW w:w="1172" w:type="dxa"/>
            <w:tcBorders>
              <w:top w:val="nil"/>
              <w:left w:val="nil"/>
              <w:bottom w:val="nil"/>
              <w:right w:val="nil"/>
            </w:tcBorders>
          </w:tcPr>
          <w:p w14:paraId="33E81C9A" w14:textId="56601F0C" w:rsidR="00237489" w:rsidRPr="00835D90" w:rsidRDefault="00237489" w:rsidP="002A7EB0">
            <w:pPr>
              <w:spacing w:before="40" w:after="40"/>
              <w:ind w:firstLine="0"/>
              <w:jc w:val="center"/>
            </w:pPr>
            <w:del w:id="189" w:author="Judith Borghouts" w:date="2018-05-13T16:39:00Z">
              <w:r w:rsidRPr="00835D90" w:rsidDel="00D14E78">
                <w:delText>19</w:delText>
              </w:r>
            </w:del>
            <w:ins w:id="190" w:author="Judith Borghouts" w:date="2018-05-13T16:47:00Z">
              <w:r w:rsidR="00952863">
                <w:t>5</w:t>
              </w:r>
            </w:ins>
          </w:p>
        </w:tc>
      </w:tr>
      <w:tr w:rsidR="00237489" w:rsidRPr="00835D90" w14:paraId="019E2EB0" w14:textId="77777777" w:rsidTr="004E796F">
        <w:trPr>
          <w:trHeight w:val="70"/>
          <w:jc w:val="center"/>
        </w:trPr>
        <w:tc>
          <w:tcPr>
            <w:tcW w:w="1265" w:type="dxa"/>
            <w:tcBorders>
              <w:top w:val="nil"/>
              <w:left w:val="nil"/>
              <w:right w:val="nil"/>
            </w:tcBorders>
          </w:tcPr>
          <w:p w14:paraId="4B5441E2" w14:textId="60AD7B7A" w:rsidR="00237489" w:rsidRPr="00835D90" w:rsidRDefault="00237489" w:rsidP="00870801">
            <w:pPr>
              <w:spacing w:before="40" w:after="40"/>
              <w:ind w:firstLine="0"/>
              <w:jc w:val="center"/>
              <w:pPrChange w:id="191" w:author="Judith Borghouts" w:date="2018-05-13T16:38:00Z">
                <w:pPr>
                  <w:spacing w:before="40" w:after="40"/>
                  <w:ind w:firstLine="0"/>
                  <w:jc w:val="center"/>
                </w:pPr>
              </w:pPrChange>
            </w:pPr>
            <w:r w:rsidRPr="00A312F7">
              <w:rPr>
                <w:rPrChange w:id="192" w:author="Judith Borghouts" w:date="2018-05-13T16:39:00Z">
                  <w:rPr>
                    <w:u w:val="single"/>
                  </w:rPr>
                </w:rPrChange>
              </w:rPr>
              <w:t>&gt;</w:t>
            </w:r>
            <w:del w:id="193" w:author="Judith Borghouts" w:date="2018-05-13T16:38:00Z">
              <w:r w:rsidRPr="00835D90" w:rsidDel="00870801">
                <w:delText>29.13</w:delText>
              </w:r>
            </w:del>
            <w:ins w:id="194" w:author="Judith Borghouts" w:date="2018-05-13T16:38:00Z">
              <w:r w:rsidR="00952863">
                <w:t>40</w:t>
              </w:r>
            </w:ins>
          </w:p>
        </w:tc>
        <w:tc>
          <w:tcPr>
            <w:tcW w:w="851" w:type="dxa"/>
            <w:tcBorders>
              <w:top w:val="nil"/>
              <w:left w:val="nil"/>
              <w:right w:val="nil"/>
            </w:tcBorders>
          </w:tcPr>
          <w:p w14:paraId="7A704E6B" w14:textId="0036184F" w:rsidR="00237489" w:rsidRPr="00835D90" w:rsidRDefault="00237489" w:rsidP="002A7EB0">
            <w:pPr>
              <w:spacing w:before="40" w:after="40"/>
              <w:ind w:firstLine="0"/>
              <w:jc w:val="center"/>
            </w:pPr>
            <w:del w:id="195" w:author="Judith Borghouts" w:date="2018-05-13T16:40:00Z">
              <w:r w:rsidRPr="00835D90" w:rsidDel="006550E3">
                <w:delText>13</w:delText>
              </w:r>
            </w:del>
            <w:ins w:id="196" w:author="Judith Borghouts" w:date="2018-05-13T16:47:00Z">
              <w:r w:rsidR="001E4B33">
                <w:t>8</w:t>
              </w:r>
            </w:ins>
          </w:p>
        </w:tc>
        <w:tc>
          <w:tcPr>
            <w:tcW w:w="1172" w:type="dxa"/>
            <w:tcBorders>
              <w:top w:val="nil"/>
              <w:left w:val="nil"/>
              <w:right w:val="nil"/>
            </w:tcBorders>
          </w:tcPr>
          <w:p w14:paraId="417D5E79" w14:textId="18F2924D" w:rsidR="00237489" w:rsidRPr="00835D90" w:rsidRDefault="00237489" w:rsidP="002A7EB0">
            <w:pPr>
              <w:keepNext/>
              <w:spacing w:before="40" w:after="40"/>
              <w:ind w:firstLine="0"/>
              <w:jc w:val="center"/>
            </w:pPr>
            <w:del w:id="197" w:author="Judith Borghouts" w:date="2018-05-13T16:40:00Z">
              <w:r w:rsidRPr="00835D90" w:rsidDel="006550E3">
                <w:delText>13</w:delText>
              </w:r>
            </w:del>
            <w:ins w:id="198" w:author="Judith Borghouts" w:date="2018-05-13T16:47:00Z">
              <w:r w:rsidR="001E4B33">
                <w:t>3</w:t>
              </w:r>
            </w:ins>
          </w:p>
        </w:tc>
      </w:tr>
    </w:tbl>
    <w:p w14:paraId="24471A77" w14:textId="77777777" w:rsidR="00E01E96" w:rsidRPr="00835D90" w:rsidRDefault="00E01E96" w:rsidP="00E01E96">
      <w:pPr>
        <w:pStyle w:val="Heading3"/>
        <w:rPr>
          <w:lang w:val="en-GB"/>
        </w:rPr>
      </w:pPr>
      <w:r w:rsidRPr="00835D90">
        <w:rPr>
          <w:lang w:val="en-GB"/>
        </w:rPr>
        <w:t>Task performance</w:t>
      </w:r>
    </w:p>
    <w:p w14:paraId="56CF0B30" w14:textId="77777777" w:rsidR="00E01E96" w:rsidRPr="00835D90" w:rsidRDefault="00E01E96" w:rsidP="00E01E96">
      <w:pPr>
        <w:pStyle w:val="Paragraph"/>
      </w:pPr>
      <w:r w:rsidRPr="00835D90">
        <w:t>Error rates were calculated by dividing the number of data entry errors divided by error opportunities. The error rates were significantly lower for participants with a notification (</w:t>
      </w:r>
      <w:r w:rsidRPr="00835D90">
        <w:rPr>
          <w:i/>
        </w:rPr>
        <w:t>M</w:t>
      </w:r>
      <w:r w:rsidRPr="00835D90">
        <w:t xml:space="preserve">=2%, </w:t>
      </w:r>
      <w:r w:rsidRPr="00835D90">
        <w:rPr>
          <w:i/>
        </w:rPr>
        <w:t>SD</w:t>
      </w:r>
      <w:r w:rsidRPr="00835D90">
        <w:t>=2%) compared to participants who had no notification (</w:t>
      </w:r>
      <w:r w:rsidRPr="00835D90">
        <w:rPr>
          <w:i/>
        </w:rPr>
        <w:t>M</w:t>
      </w:r>
      <w:r w:rsidRPr="00835D90">
        <w:t xml:space="preserve">=5%, </w:t>
      </w:r>
      <w:r w:rsidRPr="00835D90">
        <w:rPr>
          <w:i/>
        </w:rPr>
        <w:t>SD</w:t>
      </w:r>
      <w:r w:rsidRPr="00835D90">
        <w:t xml:space="preserve">=5%), </w:t>
      </w:r>
      <w:r w:rsidRPr="00835D90">
        <w:rPr>
          <w:i/>
        </w:rPr>
        <w:t>U</w:t>
      </w:r>
      <w:r w:rsidRPr="00835D90">
        <w:t xml:space="preserve">(24, 23) = 403, </w:t>
      </w:r>
      <w:r w:rsidRPr="00835D90">
        <w:rPr>
          <w:i/>
        </w:rPr>
        <w:t>p</w:t>
      </w:r>
      <w:r w:rsidRPr="00835D90">
        <w:t xml:space="preserve"> &lt; .01, </w:t>
      </w:r>
      <w:r w:rsidRPr="00835D90">
        <w:rPr>
          <w:i/>
        </w:rPr>
        <w:t>r</w:t>
      </w:r>
      <w:r w:rsidRPr="00835D90">
        <w:t xml:space="preserve"> = .44. Participants with a notification were also faster in completing trials (</w:t>
      </w:r>
      <w:r w:rsidRPr="00835D90">
        <w:rPr>
          <w:i/>
        </w:rPr>
        <w:t>M</w:t>
      </w:r>
      <w:r w:rsidRPr="00835D90">
        <w:t xml:space="preserve">=107.61s, </w:t>
      </w:r>
      <w:r w:rsidRPr="00835D90">
        <w:rPr>
          <w:i/>
        </w:rPr>
        <w:t>SD</w:t>
      </w:r>
      <w:r w:rsidRPr="00835D90">
        <w:t>=31.15s) compared to participants without a notification (</w:t>
      </w:r>
      <w:r w:rsidRPr="00835D90">
        <w:rPr>
          <w:i/>
        </w:rPr>
        <w:t>M</w:t>
      </w:r>
      <w:r w:rsidRPr="00835D90">
        <w:t xml:space="preserve">=126.27s, </w:t>
      </w:r>
      <w:r w:rsidRPr="00835D90">
        <w:rPr>
          <w:i/>
        </w:rPr>
        <w:t>SD</w:t>
      </w:r>
      <w:r w:rsidRPr="00835D90">
        <w:t xml:space="preserve">=32.61s), </w:t>
      </w:r>
      <w:r w:rsidRPr="00835D90">
        <w:rPr>
          <w:i/>
        </w:rPr>
        <w:t>t</w:t>
      </w:r>
      <w:r w:rsidRPr="00835D90">
        <w:t>(45) = 1.98,</w:t>
      </w:r>
      <w:r w:rsidRPr="00835D90">
        <w:rPr>
          <w:i/>
        </w:rPr>
        <w:t xml:space="preserve"> p</w:t>
      </w:r>
      <w:r w:rsidRPr="00835D90">
        <w:t xml:space="preserve"> &lt; .05, </w:t>
      </w:r>
      <w:r w:rsidRPr="00835D90">
        <w:rPr>
          <w:i/>
        </w:rPr>
        <w:t xml:space="preserve">d </w:t>
      </w:r>
      <w:r w:rsidRPr="00835D90">
        <w:t>= .59.</w:t>
      </w:r>
    </w:p>
    <w:p w14:paraId="3877C73C" w14:textId="64BD281B" w:rsidR="00844CDD" w:rsidRPr="00835D90" w:rsidRDefault="00277EC9" w:rsidP="00277EC9">
      <w:pPr>
        <w:pStyle w:val="Heading3"/>
        <w:rPr>
          <w:lang w:val="en-GB"/>
        </w:rPr>
      </w:pPr>
      <w:r w:rsidRPr="00835D90">
        <w:rPr>
          <w:lang w:val="en-GB"/>
        </w:rPr>
        <w:lastRenderedPageBreak/>
        <w:t>Inter</w:t>
      </w:r>
      <w:r w:rsidR="00060417" w:rsidRPr="00835D90">
        <w:rPr>
          <w:lang w:val="en-GB"/>
        </w:rPr>
        <w:t>-</w:t>
      </w:r>
      <w:r w:rsidRPr="00835D90">
        <w:rPr>
          <w:lang w:val="en-GB"/>
        </w:rPr>
        <w:t>key intervals</w:t>
      </w:r>
    </w:p>
    <w:p w14:paraId="5AA9831B" w14:textId="12E34058" w:rsidR="00136E8F" w:rsidRDefault="00277EC9" w:rsidP="00136E8F">
      <w:pPr>
        <w:pStyle w:val="Paragraph"/>
        <w:rPr>
          <w:ins w:id="199" w:author="Judith Borghouts" w:date="2018-05-13T16:53:00Z"/>
        </w:rPr>
      </w:pPr>
      <w:r w:rsidRPr="00835D90">
        <w:t>The primary measure to analyse switching behaviour were focus and blur events. These measures include any switch from the task window to another computer window</w:t>
      </w:r>
      <w:del w:id="200" w:author="Duncan Brumby" w:date="2018-05-03T13:39:00Z">
        <w:r w:rsidRPr="00835D90" w:rsidDel="00FD7B5D">
          <w:delText xml:space="preserve">, </w:delText>
        </w:r>
      </w:del>
      <w:ins w:id="201" w:author="Duncan Brumby" w:date="2018-05-03T13:39:00Z">
        <w:r w:rsidR="00FD7B5D" w:rsidRPr="00835D90">
          <w:t>. While this provides a good m</w:t>
        </w:r>
      </w:ins>
      <w:ins w:id="202" w:author="Duncan Brumby" w:date="2018-05-03T13:40:00Z">
        <w:r w:rsidR="00921FE5" w:rsidRPr="00835D90">
          <w:t xml:space="preserve">easure of digital switching behaviour, it cannot </w:t>
        </w:r>
      </w:ins>
      <w:del w:id="203" w:author="Duncan Brumby" w:date="2018-05-03T13:40:00Z">
        <w:r w:rsidRPr="00835D90" w:rsidDel="00921FE5">
          <w:delText xml:space="preserve">but </w:delText>
        </w:r>
      </w:del>
      <w:ins w:id="204" w:author="Duncan Brumby" w:date="2018-05-03T13:40:00Z">
        <w:r w:rsidR="00921FE5" w:rsidRPr="00835D90">
          <w:t xml:space="preserve">capture </w:t>
        </w:r>
      </w:ins>
      <w:r w:rsidRPr="00835D90">
        <w:t>task switches outside the device</w:t>
      </w:r>
      <w:ins w:id="205" w:author="Duncan Brumby" w:date="2018-05-03T13:40:00Z">
        <w:r w:rsidR="00921FE5" w:rsidRPr="00835D90">
          <w:t xml:space="preserve"> </w:t>
        </w:r>
      </w:ins>
      <w:ins w:id="206" w:author="Duncan Brumby" w:date="2018-05-03T13:43:00Z">
        <w:r w:rsidR="00921FE5" w:rsidRPr="00835D90">
          <w:t xml:space="preserve">because the task window remains in focus during these task switches </w:t>
        </w:r>
      </w:ins>
      <w:ins w:id="207" w:author="Duncan Brumby" w:date="2018-05-03T13:40:00Z">
        <w:r w:rsidR="00921FE5" w:rsidRPr="00835D90">
          <w:t xml:space="preserve">(e.g., </w:t>
        </w:r>
      </w:ins>
      <w:ins w:id="208" w:author="Duncan Brumby" w:date="2018-05-03T13:43:00Z">
        <w:r w:rsidR="00921FE5" w:rsidRPr="00835D90">
          <w:t xml:space="preserve">a </w:t>
        </w:r>
      </w:ins>
      <w:ins w:id="209" w:author="Duncan Brumby" w:date="2018-05-03T13:40:00Z">
        <w:r w:rsidR="00921FE5" w:rsidRPr="00835D90">
          <w:t xml:space="preserve">user </w:t>
        </w:r>
      </w:ins>
      <w:ins w:id="210" w:author="Duncan Brumby" w:date="2018-05-03T13:43:00Z">
        <w:r w:rsidR="00921FE5" w:rsidRPr="00835D90">
          <w:t xml:space="preserve">might </w:t>
        </w:r>
      </w:ins>
      <w:ins w:id="211" w:author="Duncan Brumby" w:date="2018-05-03T13:40:00Z">
        <w:r w:rsidR="00921FE5" w:rsidRPr="00835D90">
          <w:t>pause</w:t>
        </w:r>
      </w:ins>
      <w:ins w:id="212" w:author="Duncan Brumby" w:date="2018-05-03T13:43:00Z">
        <w:r w:rsidR="00921FE5" w:rsidRPr="00835D90">
          <w:t xml:space="preserve"> </w:t>
        </w:r>
      </w:ins>
      <w:ins w:id="213" w:author="Duncan Brumby" w:date="2018-05-03T13:40:00Z">
        <w:r w:rsidR="00921FE5" w:rsidRPr="00835D90">
          <w:t xml:space="preserve">to </w:t>
        </w:r>
      </w:ins>
      <w:ins w:id="214" w:author="Duncan Brumby" w:date="2018-05-03T13:43:00Z">
        <w:r w:rsidR="00921FE5" w:rsidRPr="00835D90">
          <w:t xml:space="preserve">fetch </w:t>
        </w:r>
      </w:ins>
      <w:ins w:id="215" w:author="Duncan Brumby" w:date="2018-05-03T13:40:00Z">
        <w:r w:rsidR="00921FE5" w:rsidRPr="00835D90">
          <w:t>a paper document or make a cup of coffee)</w:t>
        </w:r>
      </w:ins>
      <w:del w:id="216" w:author="Duncan Brumby" w:date="2018-05-03T13:41:00Z">
        <w:r w:rsidRPr="00835D90" w:rsidDel="00921FE5">
          <w:delText xml:space="preserve">, with </w:delText>
        </w:r>
      </w:del>
      <w:del w:id="217" w:author="Duncan Brumby" w:date="2018-05-03T13:42:00Z">
        <w:r w:rsidRPr="00835D90" w:rsidDel="00921FE5">
          <w:delText xml:space="preserve">the task window </w:delText>
        </w:r>
      </w:del>
      <w:del w:id="218" w:author="Duncan Brumby" w:date="2018-05-03T13:41:00Z">
        <w:r w:rsidRPr="00835D90" w:rsidDel="00921FE5">
          <w:delText xml:space="preserve">still in </w:delText>
        </w:r>
      </w:del>
      <w:del w:id="219" w:author="Duncan Brumby" w:date="2018-05-03T13:42:00Z">
        <w:r w:rsidRPr="00835D90" w:rsidDel="00921FE5">
          <w:delText>focus</w:delText>
        </w:r>
      </w:del>
      <w:del w:id="220" w:author="Duncan Brumby" w:date="2018-05-03T13:41:00Z">
        <w:r w:rsidRPr="00835D90" w:rsidDel="00921FE5">
          <w:delText>, were not captured</w:delText>
        </w:r>
      </w:del>
      <w:r w:rsidRPr="00835D90">
        <w:t xml:space="preserve">. </w:t>
      </w:r>
      <w:del w:id="221" w:author="Duncan Brumby" w:date="2018-05-03T13:44:00Z">
        <w:r w:rsidRPr="00835D90" w:rsidDel="00921FE5">
          <w:delText xml:space="preserve">Therefore, </w:delText>
        </w:r>
      </w:del>
      <w:ins w:id="222" w:author="Duncan Brumby" w:date="2018-05-03T13:44:00Z">
        <w:r w:rsidR="00921FE5" w:rsidRPr="00835D90">
          <w:t xml:space="preserve">To help capture this broader range of </w:t>
        </w:r>
      </w:ins>
      <w:ins w:id="223" w:author="Duncan Brumby" w:date="2018-05-03T13:47:00Z">
        <w:r w:rsidR="00921FE5" w:rsidRPr="00835D90">
          <w:t xml:space="preserve">instances of possible </w:t>
        </w:r>
      </w:ins>
      <w:ins w:id="224" w:author="Duncan Brumby" w:date="2018-05-03T13:44:00Z">
        <w:r w:rsidR="00921FE5" w:rsidRPr="00835D90">
          <w:t>task switch</w:t>
        </w:r>
      </w:ins>
      <w:ins w:id="225" w:author="Duncan Brumby" w:date="2018-05-03T13:47:00Z">
        <w:r w:rsidR="00921FE5" w:rsidRPr="00835D90">
          <w:t>ing</w:t>
        </w:r>
      </w:ins>
      <w:ins w:id="226" w:author="Duncan Brumby" w:date="2018-05-03T13:48:00Z">
        <w:r w:rsidR="00921FE5" w:rsidRPr="00835D90">
          <w:t xml:space="preserve"> behaviour</w:t>
        </w:r>
      </w:ins>
      <w:ins w:id="227" w:author="Duncan Brumby" w:date="2018-05-03T13:44:00Z">
        <w:r w:rsidR="00921FE5" w:rsidRPr="00835D90">
          <w:t xml:space="preserve">, we </w:t>
        </w:r>
      </w:ins>
      <w:ins w:id="228" w:author="Duncan Brumby" w:date="2018-05-03T13:45:00Z">
        <w:r w:rsidR="00921FE5" w:rsidRPr="00835D90">
          <w:t xml:space="preserve">look </w:t>
        </w:r>
      </w:ins>
      <w:del w:id="229" w:author="Duncan Brumby" w:date="2018-05-03T13:45:00Z">
        <w:r w:rsidRPr="00835D90" w:rsidDel="00921FE5">
          <w:delText xml:space="preserve">inter-keystroke interval (IKI) data was analysed to look </w:delText>
        </w:r>
      </w:del>
      <w:r w:rsidRPr="00835D90">
        <w:t xml:space="preserve">for </w:t>
      </w:r>
      <w:ins w:id="230" w:author="Duncan Brumby" w:date="2018-05-03T13:49:00Z">
        <w:r w:rsidR="007A66A6" w:rsidRPr="00835D90">
          <w:t xml:space="preserve">longer </w:t>
        </w:r>
      </w:ins>
      <w:ins w:id="231" w:author="Duncan Brumby" w:date="2018-05-03T13:48:00Z">
        <w:r w:rsidR="00921FE5" w:rsidRPr="00835D90">
          <w:t xml:space="preserve">pauses in task activity captured </w:t>
        </w:r>
      </w:ins>
      <w:ins w:id="232" w:author="Duncan Brumby" w:date="2018-05-03T13:49:00Z">
        <w:r w:rsidR="007A66A6" w:rsidRPr="00835D90">
          <w:t xml:space="preserve">by an analysis of </w:t>
        </w:r>
      </w:ins>
      <w:del w:id="233" w:author="Duncan Brumby" w:date="2018-05-03T13:46:00Z">
        <w:r w:rsidRPr="00835D90" w:rsidDel="00921FE5">
          <w:delText xml:space="preserve">large </w:delText>
        </w:r>
      </w:del>
      <w:ins w:id="234" w:author="Duncan Brumby" w:date="2018-05-03T13:46:00Z">
        <w:r w:rsidR="00921FE5" w:rsidRPr="00835D90">
          <w:t>inter-keystroke interval (IKI)</w:t>
        </w:r>
      </w:ins>
      <w:ins w:id="235" w:author="Duncan Brumby" w:date="2018-05-03T13:48:00Z">
        <w:r w:rsidR="00921FE5" w:rsidRPr="00835D90">
          <w:t xml:space="preserve"> data</w:t>
        </w:r>
      </w:ins>
      <w:del w:id="236" w:author="Duncan Brumby" w:date="2018-05-03T13:46:00Z">
        <w:r w:rsidRPr="00835D90" w:rsidDel="00921FE5">
          <w:delText>intervals</w:delText>
        </w:r>
      </w:del>
      <w:r w:rsidRPr="00835D90">
        <w:t xml:space="preserve">. </w:t>
      </w:r>
      <w:r w:rsidR="007D3C2A" w:rsidRPr="00835D90">
        <w:t xml:space="preserve">Though these </w:t>
      </w:r>
      <w:r w:rsidRPr="00835D90">
        <w:t>intervals may have also been moments were participants</w:t>
      </w:r>
      <w:r w:rsidR="007D3C2A" w:rsidRPr="00835D90">
        <w:t xml:space="preserve"> had briefly paused for thought</w:t>
      </w:r>
      <w:r w:rsidRPr="00835D90">
        <w:t xml:space="preserve">, extremely </w:t>
      </w:r>
      <w:r w:rsidR="007D3C2A" w:rsidRPr="00835D90">
        <w:t>long</w:t>
      </w:r>
      <w:r w:rsidRPr="00835D90">
        <w:t xml:space="preserve"> intervals between two keystrokes </w:t>
      </w:r>
      <w:r w:rsidR="00B604A6" w:rsidRPr="00835D90">
        <w:t>may</w:t>
      </w:r>
      <w:r w:rsidRPr="00835D90">
        <w:t xml:space="preserve"> point to moments where </w:t>
      </w:r>
      <w:ins w:id="237" w:author="Duncan Brumby" w:date="2018-05-03T13:49:00Z">
        <w:r w:rsidR="005326A4" w:rsidRPr="00835D90">
          <w:t xml:space="preserve">a </w:t>
        </w:r>
      </w:ins>
      <w:r w:rsidRPr="00835D90">
        <w:t>participant</w:t>
      </w:r>
      <w:ins w:id="238" w:author="Duncan Brumby" w:date="2018-05-03T13:49:00Z">
        <w:r w:rsidR="005326A4" w:rsidRPr="00835D90">
          <w:t xml:space="preserve"> </w:t>
        </w:r>
      </w:ins>
      <w:del w:id="239" w:author="Duncan Brumby" w:date="2018-05-03T13:49:00Z">
        <w:r w:rsidRPr="00835D90" w:rsidDel="005326A4">
          <w:delText xml:space="preserve">s had </w:delText>
        </w:r>
      </w:del>
      <w:r w:rsidRPr="00835D90">
        <w:t>switched to doing something else.</w:t>
      </w:r>
      <w:r w:rsidR="007D3C2A" w:rsidRPr="00835D90">
        <w:t xml:space="preserve"> </w:t>
      </w:r>
      <w:ins w:id="240" w:author="Judith Borghouts" w:date="2018-05-13T16:59:00Z">
        <w:r w:rsidR="00F448CB">
          <w:t xml:space="preserve">The IKI data presented here excludes </w:t>
        </w:r>
      </w:ins>
      <w:ins w:id="241" w:author="Judith Borghouts" w:date="2018-05-13T16:53:00Z">
        <w:r w:rsidR="00F448CB">
          <w:t>i</w:t>
        </w:r>
        <w:r w:rsidR="0061314D" w:rsidRPr="0061314D">
          <w:t xml:space="preserve">ntervals where a window switch was </w:t>
        </w:r>
      </w:ins>
      <w:ins w:id="242" w:author="Judith Borghouts" w:date="2018-05-13T16:59:00Z">
        <w:r w:rsidR="0075049A">
          <w:t>rec</w:t>
        </w:r>
      </w:ins>
      <w:ins w:id="243" w:author="Judith Borghouts" w:date="2018-05-13T17:00:00Z">
        <w:r w:rsidR="0075049A">
          <w:t>orded, as these moments have already been analysed in the previous section</w:t>
        </w:r>
      </w:ins>
      <w:ins w:id="244" w:author="Judith Borghouts" w:date="2018-05-13T16:53:00Z">
        <w:r w:rsidR="0061314D" w:rsidRPr="0061314D">
          <w:t>.</w:t>
        </w:r>
      </w:ins>
    </w:p>
    <w:p w14:paraId="1F912190" w14:textId="0B6D56FC" w:rsidR="00277EC9" w:rsidRPr="00835D90" w:rsidDel="000658A1" w:rsidRDefault="00136E8F" w:rsidP="00E03B5F">
      <w:pPr>
        <w:pStyle w:val="Paragraph"/>
        <w:rPr>
          <w:del w:id="245" w:author="Judith Borghouts" w:date="2018-05-13T16:56:00Z"/>
        </w:rPr>
        <w:pPrChange w:id="246" w:author="Judith Borghouts" w:date="2018-05-13T17:00:00Z">
          <w:pPr>
            <w:pStyle w:val="Paragraph"/>
          </w:pPr>
        </w:pPrChange>
      </w:pPr>
      <w:ins w:id="247" w:author="Judith Borghouts" w:date="2018-05-13T16:53:00Z">
        <w:r w:rsidRPr="00136E8F">
          <w:t xml:space="preserve">There was no significant difference in duration of IKIs between the Control (M = 1.70, SD = 0.91) and Notification (M = 2.02, SD = 1.60), </w:t>
        </w:r>
        <w:r w:rsidRPr="00136E8F">
          <w:rPr>
            <w:i/>
            <w:iCs/>
          </w:rPr>
          <w:t>U</w:t>
        </w:r>
        <w:r w:rsidRPr="00136E8F">
          <w:t xml:space="preserve">(24, 23) = 261.5, </w:t>
        </w:r>
        <w:r w:rsidRPr="00136E8F">
          <w:rPr>
            <w:i/>
            <w:iCs/>
          </w:rPr>
          <w:t>p</w:t>
        </w:r>
        <w:r w:rsidR="00783C54">
          <w:t xml:space="preserve"> = 0.9</w:t>
        </w:r>
        <w:r w:rsidRPr="00136E8F">
          <w:t xml:space="preserve">. </w:t>
        </w:r>
      </w:ins>
      <w:ins w:id="248" w:author="Judith Borghouts" w:date="2018-05-13T16:54:00Z">
        <w:r w:rsidR="001D0DF8" w:rsidRPr="00835D90">
          <w:rPr>
            <w:color w:val="4472C4" w:themeColor="accent1"/>
          </w:rPr>
          <w:fldChar w:fldCharType="begin"/>
        </w:r>
        <w:r w:rsidR="001D0DF8" w:rsidRPr="00835D90">
          <w:rPr>
            <w:color w:val="4472C4" w:themeColor="accent1"/>
          </w:rPr>
          <w:instrText xml:space="preserve"> REF _Ref511318465 \h </w:instrText>
        </w:r>
        <w:r w:rsidR="001D0DF8" w:rsidRPr="00835D90">
          <w:rPr>
            <w:color w:val="4472C4" w:themeColor="accent1"/>
          </w:rPr>
        </w:r>
        <w:r w:rsidR="001D0DF8" w:rsidRPr="00835D90">
          <w:rPr>
            <w:color w:val="4472C4" w:themeColor="accent1"/>
          </w:rPr>
          <w:fldChar w:fldCharType="separate"/>
        </w:r>
      </w:ins>
      <w:r w:rsidR="001D0DF8" w:rsidRPr="00835D90">
        <w:t xml:space="preserve">Figure </w:t>
      </w:r>
      <w:r w:rsidR="001D0DF8" w:rsidRPr="00835D90">
        <w:rPr>
          <w:noProof/>
        </w:rPr>
        <w:t>5</w:t>
      </w:r>
      <w:ins w:id="249" w:author="Judith Borghouts" w:date="2018-05-13T16:54:00Z">
        <w:r w:rsidR="001D0DF8" w:rsidRPr="00835D90">
          <w:rPr>
            <w:color w:val="4472C4" w:themeColor="accent1"/>
          </w:rPr>
          <w:fldChar w:fldCharType="end"/>
        </w:r>
        <w:r w:rsidR="001D0DF8" w:rsidRPr="001D0DF8">
          <w:t xml:space="preserve"> shows the distribution </w:t>
        </w:r>
        <w:r w:rsidR="00177EAA">
          <w:t>of all IKIs for both conditions.</w:t>
        </w:r>
        <w:r w:rsidR="001D0DF8" w:rsidRPr="001D0DF8">
          <w:t xml:space="preserve"> </w:t>
        </w:r>
      </w:ins>
      <w:ins w:id="250" w:author="Judith Borghouts" w:date="2018-05-13T16:55:00Z">
        <w:r w:rsidR="009C6225">
          <w:t xml:space="preserve">As can be seen from these histograms, </w:t>
        </w:r>
      </w:ins>
      <w:ins w:id="251" w:author="Judith Borghouts" w:date="2018-05-13T16:54:00Z">
        <w:r w:rsidR="009C6225">
          <w:t xml:space="preserve">the majority of </w:t>
        </w:r>
        <w:r w:rsidR="001D0DF8" w:rsidRPr="001D0DF8">
          <w:t xml:space="preserve">IKIs </w:t>
        </w:r>
      </w:ins>
      <w:ins w:id="252" w:author="Judith Borghouts" w:date="2018-05-13T16:55:00Z">
        <w:r w:rsidR="004C3AEA">
          <w:t>were under one</w:t>
        </w:r>
        <w:r w:rsidR="009C6225">
          <w:t xml:space="preserve"> second</w:t>
        </w:r>
      </w:ins>
      <w:ins w:id="253" w:author="Judith Borghouts" w:date="2018-05-13T16:54:00Z">
        <w:r w:rsidR="001D0DF8" w:rsidRPr="001D0DF8">
          <w:t>, which suggests people were typing (source of typical typing speed</w:t>
        </w:r>
      </w:ins>
      <w:ins w:id="254" w:author="Judith Borghouts" w:date="2018-05-13T16:55:00Z">
        <w:r w:rsidR="00775B48">
          <w:t xml:space="preserve"> to support this claim</w:t>
        </w:r>
      </w:ins>
      <w:ins w:id="255" w:author="Judith Borghouts" w:date="2018-05-13T16:54:00Z">
        <w:r w:rsidR="001D0DF8" w:rsidRPr="001D0DF8">
          <w:t xml:space="preserve">?).  In absolute terms however, there were </w:t>
        </w:r>
      </w:ins>
      <w:ins w:id="256" w:author="Judith Borghouts" w:date="2018-05-13T16:55:00Z">
        <w:r w:rsidR="002949BB">
          <w:t>some</w:t>
        </w:r>
      </w:ins>
      <w:ins w:id="257" w:author="Judith Borghouts" w:date="2018-05-13T16:54:00Z">
        <w:r w:rsidR="001D0DF8" w:rsidRPr="001D0DF8">
          <w:t xml:space="preserve"> instances when there were long delays between keypresses</w:t>
        </w:r>
      </w:ins>
      <w:ins w:id="258" w:author="Judith Borghouts" w:date="2018-05-13T17:01:00Z">
        <w:r w:rsidR="00CF7798">
          <w:t xml:space="preserve">: the longest measured IKI is </w:t>
        </w:r>
      </w:ins>
      <w:ins w:id="259" w:author="Judith Borghouts" w:date="2018-05-13T17:02:00Z">
        <w:r w:rsidR="00C57415">
          <w:t>four minutes</w:t>
        </w:r>
      </w:ins>
      <w:bookmarkStart w:id="260" w:name="_GoBack"/>
      <w:bookmarkEnd w:id="260"/>
      <w:ins w:id="261" w:author="Judith Borghouts" w:date="2018-05-13T16:54:00Z">
        <w:r w:rsidR="001D0DF8" w:rsidRPr="001D0DF8">
          <w:t xml:space="preserve">. </w:t>
        </w:r>
      </w:ins>
      <w:ins w:id="262" w:author="Judith Borghouts" w:date="2018-05-13T16:55:00Z">
        <w:r w:rsidR="00206D0E">
          <w:t xml:space="preserve">In the histograms, IKIs longer than five seconds are grouped in one bar. </w:t>
        </w:r>
      </w:ins>
      <w:ins w:id="263" w:author="Judith Borghouts" w:date="2018-05-13T16:54:00Z">
        <w:r w:rsidR="001D0DF8" w:rsidRPr="001D0DF8">
          <w:t xml:space="preserve">To give a closer view of longer IKIs, </w:t>
        </w:r>
      </w:ins>
      <w:ins w:id="264" w:author="Judith Borghouts" w:date="2018-05-13T16:56:00Z">
        <w:r w:rsidR="002E3E04" w:rsidRPr="00835D90">
          <w:rPr>
            <w:color w:val="4472C4" w:themeColor="accent1"/>
          </w:rPr>
          <w:fldChar w:fldCharType="begin"/>
        </w:r>
        <w:r w:rsidR="002E3E04" w:rsidRPr="00835D90">
          <w:rPr>
            <w:color w:val="4472C4" w:themeColor="accent1"/>
          </w:rPr>
          <w:instrText xml:space="preserve"> REF _Ref511318642 \h </w:instrText>
        </w:r>
        <w:r w:rsidR="002E3E04" w:rsidRPr="00835D90">
          <w:rPr>
            <w:color w:val="4472C4" w:themeColor="accent1"/>
          </w:rPr>
        </w:r>
        <w:r w:rsidR="002E3E04" w:rsidRPr="00835D90">
          <w:rPr>
            <w:color w:val="4472C4" w:themeColor="accent1"/>
          </w:rPr>
          <w:fldChar w:fldCharType="separate"/>
        </w:r>
      </w:ins>
      <w:r w:rsidR="002E3E04" w:rsidRPr="00835D90">
        <w:t xml:space="preserve">Table </w:t>
      </w:r>
      <w:r w:rsidR="002E3E04" w:rsidRPr="00835D90">
        <w:rPr>
          <w:noProof/>
        </w:rPr>
        <w:t>3</w:t>
      </w:r>
      <w:ins w:id="265" w:author="Judith Borghouts" w:date="2018-05-13T16:56:00Z">
        <w:r w:rsidR="002E3E04" w:rsidRPr="00835D90">
          <w:rPr>
            <w:color w:val="4472C4" w:themeColor="accent1"/>
          </w:rPr>
          <w:fldChar w:fldCharType="end"/>
        </w:r>
        <w:r w:rsidR="002E3E04" w:rsidRPr="00835D90">
          <w:rPr>
            <w:color w:val="4472C4" w:themeColor="accent1"/>
          </w:rPr>
          <w:t xml:space="preserve"> </w:t>
        </w:r>
      </w:ins>
      <w:ins w:id="266" w:author="Judith Borghouts" w:date="2018-05-13T16:54:00Z">
        <w:r w:rsidR="001D0DF8" w:rsidRPr="001D0DF8">
          <w:t>shows the frequencies of long IKIs. These long IKIs were more than x deviations from the mean, and may have been additional task switches. However, we do not know for certain what people were doing during these instances, and what an appropriate IKI threshold would be to safely assume people had made a task switch. Therefore, we mainly focus our analysis and conclusions on explicit window switches, and present the long IKIs to indicate that in addition to window switches, there may have been additional moments where people switched tasks. </w:t>
        </w:r>
      </w:ins>
      <w:del w:id="267" w:author="Judith Borghouts" w:date="2018-05-13T16:56:00Z">
        <w:r w:rsidR="007D3C2A" w:rsidRPr="00835D90" w:rsidDel="000658A1">
          <w:delText xml:space="preserve">The IKI data presented here </w:delText>
        </w:r>
        <w:r w:rsidR="0070703D" w:rsidRPr="00835D90" w:rsidDel="000658A1">
          <w:delText xml:space="preserve">includes all keystroke intervals, </w:delText>
        </w:r>
        <w:r w:rsidR="003F141E" w:rsidRPr="00835D90" w:rsidDel="000658A1">
          <w:delText xml:space="preserve">and </w:delText>
        </w:r>
        <w:r w:rsidR="007D3C2A" w:rsidRPr="00835D90" w:rsidDel="000658A1">
          <w:delText>does not make a distinction between moments when participants were inside or outside the task window.</w:delText>
        </w:r>
        <w:r w:rsidR="009E425A" w:rsidRPr="00835D90" w:rsidDel="000658A1">
          <w:delText xml:space="preserve"> </w:delText>
        </w:r>
      </w:del>
      <w:del w:id="268" w:author="Judith Borghouts" w:date="2018-05-13T16:54:00Z">
        <w:r w:rsidR="009E425A" w:rsidRPr="00835D90" w:rsidDel="001D0DF8">
          <w:rPr>
            <w:color w:val="4472C4" w:themeColor="accent1"/>
          </w:rPr>
          <w:fldChar w:fldCharType="begin"/>
        </w:r>
        <w:r w:rsidR="009E425A" w:rsidRPr="00835D90" w:rsidDel="001D0DF8">
          <w:rPr>
            <w:color w:val="4472C4" w:themeColor="accent1"/>
          </w:rPr>
          <w:delInstrText xml:space="preserve"> REF _Ref511318465 \h </w:delInstrText>
        </w:r>
        <w:r w:rsidR="009E425A" w:rsidRPr="00835D90" w:rsidDel="001D0DF8">
          <w:rPr>
            <w:color w:val="4472C4" w:themeColor="accent1"/>
          </w:rPr>
        </w:r>
        <w:r w:rsidR="009E425A" w:rsidRPr="00835D90" w:rsidDel="001D0DF8">
          <w:rPr>
            <w:color w:val="4472C4" w:themeColor="accent1"/>
          </w:rPr>
          <w:fldChar w:fldCharType="separate"/>
        </w:r>
        <w:r w:rsidR="009E425A" w:rsidRPr="00835D90" w:rsidDel="001D0DF8">
          <w:rPr>
            <w:color w:val="4472C4" w:themeColor="accent1"/>
          </w:rPr>
          <w:delText xml:space="preserve">Figure </w:delText>
        </w:r>
        <w:r w:rsidR="009E425A" w:rsidRPr="00835D90" w:rsidDel="001D0DF8">
          <w:rPr>
            <w:noProof/>
            <w:color w:val="4472C4" w:themeColor="accent1"/>
          </w:rPr>
          <w:delText>5</w:delText>
        </w:r>
        <w:r w:rsidR="009E425A" w:rsidRPr="00835D90" w:rsidDel="001D0DF8">
          <w:rPr>
            <w:color w:val="4472C4" w:themeColor="accent1"/>
          </w:rPr>
          <w:fldChar w:fldCharType="end"/>
        </w:r>
        <w:r w:rsidR="009E425A" w:rsidRPr="00835D90" w:rsidDel="001D0DF8">
          <w:rPr>
            <w:color w:val="4472C4" w:themeColor="accent1"/>
          </w:rPr>
          <w:delText xml:space="preserve"> </w:delText>
        </w:r>
        <w:r w:rsidR="009E425A" w:rsidRPr="00835D90" w:rsidDel="001D0DF8">
          <w:delText xml:space="preserve">shows </w:delText>
        </w:r>
      </w:del>
      <w:del w:id="269" w:author="Judith Borghouts" w:date="2018-05-13T16:56:00Z">
        <w:r w:rsidR="009E425A" w:rsidRPr="00835D90" w:rsidDel="000658A1">
          <w:delText xml:space="preserve">the distribution of the </w:delText>
        </w:r>
        <w:commentRangeStart w:id="270"/>
        <w:r w:rsidR="009E425A" w:rsidRPr="00835D90" w:rsidDel="000658A1">
          <w:delText>top 5% of longest IKIs</w:delText>
        </w:r>
        <w:commentRangeEnd w:id="270"/>
        <w:r w:rsidR="00141F4C" w:rsidRPr="00835D90" w:rsidDel="000658A1">
          <w:rPr>
            <w:rStyle w:val="CommentReference"/>
          </w:rPr>
          <w:commentReference w:id="270"/>
        </w:r>
        <w:r w:rsidR="009E425A" w:rsidRPr="00835D90" w:rsidDel="000658A1">
          <w:delText xml:space="preserve">. </w:delText>
        </w:r>
        <w:r w:rsidR="009E425A" w:rsidRPr="00835D90" w:rsidDel="002E3E04">
          <w:rPr>
            <w:color w:val="4472C4" w:themeColor="accent1"/>
          </w:rPr>
          <w:fldChar w:fldCharType="begin"/>
        </w:r>
        <w:r w:rsidR="009E425A" w:rsidRPr="00835D90" w:rsidDel="002E3E04">
          <w:rPr>
            <w:color w:val="4472C4" w:themeColor="accent1"/>
          </w:rPr>
          <w:delInstrText xml:space="preserve"> REF _Ref511318642 \h </w:delInstrText>
        </w:r>
        <w:r w:rsidR="009E425A" w:rsidRPr="00835D90" w:rsidDel="002E3E04">
          <w:rPr>
            <w:color w:val="4472C4" w:themeColor="accent1"/>
          </w:rPr>
        </w:r>
        <w:r w:rsidR="009E425A" w:rsidRPr="00835D90" w:rsidDel="002E3E04">
          <w:rPr>
            <w:color w:val="4472C4" w:themeColor="accent1"/>
          </w:rPr>
          <w:fldChar w:fldCharType="separate"/>
        </w:r>
        <w:r w:rsidR="009E425A" w:rsidRPr="00835D90" w:rsidDel="002E3E04">
          <w:rPr>
            <w:color w:val="4472C4" w:themeColor="accent1"/>
          </w:rPr>
          <w:delText xml:space="preserve">Table </w:delText>
        </w:r>
        <w:r w:rsidR="009E425A" w:rsidRPr="00835D90" w:rsidDel="002E3E04">
          <w:rPr>
            <w:noProof/>
            <w:color w:val="4472C4" w:themeColor="accent1"/>
          </w:rPr>
          <w:delText>3</w:delText>
        </w:r>
        <w:r w:rsidR="009E425A" w:rsidRPr="00835D90" w:rsidDel="002E3E04">
          <w:rPr>
            <w:color w:val="4472C4" w:themeColor="accent1"/>
          </w:rPr>
          <w:fldChar w:fldCharType="end"/>
        </w:r>
        <w:r w:rsidR="009E425A" w:rsidRPr="00835D90" w:rsidDel="002E3E04">
          <w:rPr>
            <w:color w:val="4472C4" w:themeColor="accent1"/>
          </w:rPr>
          <w:delText xml:space="preserve"> </w:delText>
        </w:r>
        <w:r w:rsidR="009E425A" w:rsidRPr="00835D90" w:rsidDel="000658A1">
          <w:delText xml:space="preserve">shows the count of extremely long IKIs per condition. When </w:delText>
        </w:r>
        <w:r w:rsidR="001611E1" w:rsidRPr="00835D90" w:rsidDel="000658A1">
          <w:delText xml:space="preserve">considering </w:delText>
        </w:r>
        <w:r w:rsidR="009E425A" w:rsidRPr="00835D90" w:rsidDel="000658A1">
          <w:delText xml:space="preserve">the higher counts of IKIs </w:delText>
        </w:r>
        <w:r w:rsidR="001611E1" w:rsidRPr="00835D90" w:rsidDel="000658A1">
          <w:delText xml:space="preserve">compared </w:delText>
        </w:r>
        <w:r w:rsidR="009E425A" w:rsidRPr="00835D90" w:rsidDel="000658A1">
          <w:delText>with the</w:delText>
        </w:r>
        <w:r w:rsidR="00FC44FB" w:rsidRPr="00835D90" w:rsidDel="000658A1">
          <w:delText xml:space="preserve"> counts </w:delText>
        </w:r>
        <w:r w:rsidR="009E425A" w:rsidRPr="00835D90" w:rsidDel="000658A1">
          <w:delText xml:space="preserve">of window switches in </w:delText>
        </w:r>
        <w:r w:rsidR="009E425A" w:rsidRPr="00835D90" w:rsidDel="000658A1">
          <w:rPr>
            <w:color w:val="4472C4" w:themeColor="accent1"/>
          </w:rPr>
          <w:fldChar w:fldCharType="begin"/>
        </w:r>
        <w:r w:rsidR="009E425A" w:rsidRPr="00835D90" w:rsidDel="000658A1">
          <w:rPr>
            <w:color w:val="4472C4" w:themeColor="accent1"/>
          </w:rPr>
          <w:delInstrText xml:space="preserve"> REF _Ref511318351 \h </w:delInstrText>
        </w:r>
        <w:r w:rsidR="009E425A" w:rsidRPr="00835D90" w:rsidDel="000658A1">
          <w:rPr>
            <w:color w:val="4472C4" w:themeColor="accent1"/>
          </w:rPr>
        </w:r>
        <w:r w:rsidR="009E425A" w:rsidRPr="00835D90" w:rsidDel="000658A1">
          <w:rPr>
            <w:color w:val="4472C4" w:themeColor="accent1"/>
          </w:rPr>
          <w:fldChar w:fldCharType="separate"/>
        </w:r>
        <w:r w:rsidR="009E425A" w:rsidRPr="00835D90" w:rsidDel="000658A1">
          <w:rPr>
            <w:color w:val="4472C4" w:themeColor="accent1"/>
          </w:rPr>
          <w:delText xml:space="preserve">Table </w:delText>
        </w:r>
        <w:r w:rsidR="009E425A" w:rsidRPr="00835D90" w:rsidDel="000658A1">
          <w:rPr>
            <w:noProof/>
            <w:color w:val="4472C4" w:themeColor="accent1"/>
          </w:rPr>
          <w:delText>2</w:delText>
        </w:r>
        <w:r w:rsidR="009E425A" w:rsidRPr="00835D90" w:rsidDel="000658A1">
          <w:rPr>
            <w:color w:val="4472C4" w:themeColor="accent1"/>
          </w:rPr>
          <w:fldChar w:fldCharType="end"/>
        </w:r>
        <w:r w:rsidR="009E425A" w:rsidRPr="00835D90" w:rsidDel="000658A1">
          <w:delText xml:space="preserve">, this table illustrates </w:delText>
        </w:r>
        <w:r w:rsidR="009C45FF" w:rsidRPr="00835D90" w:rsidDel="000658A1">
          <w:delText>that</w:delText>
        </w:r>
        <w:r w:rsidR="00EF09B0" w:rsidRPr="00835D90" w:rsidDel="000658A1">
          <w:delText xml:space="preserve"> long </w:delText>
        </w:r>
        <w:r w:rsidR="009C45FF" w:rsidRPr="00835D90" w:rsidDel="000658A1">
          <w:delText>IKIs</w:delText>
        </w:r>
        <w:r w:rsidR="00EF09B0" w:rsidRPr="00835D90" w:rsidDel="000658A1">
          <w:delText xml:space="preserve"> also </w:delText>
        </w:r>
        <w:r w:rsidR="009C45FF" w:rsidRPr="00835D90" w:rsidDel="000658A1">
          <w:delText>occurred</w:delText>
        </w:r>
        <w:r w:rsidR="00EF09B0" w:rsidRPr="00835D90" w:rsidDel="000658A1">
          <w:delText xml:space="preserve"> if the</w:delText>
        </w:r>
        <w:r w:rsidR="009C45FF" w:rsidRPr="00835D90" w:rsidDel="000658A1">
          <w:delText>re was no window switch, that is the</w:delText>
        </w:r>
        <w:r w:rsidR="00EF09B0" w:rsidRPr="00835D90" w:rsidDel="000658A1">
          <w:delText xml:space="preserve"> task window was in focus</w:delText>
        </w:r>
        <w:r w:rsidR="00FC44FB" w:rsidRPr="00835D90" w:rsidDel="000658A1">
          <w:delText xml:space="preserve">. </w:delText>
        </w:r>
        <w:commentRangeStart w:id="271"/>
        <w:r w:rsidR="00FC44FB" w:rsidRPr="00835D90" w:rsidDel="000658A1">
          <w:delText>For example, there were 51 instances across conditions when a window switch was longer than 22 seconds, but 160 instances when there was a pause of more than 23 seconds between two key presses.</w:delText>
        </w:r>
        <w:commentRangeEnd w:id="271"/>
        <w:r w:rsidR="00B514C9" w:rsidRPr="00835D90" w:rsidDel="000658A1">
          <w:rPr>
            <w:rStyle w:val="CommentReference"/>
          </w:rPr>
          <w:commentReference w:id="271"/>
        </w:r>
      </w:del>
    </w:p>
    <w:p w14:paraId="09ED9E16" w14:textId="7BD67427" w:rsidR="00E01E96" w:rsidRDefault="00E01E96" w:rsidP="000658A1">
      <w:pPr>
        <w:pStyle w:val="Paragraph"/>
        <w:ind w:firstLine="0"/>
        <w:rPr>
          <w:ins w:id="272" w:author="Judith Borghouts" w:date="2018-05-13T15:50:00Z"/>
        </w:rPr>
        <w:pPrChange w:id="273" w:author="Judith Borghouts" w:date="2018-05-13T16:56:00Z">
          <w:pPr>
            <w:pStyle w:val="Paragraph"/>
          </w:pPr>
        </w:pPrChange>
      </w:pPr>
    </w:p>
    <w:p w14:paraId="7F47BCAC" w14:textId="065F1D9F" w:rsidR="007D3FBA" w:rsidRDefault="0050763B" w:rsidP="007D3FBA">
      <w:pPr>
        <w:pStyle w:val="Paragraph"/>
        <w:jc w:val="center"/>
        <w:rPr>
          <w:ins w:id="274" w:author="Judith Borghouts" w:date="2018-05-13T15:52:00Z"/>
        </w:rPr>
        <w:pPrChange w:id="275" w:author="Judith Borghouts" w:date="2018-05-13T15:50:00Z">
          <w:pPr>
            <w:pStyle w:val="Paragraph"/>
          </w:pPr>
        </w:pPrChange>
      </w:pPr>
      <w:ins w:id="276" w:author="Judith Borghouts" w:date="2018-05-13T16:21:00Z">
        <w:r>
          <w:rPr>
            <w:noProof/>
            <w:lang w:eastAsia="en-GB"/>
          </w:rPr>
          <w:drawing>
            <wp:inline distT="0" distB="0" distL="0" distR="0" wp14:anchorId="0A000F45" wp14:editId="59952AEF">
              <wp:extent cx="2857329" cy="172453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stribution-IKIs_Control.tiff"/>
                      <pic:cNvPicPr/>
                    </pic:nvPicPr>
                    <pic:blipFill>
                      <a:blip r:embed="rId15">
                        <a:extLst>
                          <a:ext uri="{28A0092B-C50C-407E-A947-70E740481C1C}">
                            <a14:useLocalDpi xmlns:a14="http://schemas.microsoft.com/office/drawing/2010/main" val="0"/>
                          </a:ext>
                        </a:extLst>
                      </a:blip>
                      <a:stretch>
                        <a:fillRect/>
                      </a:stretch>
                    </pic:blipFill>
                    <pic:spPr>
                      <a:xfrm>
                        <a:off x="0" y="0"/>
                        <a:ext cx="2874387" cy="1734830"/>
                      </a:xfrm>
                      <a:prstGeom prst="rect">
                        <a:avLst/>
                      </a:prstGeom>
                    </pic:spPr>
                  </pic:pic>
                </a:graphicData>
              </a:graphic>
            </wp:inline>
          </w:drawing>
        </w:r>
      </w:ins>
    </w:p>
    <w:p w14:paraId="116A4D2C" w14:textId="273B1611" w:rsidR="00B7057F" w:rsidRPr="00835D90" w:rsidRDefault="00BF131B" w:rsidP="007D3FBA">
      <w:pPr>
        <w:pStyle w:val="Paragraph"/>
        <w:jc w:val="center"/>
        <w:pPrChange w:id="277" w:author="Judith Borghouts" w:date="2018-05-13T15:50:00Z">
          <w:pPr>
            <w:pStyle w:val="Paragraph"/>
          </w:pPr>
        </w:pPrChange>
      </w:pPr>
      <w:ins w:id="278" w:author="Judith Borghouts" w:date="2018-05-13T16:17:00Z">
        <w:r>
          <w:rPr>
            <w:noProof/>
            <w:lang w:eastAsia="en-GB"/>
          </w:rPr>
          <w:drawing>
            <wp:inline distT="0" distB="0" distL="0" distR="0" wp14:anchorId="20CA3FE7" wp14:editId="50C6C9C9">
              <wp:extent cx="3058837" cy="1846154"/>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stribution-IKIs_Notif.tiff"/>
                      <pic:cNvPicPr/>
                    </pic:nvPicPr>
                    <pic:blipFill>
                      <a:blip r:embed="rId16">
                        <a:extLst>
                          <a:ext uri="{28A0092B-C50C-407E-A947-70E740481C1C}">
                            <a14:useLocalDpi xmlns:a14="http://schemas.microsoft.com/office/drawing/2010/main" val="0"/>
                          </a:ext>
                        </a:extLst>
                      </a:blip>
                      <a:stretch>
                        <a:fillRect/>
                      </a:stretch>
                    </pic:blipFill>
                    <pic:spPr>
                      <a:xfrm>
                        <a:off x="0" y="0"/>
                        <a:ext cx="3065044" cy="1849900"/>
                      </a:xfrm>
                      <a:prstGeom prst="rect">
                        <a:avLst/>
                      </a:prstGeom>
                    </pic:spPr>
                  </pic:pic>
                </a:graphicData>
              </a:graphic>
            </wp:inline>
          </w:drawing>
        </w:r>
      </w:ins>
    </w:p>
    <w:p w14:paraId="6B6AA6EE" w14:textId="4C98F5EF" w:rsidR="00473988" w:rsidRPr="00835D90" w:rsidRDefault="00E01E96" w:rsidP="00473988">
      <w:pPr>
        <w:pStyle w:val="Paragraph"/>
        <w:keepNext/>
        <w:jc w:val="center"/>
      </w:pPr>
      <w:del w:id="279" w:author="Judith Borghouts" w:date="2018-05-13T16:32:00Z">
        <w:r w:rsidRPr="00835D90" w:rsidDel="00FA64E3">
          <w:rPr>
            <w:noProof/>
            <w:lang w:eastAsia="en-GB"/>
          </w:rPr>
          <w:drawing>
            <wp:inline distT="0" distB="0" distL="0" distR="0" wp14:anchorId="17E505A5" wp14:editId="231FB2A2">
              <wp:extent cx="3904091" cy="26027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56-histikis.pdf"/>
                      <pic:cNvPicPr/>
                    </pic:nvPicPr>
                    <pic:blipFill>
                      <a:blip r:embed="rId17">
                        <a:extLst>
                          <a:ext uri="{28A0092B-C50C-407E-A947-70E740481C1C}">
                            <a14:useLocalDpi xmlns:a14="http://schemas.microsoft.com/office/drawing/2010/main" val="0"/>
                          </a:ext>
                        </a:extLst>
                      </a:blip>
                      <a:stretch>
                        <a:fillRect/>
                      </a:stretch>
                    </pic:blipFill>
                    <pic:spPr>
                      <a:xfrm>
                        <a:off x="0" y="0"/>
                        <a:ext cx="3910280" cy="2606853"/>
                      </a:xfrm>
                      <a:prstGeom prst="rect">
                        <a:avLst/>
                      </a:prstGeom>
                    </pic:spPr>
                  </pic:pic>
                </a:graphicData>
              </a:graphic>
            </wp:inline>
          </w:drawing>
        </w:r>
      </w:del>
    </w:p>
    <w:p w14:paraId="1695A5C9" w14:textId="77777777" w:rsidR="0058449A" w:rsidRDefault="00473988" w:rsidP="00FA64E3">
      <w:pPr>
        <w:pStyle w:val="Caption"/>
        <w:rPr>
          <w:ins w:id="280" w:author="Judith Borghouts" w:date="2018-05-13T16:32:00Z"/>
        </w:rPr>
      </w:pPr>
      <w:bookmarkStart w:id="281" w:name="_Ref511318465"/>
      <w:r w:rsidRPr="00835D90">
        <w:t xml:space="preserve">Figure </w:t>
      </w:r>
      <w:fldSimple w:instr=" SEQ Figure \* ARABIC ">
        <w:r w:rsidR="006246BE" w:rsidRPr="00835D90">
          <w:rPr>
            <w:noProof/>
          </w:rPr>
          <w:t>5</w:t>
        </w:r>
      </w:fldSimple>
      <w:bookmarkEnd w:id="281"/>
      <w:r w:rsidRPr="00835D90">
        <w:t xml:space="preserve">. </w:t>
      </w:r>
      <w:ins w:id="282" w:author="Judith Borghouts" w:date="2018-05-13T16:32:00Z">
        <w:r w:rsidR="004C765B">
          <w:t>T</w:t>
        </w:r>
        <w:r w:rsidR="00FA64E3">
          <w:t xml:space="preserve">he distribution of </w:t>
        </w:r>
        <w:r w:rsidR="00C23C01">
          <w:t>inter-keypress intervals</w:t>
        </w:r>
        <w:r w:rsidR="00FA64E3">
          <w:t xml:space="preserve"> for the two conditions; switches longer than </w:t>
        </w:r>
        <w:r w:rsidR="00105094">
          <w:t>5</w:t>
        </w:r>
        <w:r w:rsidR="00FA64E3">
          <w:t xml:space="preserve"> seconds are grouped in the upper-right bin of the histograms. The red line mark the mean of the durations for each condition.</w:t>
        </w:r>
      </w:ins>
    </w:p>
    <w:p w14:paraId="6D32E4EA" w14:textId="0605C047" w:rsidR="00E01E96" w:rsidRPr="00835D90" w:rsidDel="00FA64E3" w:rsidRDefault="00473988" w:rsidP="006246BE">
      <w:pPr>
        <w:pStyle w:val="Caption"/>
        <w:rPr>
          <w:del w:id="283" w:author="Judith Borghouts" w:date="2018-05-13T16:32:00Z"/>
        </w:rPr>
      </w:pPr>
      <w:del w:id="284" w:author="Judith Borghouts" w:date="2018-05-13T16:32:00Z">
        <w:r w:rsidRPr="00835D90" w:rsidDel="00FA64E3">
          <w:delText xml:space="preserve">Distribution of the top </w:delText>
        </w:r>
        <w:r w:rsidR="001E4049" w:rsidRPr="00835D90" w:rsidDel="00FA64E3">
          <w:delText>5</w:delText>
        </w:r>
        <w:r w:rsidRPr="00835D90" w:rsidDel="00FA64E3">
          <w:delText xml:space="preserve">% longest IKIs (IKIs that were </w:delText>
        </w:r>
        <w:r w:rsidR="001E4049" w:rsidRPr="00835D90" w:rsidDel="00FA64E3">
          <w:delText>9.82</w:delText>
        </w:r>
        <w:r w:rsidRPr="00835D90" w:rsidDel="00FA64E3">
          <w:delText xml:space="preserve"> seconds</w:delText>
        </w:r>
        <w:r w:rsidR="00E80D69" w:rsidRPr="00835D90" w:rsidDel="00FA64E3">
          <w:delText xml:space="preserve"> or longer</w:delText>
        </w:r>
        <w:r w:rsidRPr="00835D90" w:rsidDel="00FA64E3">
          <w:delText>).</w:delText>
        </w:r>
      </w:del>
    </w:p>
    <w:p w14:paraId="1A6BB506" w14:textId="7863F9F5" w:rsidR="009E425A" w:rsidRPr="00835D90" w:rsidRDefault="009E425A" w:rsidP="00FA64E3">
      <w:pPr>
        <w:pStyle w:val="Caption"/>
      </w:pPr>
      <w:bookmarkStart w:id="285" w:name="_Ref511318642"/>
      <w:r w:rsidRPr="00835D90">
        <w:t xml:space="preserve">Table </w:t>
      </w:r>
      <w:fldSimple w:instr=" SEQ Table \* ARABIC ">
        <w:r w:rsidRPr="00835D90">
          <w:rPr>
            <w:noProof/>
          </w:rPr>
          <w:t>3</w:t>
        </w:r>
      </w:fldSimple>
      <w:bookmarkEnd w:id="285"/>
      <w:r w:rsidRPr="00835D90">
        <w:t xml:space="preserve">. Total number of IKIs </w:t>
      </w:r>
      <w:del w:id="286" w:author="Judith Borghouts" w:date="2018-05-13T16:52:00Z">
        <w:r w:rsidRPr="00835D90" w:rsidDel="003B0ECF">
          <w:delText>at different percentiles</w:delText>
        </w:r>
      </w:del>
      <w:ins w:id="287" w:author="Judith Borghouts" w:date="2018-05-13T16:52:00Z">
        <w:r w:rsidR="003B0ECF">
          <w:t>longer than 5 seconds</w:t>
        </w:r>
      </w:ins>
      <w:r w:rsidRPr="00835D90">
        <w:t xml:space="preserve"> for each condition.</w:t>
      </w:r>
    </w:p>
    <w:tbl>
      <w:tblPr>
        <w:tblStyle w:val="TableGrid"/>
        <w:tblW w:w="0" w:type="auto"/>
        <w:jc w:val="center"/>
        <w:tblLook w:val="04A0" w:firstRow="1" w:lastRow="0" w:firstColumn="1" w:lastColumn="0" w:noHBand="0" w:noVBand="1"/>
      </w:tblPr>
      <w:tblGrid>
        <w:gridCol w:w="1265"/>
        <w:gridCol w:w="851"/>
        <w:gridCol w:w="1172"/>
      </w:tblGrid>
      <w:tr w:rsidR="00594E56" w:rsidRPr="00835D90" w14:paraId="7E6448EF" w14:textId="77777777" w:rsidTr="009E425A">
        <w:trPr>
          <w:jc w:val="center"/>
        </w:trPr>
        <w:tc>
          <w:tcPr>
            <w:tcW w:w="1265" w:type="dxa"/>
            <w:tcBorders>
              <w:left w:val="nil"/>
              <w:bottom w:val="single" w:sz="4" w:space="0" w:color="auto"/>
              <w:right w:val="nil"/>
            </w:tcBorders>
          </w:tcPr>
          <w:p w14:paraId="442D989A" w14:textId="77777777" w:rsidR="00594E56" w:rsidRPr="00835D90" w:rsidRDefault="00594E56" w:rsidP="002A7EB0">
            <w:pPr>
              <w:spacing w:before="40" w:after="40"/>
              <w:ind w:firstLine="0"/>
              <w:jc w:val="center"/>
            </w:pPr>
            <w:r w:rsidRPr="00835D90">
              <w:t>Duration (s)</w:t>
            </w:r>
          </w:p>
        </w:tc>
        <w:tc>
          <w:tcPr>
            <w:tcW w:w="851" w:type="dxa"/>
            <w:tcBorders>
              <w:left w:val="nil"/>
              <w:bottom w:val="single" w:sz="4" w:space="0" w:color="auto"/>
              <w:right w:val="nil"/>
            </w:tcBorders>
          </w:tcPr>
          <w:p w14:paraId="24441D65" w14:textId="77777777" w:rsidR="00594E56" w:rsidRPr="00835D90" w:rsidRDefault="00594E56" w:rsidP="002A7EB0">
            <w:pPr>
              <w:spacing w:before="40" w:after="40"/>
              <w:ind w:firstLine="0"/>
              <w:jc w:val="center"/>
            </w:pPr>
            <w:r w:rsidRPr="00835D90">
              <w:t>Control</w:t>
            </w:r>
          </w:p>
        </w:tc>
        <w:tc>
          <w:tcPr>
            <w:tcW w:w="1172" w:type="dxa"/>
            <w:tcBorders>
              <w:left w:val="nil"/>
              <w:bottom w:val="single" w:sz="4" w:space="0" w:color="auto"/>
              <w:right w:val="nil"/>
            </w:tcBorders>
          </w:tcPr>
          <w:p w14:paraId="6428702D" w14:textId="77777777" w:rsidR="00594E56" w:rsidRPr="00835D90" w:rsidRDefault="00594E56" w:rsidP="002A7EB0">
            <w:pPr>
              <w:spacing w:before="40" w:after="40"/>
              <w:ind w:firstLine="0"/>
              <w:jc w:val="center"/>
            </w:pPr>
            <w:r w:rsidRPr="00835D90">
              <w:t>Notification</w:t>
            </w:r>
          </w:p>
        </w:tc>
      </w:tr>
      <w:tr w:rsidR="00594E56" w:rsidRPr="00835D90" w14:paraId="19D4A682" w14:textId="77777777" w:rsidTr="009E425A">
        <w:trPr>
          <w:jc w:val="center"/>
        </w:trPr>
        <w:tc>
          <w:tcPr>
            <w:tcW w:w="1265" w:type="dxa"/>
            <w:tcBorders>
              <w:left w:val="nil"/>
              <w:bottom w:val="nil"/>
              <w:right w:val="nil"/>
            </w:tcBorders>
          </w:tcPr>
          <w:p w14:paraId="366CCD78" w14:textId="01CBE1C2" w:rsidR="00594E56" w:rsidRPr="00835D90" w:rsidRDefault="00594E56" w:rsidP="002A7EB0">
            <w:pPr>
              <w:spacing w:before="40" w:after="40"/>
              <w:ind w:firstLine="0"/>
              <w:jc w:val="center"/>
            </w:pPr>
            <w:ins w:id="288" w:author="Judith Borghouts" w:date="2018-05-13T16:51:00Z">
              <w:r>
                <w:t>5-10</w:t>
              </w:r>
            </w:ins>
            <w:del w:id="289" w:author="Judith Borghouts" w:date="2018-05-13T16:51:00Z">
              <w:r w:rsidRPr="00835D90" w:rsidDel="00D4575E">
                <w:rPr>
                  <w:u w:val="single"/>
                </w:rPr>
                <w:delText>&gt;</w:delText>
              </w:r>
              <w:r w:rsidRPr="00835D90" w:rsidDel="00D4575E">
                <w:delText>9.82</w:delText>
              </w:r>
            </w:del>
          </w:p>
        </w:tc>
        <w:tc>
          <w:tcPr>
            <w:tcW w:w="851" w:type="dxa"/>
            <w:tcBorders>
              <w:left w:val="nil"/>
              <w:bottom w:val="nil"/>
              <w:right w:val="nil"/>
            </w:tcBorders>
          </w:tcPr>
          <w:p w14:paraId="07134692" w14:textId="52CBF264" w:rsidR="00594E56" w:rsidRPr="00835D90" w:rsidRDefault="00594E56" w:rsidP="002A7EB0">
            <w:pPr>
              <w:spacing w:before="40" w:after="40"/>
              <w:ind w:firstLine="0"/>
              <w:jc w:val="center"/>
            </w:pPr>
            <w:del w:id="290" w:author="Judith Borghouts" w:date="2018-05-13T16:51:00Z">
              <w:r w:rsidRPr="00835D90" w:rsidDel="00D4575E">
                <w:delText>572</w:delText>
              </w:r>
            </w:del>
            <w:ins w:id="291" w:author="Judith Borghouts" w:date="2018-05-13T16:51:00Z">
              <w:r>
                <w:t>399</w:t>
              </w:r>
            </w:ins>
          </w:p>
        </w:tc>
        <w:tc>
          <w:tcPr>
            <w:tcW w:w="1172" w:type="dxa"/>
            <w:tcBorders>
              <w:left w:val="nil"/>
              <w:bottom w:val="nil"/>
              <w:right w:val="nil"/>
            </w:tcBorders>
          </w:tcPr>
          <w:p w14:paraId="0986F794" w14:textId="3E9AFC81" w:rsidR="00594E56" w:rsidRPr="00835D90" w:rsidRDefault="00594E56" w:rsidP="002A7EB0">
            <w:pPr>
              <w:spacing w:before="40" w:after="40"/>
              <w:ind w:firstLine="0"/>
              <w:jc w:val="center"/>
            </w:pPr>
            <w:del w:id="292" w:author="Judith Borghouts" w:date="2018-05-13T16:51:00Z">
              <w:r w:rsidRPr="00835D90" w:rsidDel="00D4575E">
                <w:delText>226</w:delText>
              </w:r>
            </w:del>
            <w:ins w:id="293" w:author="Judith Borghouts" w:date="2018-05-13T16:51:00Z">
              <w:r>
                <w:t>141</w:t>
              </w:r>
            </w:ins>
          </w:p>
        </w:tc>
      </w:tr>
      <w:tr w:rsidR="00594E56" w:rsidRPr="00835D90" w14:paraId="18CBF097" w14:textId="77777777" w:rsidTr="009E425A">
        <w:trPr>
          <w:jc w:val="center"/>
        </w:trPr>
        <w:tc>
          <w:tcPr>
            <w:tcW w:w="1265" w:type="dxa"/>
            <w:tcBorders>
              <w:top w:val="nil"/>
              <w:left w:val="nil"/>
              <w:bottom w:val="nil"/>
              <w:right w:val="nil"/>
            </w:tcBorders>
          </w:tcPr>
          <w:p w14:paraId="610DAA93" w14:textId="4C8B5349" w:rsidR="00594E56" w:rsidRPr="00C43A90" w:rsidRDefault="00594E56" w:rsidP="002A7EB0">
            <w:pPr>
              <w:spacing w:before="40" w:after="40"/>
              <w:ind w:firstLine="0"/>
              <w:jc w:val="center"/>
              <w:rPr>
                <w:rPrChange w:id="294" w:author="Judith Borghouts" w:date="2018-05-13T16:52:00Z">
                  <w:rPr/>
                </w:rPrChange>
              </w:rPr>
            </w:pPr>
            <w:del w:id="295" w:author="Judith Borghouts" w:date="2018-05-13T16:51:00Z">
              <w:r w:rsidRPr="00C43A90" w:rsidDel="00D4575E">
                <w:rPr>
                  <w:rPrChange w:id="296" w:author="Judith Borghouts" w:date="2018-05-13T16:52:00Z">
                    <w:rPr>
                      <w:u w:val="single"/>
                    </w:rPr>
                  </w:rPrChange>
                </w:rPr>
                <w:delText>&gt;11.14</w:delText>
              </w:r>
            </w:del>
            <w:ins w:id="297" w:author="Judith Borghouts" w:date="2018-05-13T16:51:00Z">
              <w:r w:rsidRPr="00C43A90">
                <w:rPr>
                  <w:rPrChange w:id="298" w:author="Judith Borghouts" w:date="2018-05-13T16:52:00Z">
                    <w:rPr>
                      <w:u w:val="single"/>
                    </w:rPr>
                  </w:rPrChange>
                </w:rPr>
                <w:t>10-15</w:t>
              </w:r>
            </w:ins>
          </w:p>
        </w:tc>
        <w:tc>
          <w:tcPr>
            <w:tcW w:w="851" w:type="dxa"/>
            <w:tcBorders>
              <w:top w:val="nil"/>
              <w:left w:val="nil"/>
              <w:bottom w:val="nil"/>
              <w:right w:val="nil"/>
            </w:tcBorders>
          </w:tcPr>
          <w:p w14:paraId="6455A497" w14:textId="3B70B1AB" w:rsidR="00594E56" w:rsidRPr="00835D90" w:rsidRDefault="00594E56" w:rsidP="002A7EB0">
            <w:pPr>
              <w:spacing w:before="40" w:after="40"/>
              <w:ind w:firstLine="0"/>
              <w:jc w:val="center"/>
            </w:pPr>
            <w:del w:id="299" w:author="Judith Borghouts" w:date="2018-05-13T16:51:00Z">
              <w:r w:rsidRPr="00835D90" w:rsidDel="00D4575E">
                <w:delText>453</w:delText>
              </w:r>
            </w:del>
            <w:ins w:id="300" w:author="Judith Borghouts" w:date="2018-05-13T16:51:00Z">
              <w:r>
                <w:t>96</w:t>
              </w:r>
            </w:ins>
          </w:p>
        </w:tc>
        <w:tc>
          <w:tcPr>
            <w:tcW w:w="1172" w:type="dxa"/>
            <w:tcBorders>
              <w:top w:val="nil"/>
              <w:left w:val="nil"/>
              <w:bottom w:val="nil"/>
              <w:right w:val="nil"/>
            </w:tcBorders>
          </w:tcPr>
          <w:p w14:paraId="449810DE" w14:textId="5D92E062" w:rsidR="00594E56" w:rsidRPr="00835D90" w:rsidRDefault="00594E56" w:rsidP="002A7EB0">
            <w:pPr>
              <w:spacing w:before="40" w:after="40"/>
              <w:ind w:firstLine="0"/>
              <w:jc w:val="center"/>
            </w:pPr>
            <w:del w:id="301" w:author="Judith Borghouts" w:date="2018-05-13T16:51:00Z">
              <w:r w:rsidRPr="00835D90" w:rsidDel="00D4575E">
                <w:delText>185</w:delText>
              </w:r>
            </w:del>
            <w:ins w:id="302" w:author="Judith Borghouts" w:date="2018-05-13T16:51:00Z">
              <w:r>
                <w:t>36</w:t>
              </w:r>
            </w:ins>
          </w:p>
        </w:tc>
      </w:tr>
      <w:tr w:rsidR="00594E56" w:rsidRPr="00835D90" w14:paraId="5670DC2E" w14:textId="77777777" w:rsidTr="009E425A">
        <w:trPr>
          <w:jc w:val="center"/>
        </w:trPr>
        <w:tc>
          <w:tcPr>
            <w:tcW w:w="1265" w:type="dxa"/>
            <w:tcBorders>
              <w:top w:val="nil"/>
              <w:left w:val="nil"/>
              <w:bottom w:val="nil"/>
              <w:right w:val="nil"/>
            </w:tcBorders>
          </w:tcPr>
          <w:p w14:paraId="4CFBAAF5" w14:textId="0A99B40C" w:rsidR="00594E56" w:rsidRPr="00C43A90" w:rsidRDefault="00594E56" w:rsidP="002A7EB0">
            <w:pPr>
              <w:spacing w:before="40" w:after="40"/>
              <w:ind w:firstLine="0"/>
              <w:jc w:val="center"/>
              <w:rPr>
                <w:rPrChange w:id="303" w:author="Judith Borghouts" w:date="2018-05-13T16:52:00Z">
                  <w:rPr/>
                </w:rPrChange>
              </w:rPr>
            </w:pPr>
            <w:del w:id="304" w:author="Judith Borghouts" w:date="2018-05-13T16:51:00Z">
              <w:r w:rsidRPr="00C43A90" w:rsidDel="00D4575E">
                <w:rPr>
                  <w:rPrChange w:id="305" w:author="Judith Borghouts" w:date="2018-05-13T16:52:00Z">
                    <w:rPr>
                      <w:u w:val="single"/>
                    </w:rPr>
                  </w:rPrChange>
                </w:rPr>
                <w:delText>&gt;12.94</w:delText>
              </w:r>
            </w:del>
            <w:ins w:id="306" w:author="Judith Borghouts" w:date="2018-05-13T16:51:00Z">
              <w:r w:rsidRPr="00C43A90">
                <w:rPr>
                  <w:rPrChange w:id="307" w:author="Judith Borghouts" w:date="2018-05-13T16:52:00Z">
                    <w:rPr>
                      <w:u w:val="single"/>
                    </w:rPr>
                  </w:rPrChange>
                </w:rPr>
                <w:t>15-20</w:t>
              </w:r>
            </w:ins>
          </w:p>
        </w:tc>
        <w:tc>
          <w:tcPr>
            <w:tcW w:w="851" w:type="dxa"/>
            <w:tcBorders>
              <w:top w:val="nil"/>
              <w:left w:val="nil"/>
              <w:bottom w:val="nil"/>
              <w:right w:val="nil"/>
            </w:tcBorders>
          </w:tcPr>
          <w:p w14:paraId="6DDA51B7" w14:textId="6D834475" w:rsidR="00594E56" w:rsidRPr="00835D90" w:rsidRDefault="00594E56" w:rsidP="002A7EB0">
            <w:pPr>
              <w:spacing w:before="40" w:after="40"/>
              <w:ind w:firstLine="0"/>
              <w:jc w:val="center"/>
            </w:pPr>
            <w:del w:id="308" w:author="Judith Borghouts" w:date="2018-05-13T16:51:00Z">
              <w:r w:rsidRPr="00835D90" w:rsidDel="00D4575E">
                <w:delText>335</w:delText>
              </w:r>
            </w:del>
            <w:ins w:id="309" w:author="Judith Borghouts" w:date="2018-05-13T16:51:00Z">
              <w:r>
                <w:t>33</w:t>
              </w:r>
            </w:ins>
          </w:p>
        </w:tc>
        <w:tc>
          <w:tcPr>
            <w:tcW w:w="1172" w:type="dxa"/>
            <w:tcBorders>
              <w:top w:val="nil"/>
              <w:left w:val="nil"/>
              <w:bottom w:val="nil"/>
              <w:right w:val="nil"/>
            </w:tcBorders>
          </w:tcPr>
          <w:p w14:paraId="6B7DDC14" w14:textId="4A6C35AF" w:rsidR="00594E56" w:rsidRPr="00835D90" w:rsidRDefault="00594E56" w:rsidP="002A7EB0">
            <w:pPr>
              <w:spacing w:before="40" w:after="40"/>
              <w:ind w:firstLine="0"/>
              <w:jc w:val="center"/>
            </w:pPr>
            <w:del w:id="310" w:author="Judith Borghouts" w:date="2018-05-13T16:51:00Z">
              <w:r w:rsidRPr="00835D90" w:rsidDel="00D4575E">
                <w:delText>144</w:delText>
              </w:r>
            </w:del>
            <w:ins w:id="311" w:author="Judith Borghouts" w:date="2018-05-13T16:51:00Z">
              <w:r>
                <w:t>15</w:t>
              </w:r>
            </w:ins>
          </w:p>
        </w:tc>
      </w:tr>
      <w:tr w:rsidR="00594E56" w:rsidRPr="00835D90" w14:paraId="2985998E" w14:textId="77777777" w:rsidTr="009E425A">
        <w:trPr>
          <w:jc w:val="center"/>
        </w:trPr>
        <w:tc>
          <w:tcPr>
            <w:tcW w:w="1265" w:type="dxa"/>
            <w:tcBorders>
              <w:top w:val="nil"/>
              <w:left w:val="nil"/>
              <w:bottom w:val="nil"/>
              <w:right w:val="nil"/>
            </w:tcBorders>
          </w:tcPr>
          <w:p w14:paraId="38C38445" w14:textId="4E6061D9" w:rsidR="00594E56" w:rsidRPr="00C43A90" w:rsidRDefault="00594E56" w:rsidP="002A7EB0">
            <w:pPr>
              <w:spacing w:before="40" w:after="40"/>
              <w:ind w:firstLine="0"/>
              <w:jc w:val="center"/>
              <w:rPr>
                <w:rPrChange w:id="312" w:author="Judith Borghouts" w:date="2018-05-13T16:52:00Z">
                  <w:rPr/>
                </w:rPrChange>
              </w:rPr>
            </w:pPr>
            <w:del w:id="313" w:author="Judith Borghouts" w:date="2018-05-13T16:51:00Z">
              <w:r w:rsidRPr="00C43A90" w:rsidDel="00D4575E">
                <w:rPr>
                  <w:rPrChange w:id="314" w:author="Judith Borghouts" w:date="2018-05-13T16:52:00Z">
                    <w:rPr>
                      <w:u w:val="single"/>
                    </w:rPr>
                  </w:rPrChange>
                </w:rPr>
                <w:delText>&gt;16.41</w:delText>
              </w:r>
            </w:del>
            <w:ins w:id="315" w:author="Judith Borghouts" w:date="2018-05-13T16:51:00Z">
              <w:r w:rsidRPr="00C43A90">
                <w:rPr>
                  <w:rPrChange w:id="316" w:author="Judith Borghouts" w:date="2018-05-13T16:52:00Z">
                    <w:rPr>
                      <w:u w:val="single"/>
                    </w:rPr>
                  </w:rPrChange>
                </w:rPr>
                <w:t>20-25</w:t>
              </w:r>
            </w:ins>
          </w:p>
        </w:tc>
        <w:tc>
          <w:tcPr>
            <w:tcW w:w="851" w:type="dxa"/>
            <w:tcBorders>
              <w:top w:val="nil"/>
              <w:left w:val="nil"/>
              <w:bottom w:val="nil"/>
              <w:right w:val="nil"/>
            </w:tcBorders>
          </w:tcPr>
          <w:p w14:paraId="3FB61578" w14:textId="7CDF5F50" w:rsidR="00594E56" w:rsidRPr="00835D90" w:rsidRDefault="00594E56" w:rsidP="002A7EB0">
            <w:pPr>
              <w:spacing w:before="40" w:after="40"/>
              <w:ind w:firstLine="0"/>
              <w:jc w:val="center"/>
            </w:pPr>
            <w:del w:id="317" w:author="Judith Borghouts" w:date="2018-05-13T16:51:00Z">
              <w:r w:rsidRPr="00835D90" w:rsidDel="00D4575E">
                <w:delText>214</w:delText>
              </w:r>
            </w:del>
            <w:ins w:id="318" w:author="Judith Borghouts" w:date="2018-05-13T16:51:00Z">
              <w:r>
                <w:t>18</w:t>
              </w:r>
            </w:ins>
          </w:p>
        </w:tc>
        <w:tc>
          <w:tcPr>
            <w:tcW w:w="1172" w:type="dxa"/>
            <w:tcBorders>
              <w:top w:val="nil"/>
              <w:left w:val="nil"/>
              <w:bottom w:val="nil"/>
              <w:right w:val="nil"/>
            </w:tcBorders>
          </w:tcPr>
          <w:p w14:paraId="47628498" w14:textId="11EAB624" w:rsidR="00594E56" w:rsidRPr="00835D90" w:rsidRDefault="00594E56" w:rsidP="002A7EB0">
            <w:pPr>
              <w:spacing w:before="40" w:after="40"/>
              <w:ind w:firstLine="0"/>
              <w:jc w:val="center"/>
            </w:pPr>
            <w:del w:id="319" w:author="Judith Borghouts" w:date="2018-05-13T16:51:00Z">
              <w:r w:rsidRPr="00835D90" w:rsidDel="00D4575E">
                <w:delText>105</w:delText>
              </w:r>
            </w:del>
            <w:ins w:id="320" w:author="Judith Borghouts" w:date="2018-05-13T16:51:00Z">
              <w:r>
                <w:t>11</w:t>
              </w:r>
            </w:ins>
          </w:p>
        </w:tc>
      </w:tr>
      <w:tr w:rsidR="00594E56" w:rsidRPr="00835D90" w14:paraId="7EA7A646" w14:textId="77777777" w:rsidTr="009E425A">
        <w:trPr>
          <w:jc w:val="center"/>
        </w:trPr>
        <w:tc>
          <w:tcPr>
            <w:tcW w:w="1265" w:type="dxa"/>
            <w:tcBorders>
              <w:top w:val="nil"/>
              <w:left w:val="nil"/>
              <w:right w:val="nil"/>
            </w:tcBorders>
          </w:tcPr>
          <w:p w14:paraId="68747A17" w14:textId="0A63812D" w:rsidR="00594E56" w:rsidRPr="00C43A90" w:rsidRDefault="00594E56" w:rsidP="002A7EB0">
            <w:pPr>
              <w:spacing w:before="40" w:after="40"/>
              <w:ind w:firstLine="0"/>
              <w:jc w:val="center"/>
              <w:rPr>
                <w:rPrChange w:id="321" w:author="Judith Borghouts" w:date="2018-05-13T16:52:00Z">
                  <w:rPr/>
                </w:rPrChange>
              </w:rPr>
            </w:pPr>
            <w:del w:id="322" w:author="Judith Borghouts" w:date="2018-05-13T16:51:00Z">
              <w:r w:rsidRPr="00C43A90" w:rsidDel="00D4575E">
                <w:rPr>
                  <w:rPrChange w:id="323" w:author="Judith Borghouts" w:date="2018-05-13T16:52:00Z">
                    <w:rPr>
                      <w:u w:val="single"/>
                    </w:rPr>
                  </w:rPrChange>
                </w:rPr>
                <w:delText>&gt;23.02</w:delText>
              </w:r>
            </w:del>
            <w:ins w:id="324" w:author="Judith Borghouts" w:date="2018-05-13T16:51:00Z">
              <w:r w:rsidRPr="00C43A90">
                <w:rPr>
                  <w:rPrChange w:id="325" w:author="Judith Borghouts" w:date="2018-05-13T16:52:00Z">
                    <w:rPr>
                      <w:u w:val="single"/>
                    </w:rPr>
                  </w:rPrChange>
                </w:rPr>
                <w:t>&gt;</w:t>
              </w:r>
            </w:ins>
            <w:ins w:id="326" w:author="Judith Borghouts" w:date="2018-05-13T16:52:00Z">
              <w:r w:rsidRPr="00C43A90">
                <w:rPr>
                  <w:rPrChange w:id="327" w:author="Judith Borghouts" w:date="2018-05-13T16:52:00Z">
                    <w:rPr>
                      <w:u w:val="single"/>
                    </w:rPr>
                  </w:rPrChange>
                </w:rPr>
                <w:t>25</w:t>
              </w:r>
            </w:ins>
            <w:ins w:id="328" w:author="Judith Borghouts" w:date="2018-05-13T16:51:00Z">
              <w:r w:rsidRPr="00C43A90">
                <w:rPr>
                  <w:rPrChange w:id="329" w:author="Judith Borghouts" w:date="2018-05-13T16:52:00Z">
                    <w:rPr>
                      <w:u w:val="single"/>
                    </w:rPr>
                  </w:rPrChange>
                </w:rPr>
                <w:t xml:space="preserve"> </w:t>
              </w:r>
            </w:ins>
          </w:p>
        </w:tc>
        <w:tc>
          <w:tcPr>
            <w:tcW w:w="851" w:type="dxa"/>
            <w:tcBorders>
              <w:top w:val="nil"/>
              <w:left w:val="nil"/>
              <w:right w:val="nil"/>
            </w:tcBorders>
          </w:tcPr>
          <w:p w14:paraId="577CA90F" w14:textId="3D6BD835" w:rsidR="00594E56" w:rsidRPr="00835D90" w:rsidRDefault="00594E56" w:rsidP="002A7EB0">
            <w:pPr>
              <w:spacing w:before="40" w:after="40"/>
              <w:ind w:firstLine="0"/>
              <w:jc w:val="center"/>
            </w:pPr>
            <w:del w:id="330" w:author="Judith Borghouts" w:date="2018-05-13T16:52:00Z">
              <w:r w:rsidRPr="00835D90" w:rsidDel="006635FD">
                <w:delText>103</w:delText>
              </w:r>
            </w:del>
            <w:ins w:id="331" w:author="Judith Borghouts" w:date="2018-05-13T16:52:00Z">
              <w:r>
                <w:t>25</w:t>
              </w:r>
            </w:ins>
          </w:p>
        </w:tc>
        <w:tc>
          <w:tcPr>
            <w:tcW w:w="1172" w:type="dxa"/>
            <w:tcBorders>
              <w:top w:val="nil"/>
              <w:left w:val="nil"/>
              <w:right w:val="nil"/>
            </w:tcBorders>
          </w:tcPr>
          <w:p w14:paraId="646E8315" w14:textId="6588AE74" w:rsidR="00594E56" w:rsidRPr="00835D90" w:rsidRDefault="00594E56" w:rsidP="002A7EB0">
            <w:pPr>
              <w:keepNext/>
              <w:spacing w:before="40" w:after="40"/>
              <w:ind w:firstLine="0"/>
              <w:jc w:val="center"/>
            </w:pPr>
            <w:del w:id="332" w:author="Judith Borghouts" w:date="2018-05-13T16:52:00Z">
              <w:r w:rsidRPr="00835D90" w:rsidDel="006635FD">
                <w:delText>57</w:delText>
              </w:r>
            </w:del>
            <w:ins w:id="333" w:author="Judith Borghouts" w:date="2018-05-13T16:52:00Z">
              <w:r>
                <w:t>28</w:t>
              </w:r>
            </w:ins>
          </w:p>
        </w:tc>
      </w:tr>
    </w:tbl>
    <w:p w14:paraId="40BA95AA" w14:textId="25EFEBF7" w:rsidR="001F585A" w:rsidRPr="00835D90" w:rsidRDefault="001F585A" w:rsidP="001F585A">
      <w:pPr>
        <w:pStyle w:val="Heading2"/>
        <w:rPr>
          <w:lang w:val="en-GB"/>
        </w:rPr>
      </w:pPr>
      <w:r w:rsidRPr="00835D90">
        <w:rPr>
          <w:lang w:val="en-GB"/>
        </w:rPr>
        <w:lastRenderedPageBreak/>
        <w:t>Discussion</w:t>
      </w:r>
    </w:p>
    <w:p w14:paraId="41C6ED15" w14:textId="5E52ADFF" w:rsidR="00BC472D" w:rsidRDefault="001F585A" w:rsidP="00D95924">
      <w:pPr>
        <w:pStyle w:val="Paragraph"/>
        <w:rPr>
          <w:ins w:id="334" w:author="Judith Borghouts" w:date="2018-05-07T17:02:00Z"/>
        </w:rPr>
      </w:pPr>
      <w:r w:rsidRPr="00835D90">
        <w:t>The aim of this</w:t>
      </w:r>
      <w:ins w:id="335" w:author="Duncan Brumby" w:date="2018-05-03T13:51:00Z">
        <w:r w:rsidR="00C26020" w:rsidRPr="00835D90">
          <w:t xml:space="preserve"> first</w:t>
        </w:r>
      </w:ins>
      <w:r w:rsidRPr="00835D90">
        <w:t xml:space="preserve"> study was to see whether showing people how long they switch</w:t>
      </w:r>
      <w:ins w:id="336" w:author="Duncan Brumby" w:date="2018-05-03T13:51:00Z">
        <w:r w:rsidR="0023216F" w:rsidRPr="00835D90">
          <w:t>ed</w:t>
        </w:r>
      </w:ins>
      <w:r w:rsidRPr="00835D90">
        <w:t xml:space="preserve"> </w:t>
      </w:r>
      <w:ins w:id="337" w:author="Duncan Brumby" w:date="2018-05-03T13:51:00Z">
        <w:r w:rsidR="0023216F" w:rsidRPr="00835D90">
          <w:t xml:space="preserve">away from </w:t>
        </w:r>
      </w:ins>
      <w:ins w:id="338" w:author="Duncan Brumby" w:date="2018-05-03T13:52:00Z">
        <w:r w:rsidR="0023216F" w:rsidRPr="00835D90">
          <w:t xml:space="preserve">a task </w:t>
        </w:r>
      </w:ins>
      <w:r w:rsidRPr="00835D90">
        <w:t xml:space="preserve">on average </w:t>
      </w:r>
      <w:commentRangeStart w:id="339"/>
      <w:del w:id="340" w:author="Duncan Brumby" w:date="2018-05-03T13:52:00Z">
        <w:r w:rsidRPr="00835D90" w:rsidDel="0023216F">
          <w:delText xml:space="preserve">reduces </w:delText>
        </w:r>
      </w:del>
      <w:ins w:id="341" w:author="Duncan Brumby" w:date="2018-05-03T13:52:00Z">
        <w:r w:rsidR="0023216F" w:rsidRPr="00835D90">
          <w:t>reduced</w:t>
        </w:r>
        <w:commentRangeEnd w:id="339"/>
        <w:r w:rsidR="0023216F" w:rsidRPr="00835D90">
          <w:rPr>
            <w:rStyle w:val="CommentReference"/>
          </w:rPr>
          <w:commentReference w:id="339"/>
        </w:r>
        <w:r w:rsidR="0023216F" w:rsidRPr="00835D90">
          <w:t xml:space="preserve"> </w:t>
        </w:r>
      </w:ins>
      <w:r w:rsidRPr="00835D90">
        <w:t xml:space="preserve">the number and length of their switches. </w:t>
      </w:r>
      <w:del w:id="342" w:author="Duncan Brumby" w:date="2018-05-03T13:52:00Z">
        <w:r w:rsidRPr="00835D90" w:rsidDel="00BC472D">
          <w:delText>The r</w:delText>
        </w:r>
      </w:del>
      <w:ins w:id="343" w:author="Duncan Brumby" w:date="2018-05-03T13:52:00Z">
        <w:del w:id="344" w:author="Judith Borghouts" w:date="2018-05-07T16:04:00Z">
          <w:r w:rsidR="00BC472D" w:rsidRPr="00835D90" w:rsidDel="00CE60D7">
            <w:delText>R</w:delText>
          </w:r>
        </w:del>
      </w:ins>
      <w:del w:id="345" w:author="Judith Borghouts" w:date="2018-05-07T16:04:00Z">
        <w:r w:rsidRPr="00835D90" w:rsidDel="00CE60D7">
          <w:delText>esults show</w:delText>
        </w:r>
      </w:del>
      <w:ins w:id="346" w:author="Judith Borghouts" w:date="2018-05-07T16:04:00Z">
        <w:r w:rsidR="00CE60D7">
          <w:t>We found</w:t>
        </w:r>
      </w:ins>
      <w:r w:rsidRPr="00835D90">
        <w:t xml:space="preserve"> that </w:t>
      </w:r>
      <w:del w:id="347" w:author="Judith Borghouts" w:date="2018-05-07T15:56:00Z">
        <w:r w:rsidRPr="00835D90" w:rsidDel="00A14404">
          <w:delText xml:space="preserve">people can benefit from receiving feedback on the length of their switches: </w:delText>
        </w:r>
      </w:del>
      <w:r w:rsidRPr="00835D90">
        <w:t xml:space="preserve">participants made shorter switches, were faster to complete the task, and made fewer errors. These </w:t>
      </w:r>
      <w:ins w:id="348" w:author="Judith Borghouts" w:date="2018-05-07T15:56:00Z">
        <w:r w:rsidR="00317BB9">
          <w:t>results are i</w:t>
        </w:r>
        <w:r w:rsidR="004A431D">
          <w:t xml:space="preserve">mportant, as </w:t>
        </w:r>
      </w:ins>
      <w:ins w:id="349" w:author="Judith Borghouts" w:date="2018-05-07T16:31:00Z">
        <w:r w:rsidR="00225166">
          <w:t xml:space="preserve">shortening </w:t>
        </w:r>
      </w:ins>
      <w:ins w:id="350" w:author="Judith Borghouts" w:date="2018-05-07T15:56:00Z">
        <w:r w:rsidR="00225166">
          <w:t>interruptions</w:t>
        </w:r>
        <w:r w:rsidR="004A431D" w:rsidRPr="004A431D">
          <w:t xml:space="preserve"> </w:t>
        </w:r>
      </w:ins>
      <w:ins w:id="351" w:author="Judith Borghouts" w:date="2018-05-07T16:26:00Z">
        <w:r w:rsidR="00181833">
          <w:t>may</w:t>
        </w:r>
      </w:ins>
      <w:ins w:id="352" w:author="Judith Borghouts" w:date="2018-05-07T15:56:00Z">
        <w:r w:rsidR="004A431D" w:rsidRPr="004A431D">
          <w:t xml:space="preserve"> provide substantial benefits in work: </w:t>
        </w:r>
      </w:ins>
      <w:ins w:id="353" w:author="Judith Borghouts" w:date="2018-05-07T16:32:00Z">
        <w:r w:rsidR="00807A0D">
          <w:t>it</w:t>
        </w:r>
      </w:ins>
      <w:ins w:id="354" w:author="Judith Borghouts" w:date="2018-05-07T15:56:00Z">
        <w:r w:rsidR="004A431D" w:rsidRPr="004A431D">
          <w:t xml:space="preserve"> </w:t>
        </w:r>
      </w:ins>
      <w:ins w:id="355" w:author="Judith Borghouts" w:date="2018-05-07T16:27:00Z">
        <w:r w:rsidR="00D63AD3">
          <w:t>can</w:t>
        </w:r>
      </w:ins>
      <w:ins w:id="356" w:author="Judith Borghouts" w:date="2018-05-07T15:56:00Z">
        <w:r w:rsidR="004A431D" w:rsidRPr="004A431D">
          <w:t xml:space="preserve"> make people less distracted and more focused on their current task, </w:t>
        </w:r>
        <w:r w:rsidR="00FD4148">
          <w:t>which</w:t>
        </w:r>
        <w:r w:rsidR="004A431D" w:rsidRPr="004A431D">
          <w:t xml:space="preserve"> can lead to higher productivity</w:t>
        </w:r>
      </w:ins>
      <w:ins w:id="357" w:author="Judith Borghouts" w:date="2018-05-07T15:57:00Z">
        <w:r w:rsidR="000A6762">
          <w:t xml:space="preserve"> [reference]</w:t>
        </w:r>
      </w:ins>
      <w:ins w:id="358" w:author="Judith Borghouts" w:date="2018-05-07T15:56:00Z">
        <w:r w:rsidR="004A431D" w:rsidRPr="004A431D">
          <w:t>.</w:t>
        </w:r>
      </w:ins>
      <w:ins w:id="359" w:author="Judith Borghouts" w:date="2018-05-07T15:58:00Z">
        <w:r w:rsidR="004150B6">
          <w:t xml:space="preserve"> T</w:t>
        </w:r>
        <w:r w:rsidR="009D5714">
          <w:t xml:space="preserve">he </w:t>
        </w:r>
      </w:ins>
      <w:ins w:id="360" w:author="Judith Borghouts" w:date="2018-05-07T16:10:00Z">
        <w:r w:rsidR="001A312B">
          <w:t>improvement</w:t>
        </w:r>
      </w:ins>
      <w:ins w:id="361" w:author="Judith Borghouts" w:date="2018-05-07T16:24:00Z">
        <w:r w:rsidR="00152C4D">
          <w:t>s</w:t>
        </w:r>
      </w:ins>
      <w:ins w:id="362" w:author="Judith Borghouts" w:date="2018-05-07T16:10:00Z">
        <w:r w:rsidR="001A312B">
          <w:t xml:space="preserve"> </w:t>
        </w:r>
      </w:ins>
      <w:ins w:id="363" w:author="Judith Borghouts" w:date="2018-05-07T16:44:00Z">
        <w:r w:rsidR="00AD4F55">
          <w:t xml:space="preserve">we found </w:t>
        </w:r>
      </w:ins>
      <w:ins w:id="364" w:author="Judith Borghouts" w:date="2018-05-07T16:10:00Z">
        <w:r w:rsidR="001A312B">
          <w:t>in</w:t>
        </w:r>
      </w:ins>
      <w:ins w:id="365" w:author="Judith Borghouts" w:date="2018-05-07T16:44:00Z">
        <w:r w:rsidR="0085624D">
          <w:t xml:space="preserve"> data entry</w:t>
        </w:r>
      </w:ins>
      <w:ins w:id="366" w:author="Judith Borghouts" w:date="2018-05-07T16:10:00Z">
        <w:r w:rsidR="001A312B">
          <w:t xml:space="preserve"> </w:t>
        </w:r>
      </w:ins>
      <w:ins w:id="367" w:author="Judith Borghouts" w:date="2018-05-07T16:24:00Z">
        <w:r w:rsidR="005327C0">
          <w:t>accuracy and completion time</w:t>
        </w:r>
      </w:ins>
      <w:ins w:id="368" w:author="Judith Borghouts" w:date="2018-05-07T16:10:00Z">
        <w:r w:rsidR="001A312B">
          <w:t xml:space="preserve"> </w:t>
        </w:r>
      </w:ins>
      <w:del w:id="369" w:author="Judith Borghouts" w:date="2018-05-07T15:58:00Z">
        <w:r w:rsidRPr="00835D90" w:rsidDel="00FA5121">
          <w:delText xml:space="preserve">findings suggest that shorter switches can lead to better task performance, and </w:delText>
        </w:r>
      </w:del>
      <w:del w:id="370" w:author="Judith Borghouts" w:date="2018-05-07T16:24:00Z">
        <w:r w:rsidRPr="00835D90" w:rsidDel="00344D11">
          <w:delText>are</w:delText>
        </w:r>
      </w:del>
      <w:ins w:id="371" w:author="Judith Borghouts" w:date="2018-05-07T16:24:00Z">
        <w:r w:rsidR="00152C4D">
          <w:t>are</w:t>
        </w:r>
      </w:ins>
      <w:ins w:id="372" w:author="Judith Borghouts" w:date="2018-05-07T16:10:00Z">
        <w:r w:rsidR="001A312B">
          <w:t xml:space="preserve"> also</w:t>
        </w:r>
      </w:ins>
      <w:r w:rsidRPr="00835D90">
        <w:t xml:space="preserve"> in line with previous </w:t>
      </w:r>
      <w:ins w:id="373" w:author="Judith Borghouts" w:date="2018-05-07T16:11:00Z">
        <w:r w:rsidR="00B30965">
          <w:t xml:space="preserve">experimental </w:t>
        </w:r>
      </w:ins>
      <w:r w:rsidRPr="00835D90">
        <w:t xml:space="preserve">studies </w:t>
      </w:r>
      <w:del w:id="374" w:author="Judith Borghouts" w:date="2018-05-07T15:58:00Z">
        <w:r w:rsidRPr="00835D90" w:rsidDel="004150B6">
          <w:delText xml:space="preserve">connecting </w:delText>
        </w:r>
      </w:del>
      <w:ins w:id="375" w:author="Judith Borghouts" w:date="2018-05-07T15:58:00Z">
        <w:r w:rsidR="009252E3">
          <w:t>showing</w:t>
        </w:r>
        <w:r w:rsidR="004150B6">
          <w:t xml:space="preserve"> shorter </w:t>
        </w:r>
      </w:ins>
      <w:ins w:id="376" w:author="Judith Borghouts" w:date="2018-05-07T15:59:00Z">
        <w:r w:rsidR="004150B6">
          <w:t>interruptions improve task performance</w:t>
        </w:r>
      </w:ins>
      <w:del w:id="377" w:author="Judith Borghouts" w:date="2018-05-07T15:59:00Z">
        <w:r w:rsidRPr="00835D90" w:rsidDel="004150B6">
          <w:delText>the duration of an interruption to its disruptiveness</w:delText>
        </w:r>
      </w:del>
      <w:r w:rsidRPr="00835D90">
        <w:t xml:space="preserve"> </w:t>
      </w:r>
      <w:r w:rsidRPr="00835D90">
        <w:fldChar w:fldCharType="begin" w:fldLock="1"/>
      </w:r>
      <w:r w:rsidR="003156C2" w:rsidRPr="00835D90">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835D90">
        <w:fldChar w:fldCharType="separate"/>
      </w:r>
      <w:r w:rsidR="003156C2" w:rsidRPr="00835D90">
        <w:rPr>
          <w:noProof/>
        </w:rPr>
        <w:t>(Altmann et al., 2017; Monk et al., 2008)</w:t>
      </w:r>
      <w:r w:rsidRPr="00835D90">
        <w:fldChar w:fldCharType="end"/>
      </w:r>
      <w:r w:rsidRPr="00835D90">
        <w:t>.</w:t>
      </w:r>
      <w:ins w:id="378" w:author="Judith Borghouts" w:date="2018-05-07T16:25:00Z">
        <w:r w:rsidR="00CF14FD">
          <w:t xml:space="preserve"> In these</w:t>
        </w:r>
      </w:ins>
      <w:ins w:id="379" w:author="Judith Borghouts" w:date="2018-05-07T16:27:00Z">
        <w:r w:rsidR="00A63699">
          <w:t xml:space="preserve"> </w:t>
        </w:r>
      </w:ins>
      <w:ins w:id="380" w:author="Judith Borghouts" w:date="2018-05-07T16:32:00Z">
        <w:r w:rsidR="00AC4707">
          <w:t>experimental</w:t>
        </w:r>
      </w:ins>
      <w:ins w:id="381" w:author="Judith Borghouts" w:date="2018-05-07T16:25:00Z">
        <w:r w:rsidR="00CF14FD">
          <w:t xml:space="preserve"> studies, the length of the interruptions was controlled by the experimenters.</w:t>
        </w:r>
      </w:ins>
      <w:commentRangeStart w:id="382"/>
      <w:r w:rsidRPr="00835D90">
        <w:t xml:space="preserve"> </w:t>
      </w:r>
      <w:commentRangeEnd w:id="382"/>
      <w:ins w:id="383" w:author="Judith Borghouts" w:date="2018-05-07T15:59:00Z">
        <w:r w:rsidR="00C04FFD">
          <w:t xml:space="preserve">Our study </w:t>
        </w:r>
      </w:ins>
      <w:ins w:id="384" w:author="Judith Borghouts" w:date="2018-05-07T16:22:00Z">
        <w:r w:rsidR="000B0F92">
          <w:t xml:space="preserve">contributes to this </w:t>
        </w:r>
        <w:r w:rsidR="00547689">
          <w:t>body of work</w:t>
        </w:r>
        <w:r w:rsidR="000B0F92">
          <w:t xml:space="preserve"> by </w:t>
        </w:r>
      </w:ins>
      <w:ins w:id="385" w:author="Judith Borghouts" w:date="2018-05-07T16:32:00Z">
        <w:r w:rsidR="007E5CD2">
          <w:t xml:space="preserve">exploring ways </w:t>
        </w:r>
      </w:ins>
      <w:ins w:id="386" w:author="Judith Borghouts" w:date="2018-05-07T16:27:00Z">
        <w:r w:rsidR="00D222D0">
          <w:t xml:space="preserve">to shorten </w:t>
        </w:r>
      </w:ins>
      <w:ins w:id="387" w:author="Judith Borghouts" w:date="2018-05-07T15:59:00Z">
        <w:r w:rsidR="00C04FFD">
          <w:t>self-interruptions</w:t>
        </w:r>
      </w:ins>
      <w:ins w:id="388" w:author="Judith Borghouts" w:date="2018-05-07T16:26:00Z">
        <w:r w:rsidR="00D14DB5">
          <w:t>, where the length of the interruptions is controlled by users themselves</w:t>
        </w:r>
      </w:ins>
      <w:ins w:id="389" w:author="Judith Borghouts" w:date="2018-05-07T16:22:00Z">
        <w:r w:rsidR="0010195E">
          <w:t>.</w:t>
        </w:r>
      </w:ins>
      <w:ins w:id="390" w:author="Judith Borghouts" w:date="2018-05-07T15:59:00Z">
        <w:r w:rsidR="00523208">
          <w:t xml:space="preserve"> </w:t>
        </w:r>
      </w:ins>
      <w:del w:id="391" w:author="Judith Borghouts" w:date="2018-05-07T16:11:00Z">
        <w:r w:rsidR="00690060" w:rsidRPr="00835D90" w:rsidDel="00523208">
          <w:rPr>
            <w:rStyle w:val="CommentReference"/>
          </w:rPr>
          <w:commentReference w:id="382"/>
        </w:r>
      </w:del>
    </w:p>
    <w:p w14:paraId="315587B7" w14:textId="75953908" w:rsidR="00EC641E" w:rsidRPr="00835D90" w:rsidRDefault="00EC641E" w:rsidP="00D95924">
      <w:pPr>
        <w:pStyle w:val="Paragraph"/>
        <w:rPr>
          <w:ins w:id="392" w:author="Duncan Brumby" w:date="2018-05-03T13:53:00Z"/>
        </w:rPr>
      </w:pPr>
      <w:ins w:id="393" w:author="Judith Borghouts" w:date="2018-05-07T17:02:00Z">
        <w:r>
          <w:t xml:space="preserve">[TODO: discuss long IKIs, suggests </w:t>
        </w:r>
      </w:ins>
      <w:ins w:id="394" w:author="Judith Borghouts" w:date="2018-05-08T09:17:00Z">
        <w:r w:rsidR="00745335">
          <w:t xml:space="preserve">that in addition to window switches, </w:t>
        </w:r>
      </w:ins>
      <w:ins w:id="395" w:author="Judith Borghouts" w:date="2018-05-07T17:02:00Z">
        <w:r>
          <w:t>people also self-interrupted with task window in focus]</w:t>
        </w:r>
      </w:ins>
    </w:p>
    <w:p w14:paraId="5FFB646B" w14:textId="62DC568B" w:rsidR="001F585A" w:rsidRPr="00835D90" w:rsidDel="0006672C" w:rsidRDefault="009A4FEC" w:rsidP="00C30354">
      <w:pPr>
        <w:pStyle w:val="Paragraph"/>
        <w:rPr>
          <w:del w:id="396" w:author="Judith Borghouts" w:date="2018-05-07T16:45:00Z"/>
        </w:rPr>
      </w:pPr>
      <w:commentRangeStart w:id="397"/>
      <w:ins w:id="398" w:author="Duncan Brumby" w:date="2018-05-03T13:56:00Z">
        <w:del w:id="399" w:author="Judith Borghouts" w:date="2018-05-07T16:45:00Z">
          <w:r w:rsidRPr="00835D90" w:rsidDel="0006672C">
            <w:delText>G</w:delText>
          </w:r>
        </w:del>
      </w:ins>
      <w:ins w:id="400" w:author="Duncan Brumby" w:date="2018-05-03T13:53:00Z">
        <w:del w:id="401" w:author="Judith Borghouts" w:date="2018-05-07T16:45:00Z">
          <w:r w:rsidR="00BC472D" w:rsidRPr="00835D90" w:rsidDel="0006672C">
            <w:delText xml:space="preserve">iving participants </w:delText>
          </w:r>
        </w:del>
      </w:ins>
      <w:del w:id="402" w:author="Judith Borghouts" w:date="2018-05-07T16:45:00Z">
        <w:r w:rsidR="00243D04" w:rsidRPr="00835D90" w:rsidDel="0006672C">
          <w:delText>Feedback</w:delText>
        </w:r>
        <w:r w:rsidR="001F585A" w:rsidRPr="00835D90" w:rsidDel="0006672C">
          <w:delText xml:space="preserve"> </w:delText>
        </w:r>
      </w:del>
      <w:ins w:id="403" w:author="Duncan Brumby" w:date="2018-05-03T13:53:00Z">
        <w:del w:id="404" w:author="Judith Borghouts" w:date="2018-05-07T16:45:00Z">
          <w:r w:rsidR="00BC472D" w:rsidRPr="00835D90" w:rsidDel="0006672C">
            <w:delText xml:space="preserve">feedback </w:delText>
          </w:r>
        </w:del>
      </w:ins>
      <w:del w:id="405" w:author="Judith Borghouts" w:date="2018-05-07T16:45:00Z">
        <w:r w:rsidR="001F585A" w:rsidRPr="00835D90" w:rsidDel="0006672C">
          <w:delText xml:space="preserve">on </w:delText>
        </w:r>
      </w:del>
      <w:ins w:id="406" w:author="Duncan Brumby" w:date="2018-05-03T13:53:00Z">
        <w:del w:id="407" w:author="Judith Borghouts" w:date="2018-05-07T16:45:00Z">
          <w:r w:rsidR="00BC472D" w:rsidRPr="00835D90" w:rsidDel="0006672C">
            <w:delText xml:space="preserve">the duration of their </w:delText>
          </w:r>
        </w:del>
      </w:ins>
      <w:del w:id="408" w:author="Judith Borghouts" w:date="2018-05-07T16:45:00Z">
        <w:r w:rsidR="001F585A" w:rsidRPr="00835D90" w:rsidDel="0006672C">
          <w:delText>switch</w:delText>
        </w:r>
      </w:del>
      <w:ins w:id="409" w:author="Duncan Brumby" w:date="2018-05-03T13:53:00Z">
        <w:del w:id="410" w:author="Judith Borghouts" w:date="2018-05-07T16:45:00Z">
          <w:r w:rsidR="00BC472D" w:rsidRPr="00835D90" w:rsidDel="0006672C">
            <w:delText xml:space="preserve">es </w:delText>
          </w:r>
        </w:del>
      </w:ins>
      <w:del w:id="411" w:author="Judith Borghouts" w:date="2018-05-07T16:45:00Z">
        <w:r w:rsidR="001F585A" w:rsidRPr="00835D90" w:rsidDel="0006672C">
          <w:delText xml:space="preserve">ing duration did not reduce the </w:delText>
        </w:r>
      </w:del>
      <w:del w:id="412" w:author="Judith Borghouts" w:date="2018-05-07T16:39:00Z">
        <w:r w:rsidR="001F585A" w:rsidRPr="00835D90" w:rsidDel="0034777C">
          <w:delText xml:space="preserve">number </w:delText>
        </w:r>
      </w:del>
      <w:del w:id="413" w:author="Judith Borghouts" w:date="2018-05-07T16:45:00Z">
        <w:r w:rsidR="001F585A" w:rsidRPr="00835D90" w:rsidDel="0006672C">
          <w:delText>of switches</w:delText>
        </w:r>
      </w:del>
      <w:ins w:id="414" w:author="Duncan Brumby" w:date="2018-05-03T13:54:00Z">
        <w:del w:id="415" w:author="Judith Borghouts" w:date="2018-05-07T16:45:00Z">
          <w:r w:rsidR="00BC472D" w:rsidRPr="00835D90" w:rsidDel="0006672C">
            <w:delText xml:space="preserve">. This result is inconsistent with </w:delText>
          </w:r>
        </w:del>
      </w:ins>
      <w:del w:id="416" w:author="Judith Borghouts" w:date="2018-05-07T16:45:00Z">
        <w:r w:rsidR="001F585A" w:rsidRPr="00835D90" w:rsidDel="0006672C">
          <w:delText xml:space="preserve"> as in prior work</w:delText>
        </w:r>
      </w:del>
      <w:ins w:id="417" w:author="Duncan Brumby" w:date="2018-05-03T13:55:00Z">
        <w:del w:id="418" w:author="Judith Borghouts" w:date="2018-05-07T16:45:00Z">
          <w:r w:rsidR="00BC472D" w:rsidRPr="00835D90" w:rsidDel="0006672C">
            <w:delText xml:space="preserve">, which found </w:delText>
          </w:r>
        </w:del>
      </w:ins>
      <w:del w:id="419" w:author="Judith Borghouts" w:date="2018-05-07T16:45:00Z">
        <w:r w:rsidR="001F585A" w:rsidRPr="00835D90" w:rsidDel="0006672C">
          <w:delText xml:space="preserve"> </w:delText>
        </w:r>
      </w:del>
      <w:ins w:id="420" w:author="Duncan Brumby" w:date="2018-05-03T13:56:00Z">
        <w:del w:id="421" w:author="Judith Borghouts" w:date="2018-05-07T16:33:00Z">
          <w:r w:rsidRPr="00835D90" w:rsidDel="0032722F">
            <w:delText>XXXX</w:delText>
          </w:r>
        </w:del>
        <w:del w:id="422" w:author="Judith Borghouts" w:date="2018-05-07T16:45:00Z">
          <w:r w:rsidRPr="00835D90" w:rsidDel="0006672C">
            <w:delText xml:space="preserve"> </w:delText>
          </w:r>
        </w:del>
      </w:ins>
      <w:del w:id="423" w:author="Judith Borghouts" w:date="2018-05-07T16:45:00Z">
        <w:r w:rsidR="001F585A" w:rsidRPr="00835D90" w:rsidDel="0006672C">
          <w:fldChar w:fldCharType="begin" w:fldLock="1"/>
        </w:r>
        <w:r w:rsidR="003156C2" w:rsidRPr="00835D90" w:rsidDel="0006672C">
          <w:del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delInstrText>
        </w:r>
        <w:r w:rsidR="001F585A" w:rsidRPr="00835D90" w:rsidDel="0006672C">
          <w:fldChar w:fldCharType="separate"/>
        </w:r>
        <w:r w:rsidR="003156C2" w:rsidRPr="00835D90" w:rsidDel="0006672C">
          <w:rPr>
            <w:noProof/>
          </w:rPr>
          <w:delText>(Gould et al., 2016)</w:delText>
        </w:r>
        <w:r w:rsidR="001F585A" w:rsidRPr="00835D90" w:rsidDel="0006672C">
          <w:fldChar w:fldCharType="end"/>
        </w:r>
        <w:r w:rsidR="001F585A" w:rsidRPr="00835D90" w:rsidDel="0006672C">
          <w:delText xml:space="preserve">. </w:delText>
        </w:r>
      </w:del>
      <w:ins w:id="424" w:author="Duncan Brumby" w:date="2018-05-03T13:55:00Z">
        <w:del w:id="425" w:author="Judith Borghouts" w:date="2018-05-07T16:38:00Z">
          <w:r w:rsidRPr="00835D90" w:rsidDel="00D01CC9">
            <w:delText>However, i</w:delText>
          </w:r>
        </w:del>
        <w:del w:id="426" w:author="Judith Borghouts" w:date="2018-05-07T16:33:00Z">
          <w:r w:rsidRPr="00835D90" w:rsidDel="007A616F">
            <w:delText xml:space="preserve">t’s worth bearing in mind that in </w:delText>
          </w:r>
        </w:del>
      </w:ins>
      <w:del w:id="427" w:author="Judith Borghouts" w:date="2018-05-07T16:33:00Z">
        <w:r w:rsidR="001F585A" w:rsidRPr="00835D90" w:rsidDel="007A616F">
          <w:delText xml:space="preserve">In Gould et al.’s study, feedback appeared after </w:delText>
        </w:r>
        <w:r w:rsidR="001F585A" w:rsidRPr="00835D90" w:rsidDel="007A616F">
          <w:rPr>
            <w:i/>
          </w:rPr>
          <w:delText>every</w:delText>
        </w:r>
        <w:r w:rsidR="001F585A" w:rsidRPr="00835D90" w:rsidDel="007A616F">
          <w:delText xml:space="preserve"> </w:delText>
        </w:r>
        <w:r w:rsidR="001F585A" w:rsidRPr="00835D90" w:rsidDel="007A616F">
          <w:rPr>
            <w:i/>
          </w:rPr>
          <w:delText>switch</w:delText>
        </w:r>
      </w:del>
      <w:del w:id="428" w:author="Judith Borghouts" w:date="2018-05-07T16:29:00Z">
        <w:r w:rsidR="00243D04" w:rsidRPr="00835D90" w:rsidDel="00AA0782">
          <w:rPr>
            <w:i/>
          </w:rPr>
          <w:delText xml:space="preserve">, </w:delText>
        </w:r>
        <w:r w:rsidR="00243D04" w:rsidRPr="00835D90" w:rsidDel="00AA0782">
          <w:delText>and</w:delText>
        </w:r>
        <w:r w:rsidR="00243D04" w:rsidRPr="00835D90" w:rsidDel="00AA0782">
          <w:rPr>
            <w:i/>
          </w:rPr>
          <w:delText xml:space="preserve"> </w:delText>
        </w:r>
        <w:r w:rsidR="00243D04" w:rsidRPr="00835D90" w:rsidDel="00AA0782">
          <w:delText>p</w:delText>
        </w:r>
        <w:r w:rsidR="001F585A" w:rsidRPr="00835D90" w:rsidDel="00AA0782">
          <w:delText>articipants may have tried to reduce switches, either because they were more aware of every switch or because they wanted to avoid the message</w:delText>
        </w:r>
      </w:del>
      <w:del w:id="429" w:author="Judith Borghouts" w:date="2018-05-07T16:33:00Z">
        <w:r w:rsidR="001F585A" w:rsidRPr="00835D90" w:rsidDel="007A616F">
          <w:delText>. In</w:delText>
        </w:r>
      </w:del>
      <w:del w:id="430" w:author="Judith Borghouts" w:date="2018-05-07T16:38:00Z">
        <w:r w:rsidR="001F585A" w:rsidRPr="00835D90" w:rsidDel="00D01CC9">
          <w:delText xml:space="preserve"> our study </w:delText>
        </w:r>
      </w:del>
      <w:del w:id="431" w:author="Judith Borghouts" w:date="2018-05-07T16:34:00Z">
        <w:r w:rsidR="001F585A" w:rsidRPr="00835D90" w:rsidDel="008C7333">
          <w:delText>p</w:delText>
        </w:r>
      </w:del>
      <w:del w:id="432" w:author="Judith Borghouts" w:date="2018-05-07T16:45:00Z">
        <w:r w:rsidR="001F585A" w:rsidRPr="00835D90" w:rsidDel="0006672C">
          <w:delText xml:space="preserve">articipants </w:delText>
        </w:r>
        <w:r w:rsidR="007D77B8" w:rsidRPr="00835D90" w:rsidDel="0006672C">
          <w:delText>had to switch as</w:delText>
        </w:r>
        <w:r w:rsidR="001F585A" w:rsidRPr="00835D90" w:rsidDel="0006672C">
          <w:delText xml:space="preserve"> part of the tas</w:delText>
        </w:r>
      </w:del>
      <w:del w:id="433" w:author="Judith Borghouts" w:date="2018-05-07T16:38:00Z">
        <w:r w:rsidR="001F585A" w:rsidRPr="00835D90" w:rsidDel="006F1E4B">
          <w:delText>k</w:delText>
        </w:r>
        <w:r w:rsidR="00105D2D" w:rsidRPr="00835D90" w:rsidDel="006F1E4B">
          <w:delText xml:space="preserve"> and had to briefly hold </w:delText>
        </w:r>
      </w:del>
      <w:ins w:id="434" w:author="Duncan Brumby" w:date="2018-05-03T13:57:00Z">
        <w:del w:id="435" w:author="Judith Borghouts" w:date="2018-05-07T16:38:00Z">
          <w:r w:rsidR="00F77B7D" w:rsidRPr="00835D90" w:rsidDel="006F1E4B">
            <w:delText xml:space="preserve">this </w:delText>
          </w:r>
        </w:del>
      </w:ins>
      <w:del w:id="436" w:author="Judith Borghouts" w:date="2018-05-07T16:38:00Z">
        <w:r w:rsidR="00105D2D" w:rsidRPr="00835D90" w:rsidDel="006F1E4B">
          <w:delText>information in the</w:delText>
        </w:r>
      </w:del>
      <w:ins w:id="437" w:author="Duncan Brumby" w:date="2018-05-03T13:57:00Z">
        <w:del w:id="438" w:author="Judith Borghouts" w:date="2018-05-07T16:38:00Z">
          <w:r w:rsidR="00F77B7D" w:rsidRPr="00835D90" w:rsidDel="006F1E4B">
            <w:delText xml:space="preserve">ir </w:delText>
          </w:r>
        </w:del>
      </w:ins>
      <w:del w:id="439" w:author="Judith Borghouts" w:date="2018-05-07T16:38:00Z">
        <w:r w:rsidR="00105D2D" w:rsidRPr="00835D90" w:rsidDel="006F1E4B">
          <w:delText xml:space="preserve"> head</w:delText>
        </w:r>
        <w:r w:rsidR="001F585A" w:rsidRPr="00835D90" w:rsidDel="006F1E4B">
          <w:delText>. Giving</w:delText>
        </w:r>
      </w:del>
      <w:del w:id="440" w:author="Judith Borghouts" w:date="2018-05-07T16:45:00Z">
        <w:r w:rsidR="001F585A" w:rsidRPr="00835D90" w:rsidDel="0006672C">
          <w:delText xml:space="preserve"> notifications at every switch would have had the risk of overexposing participants to notifications and limiting its usefulnes</w:delText>
        </w:r>
        <w:commentRangeEnd w:id="397"/>
        <w:r w:rsidR="00A9352B" w:rsidRPr="00835D90" w:rsidDel="0006672C">
          <w:rPr>
            <w:rStyle w:val="CommentReference"/>
          </w:rPr>
          <w:commentReference w:id="397"/>
        </w:r>
        <w:r w:rsidR="001F585A" w:rsidRPr="00835D90" w:rsidDel="0006672C">
          <w:delText xml:space="preserve">s </w:delText>
        </w:r>
        <w:r w:rsidR="001F585A" w:rsidRPr="00835D90" w:rsidDel="0006672C">
          <w:fldChar w:fldCharType="begin" w:fldLock="1"/>
        </w:r>
        <w:r w:rsidR="003156C2" w:rsidRPr="00835D90" w:rsidDel="0006672C">
          <w:del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delInstrText>
        </w:r>
        <w:r w:rsidR="001F585A" w:rsidRPr="00835D90" w:rsidDel="0006672C">
          <w:fldChar w:fldCharType="separate"/>
        </w:r>
        <w:r w:rsidR="003156C2" w:rsidRPr="00835D90" w:rsidDel="0006672C">
          <w:rPr>
            <w:noProof/>
          </w:rPr>
          <w:delText>(Cutrell, Czerwinski, &amp; Horvitz, 2001; Whittaker et al., 2016)</w:delText>
        </w:r>
        <w:r w:rsidR="001F585A" w:rsidRPr="00835D90" w:rsidDel="0006672C">
          <w:fldChar w:fldCharType="end"/>
        </w:r>
        <w:r w:rsidR="001F585A" w:rsidRPr="00835D90" w:rsidDel="0006672C">
          <w:delText>.</w:delText>
        </w:r>
      </w:del>
      <w:del w:id="441" w:author="Judith Borghouts" w:date="2018-05-07T16:34:00Z">
        <w:r w:rsidR="001F585A" w:rsidRPr="00835D90" w:rsidDel="00E90ED7">
          <w:delText xml:space="preserve"> Therefore</w:delText>
        </w:r>
        <w:r w:rsidR="001F585A" w:rsidRPr="00835D90" w:rsidDel="008C7333">
          <w:delText xml:space="preserve">, feedback was only given after </w:delText>
        </w:r>
        <w:r w:rsidR="001F585A" w:rsidRPr="00835D90" w:rsidDel="008C7333">
          <w:rPr>
            <w:i/>
          </w:rPr>
          <w:delText>every trial</w:delText>
        </w:r>
        <w:r w:rsidR="001F585A" w:rsidRPr="00835D90" w:rsidDel="008C7333">
          <w:delText xml:space="preserve">. </w:delText>
        </w:r>
      </w:del>
      <w:commentRangeStart w:id="442"/>
      <w:del w:id="443" w:author="Judith Borghouts" w:date="2018-05-07T16:23:00Z">
        <w:r w:rsidR="002E7CC9" w:rsidRPr="00835D90" w:rsidDel="00B21134">
          <w:delText xml:space="preserve">In </w:delText>
        </w:r>
        <w:r w:rsidR="00B17C06" w:rsidRPr="00835D90" w:rsidDel="00B21134">
          <w:delText>Study 2,</w:delText>
        </w:r>
        <w:r w:rsidR="00C30354" w:rsidRPr="00835D90" w:rsidDel="00B21134">
          <w:delText xml:space="preserve"> which uses people’s own work, a notification</w:delText>
        </w:r>
        <w:r w:rsidR="002E7CC9" w:rsidRPr="00835D90" w:rsidDel="00B21134">
          <w:delText xml:space="preserve"> will be given</w:delText>
        </w:r>
        <w:r w:rsidR="00C30354" w:rsidRPr="00835D90" w:rsidDel="00B21134">
          <w:delText xml:space="preserve"> upon every switch. </w:delText>
        </w:r>
      </w:del>
      <w:del w:id="444" w:author="Judith Borghouts" w:date="2018-05-07T16:44:00Z">
        <w:r w:rsidR="001F585A" w:rsidRPr="00835D90" w:rsidDel="0006672C">
          <w:delText>Moreover, the notification only showed information rega</w:delText>
        </w:r>
        <w:r w:rsidR="007D77B8" w:rsidRPr="00835D90" w:rsidDel="0006672C">
          <w:delText>rding the duration of switches</w:delText>
        </w:r>
      </w:del>
      <w:del w:id="445" w:author="Judith Borghouts" w:date="2018-05-07T16:40:00Z">
        <w:r w:rsidR="007D77B8" w:rsidRPr="00835D90" w:rsidDel="000636EF">
          <w:delText xml:space="preserve">. </w:delText>
        </w:r>
        <w:r w:rsidR="00B21509" w:rsidRPr="00835D90" w:rsidDel="000636EF">
          <w:fldChar w:fldCharType="begin" w:fldLock="1"/>
        </w:r>
        <w:r w:rsidR="003351B6" w:rsidRPr="00835D90" w:rsidDel="000636EF">
          <w:delInstrText>ADDIN CSL_CITATION { "citationItems" : [ { "id" : "ITEM-1", "itemData" : { "DOI" : "10.1111/cogs.12513", "ISSN" : "1551-6709", "abstract" : "We test people's ability to optimize performance across two concurrent tasks. Participants per-formed a number entry task while controlling a randomly moving cursor with a joystick. Partici-pants received explicit feedback on their performance on these tasks in the form of a single combined score. This payoff function was varied between conditions to change the value of one task relative to the other. We found that participants adapted their strategy for interleaving the two tasks, by varying how long they spent on one task before switching to the other, in order to achieve the near maximum payoff available in each condition. In a second experiment, we show that this behavior is learned quickly (within 2\u20133 min over several discrete trials) and remained stable for as long as the payoff function did not change. The results of this work show that people are adaptive and flexible in how they prioritize and allocate attention in a dual-task setting. However, it also demonstrates some of the limits regarding people's ability to optimize payoff functions.", "author" : [ { "dropping-particle" : "", "family" : "Farmer", "given" : "George D", "non-dropping-particle" : "", "parse-names" : false, "suffix" : "" }, { "dropping-particle" : "", "family" : "Janssen", "given" : "Christian P", "non-dropping-particle" : "", "parse-names" : false, "suffix" : "" }, { "dropping-particle" : "", "family" : "Nguyen", "given" : "Anh T", "non-dropping-particle" : "", "parse-names" : false, "suffix" : "" }, { "dropping-particle" : "", "family" : "Brumby", "given" : "Duncan P.", "non-dropping-particle" : "", "parse-names" : false, "suffix" : "" } ], "container-title" : "Cognitive Science", "id" : "ITEM-1", "issued" : { "date-parts" : [ [ "2017" ] ] }, "page" : "1-30", "title" : "Dividing Attention Between Tasks: Testing Whether Explicit Payoff Functions Elicit Optimal Dual-Task Performance", "type" : "article-journal" }, "suppress-author" : 1, "uris" : [ "http://www.mendeley.com/documents/?uuid=bf48ca21-9407-327a-adf2-abc06623a0d0" ] } ], "mendeley" : { "formattedCitation" : "(2017)" }, "properties" : {  }, "schema" : "https://github.com/citation-style-language/schema/raw/master/csl-citation.json" }</w:delInstrText>
        </w:r>
        <w:r w:rsidR="00B21509" w:rsidRPr="00835D90" w:rsidDel="000636EF">
          <w:fldChar w:fldCharType="separate"/>
        </w:r>
        <w:r w:rsidR="003351B6" w:rsidRPr="00835D90" w:rsidDel="000636EF">
          <w:rPr>
            <w:noProof/>
          </w:rPr>
          <w:delText>(2017)</w:delText>
        </w:r>
        <w:r w:rsidR="00B21509" w:rsidRPr="00835D90" w:rsidDel="000636EF">
          <w:fldChar w:fldCharType="end"/>
        </w:r>
        <w:r w:rsidR="00B21509" w:rsidRPr="00835D90" w:rsidDel="000636EF">
          <w:delText xml:space="preserve"> </w:delText>
        </w:r>
        <w:r w:rsidR="007D77B8" w:rsidRPr="00835D90" w:rsidDel="000636EF">
          <w:delText>showed that people work to maximise task performance based on the explicit feedback they are given</w:delText>
        </w:r>
      </w:del>
      <w:del w:id="446" w:author="Judith Borghouts" w:date="2018-05-07T16:34:00Z">
        <w:r w:rsidR="007D77B8" w:rsidRPr="00835D90" w:rsidDel="00801D9E">
          <w:delText xml:space="preserve">, so </w:delText>
        </w:r>
        <w:commentRangeEnd w:id="442"/>
        <w:r w:rsidR="00690060" w:rsidRPr="00835D90" w:rsidDel="00801D9E">
          <w:rPr>
            <w:rStyle w:val="CommentReference"/>
          </w:rPr>
          <w:commentReference w:id="442"/>
        </w:r>
        <w:r w:rsidR="001F585A" w:rsidRPr="00835D90" w:rsidDel="00801D9E">
          <w:delText xml:space="preserve">participants </w:delText>
        </w:r>
        <w:r w:rsidR="007D77B8" w:rsidRPr="00835D90" w:rsidDel="00801D9E">
          <w:delText xml:space="preserve">in the current study </w:delText>
        </w:r>
        <w:r w:rsidR="001F585A" w:rsidRPr="00835D90" w:rsidDel="00801D9E">
          <w:delText xml:space="preserve">may have focused on reducing the duration, rather than number of switches. </w:delText>
        </w:r>
      </w:del>
      <w:del w:id="447" w:author="Judith Borghouts" w:date="2018-05-07T16:40:00Z">
        <w:r w:rsidR="007D77B8" w:rsidRPr="00835D90" w:rsidDel="000636EF">
          <w:delText xml:space="preserve"> </w:delText>
        </w:r>
      </w:del>
    </w:p>
    <w:p w14:paraId="45DF36AE" w14:textId="23A82646" w:rsidR="00E361ED" w:rsidRDefault="001F585A" w:rsidP="00560870">
      <w:pPr>
        <w:pStyle w:val="Paragraph"/>
        <w:rPr>
          <w:ins w:id="448" w:author="Judith Borghouts" w:date="2018-05-07T16:45:00Z"/>
        </w:rPr>
      </w:pPr>
      <w:r w:rsidRPr="00835D90">
        <w:t>Most</w:t>
      </w:r>
      <w:r w:rsidR="00C30354" w:rsidRPr="00835D90">
        <w:t xml:space="preserve"> experimental</w:t>
      </w:r>
      <w:r w:rsidRPr="00835D90">
        <w:t xml:space="preserve"> studies on self-interruptions </w:t>
      </w:r>
      <w:ins w:id="449" w:author="Duncan Brumby" w:date="2018-05-03T14:01:00Z">
        <w:r w:rsidR="00880E6F" w:rsidRPr="00835D90">
          <w:t xml:space="preserve">have </w:t>
        </w:r>
      </w:ins>
      <w:r w:rsidR="00BD5E9C" w:rsidRPr="00835D90">
        <w:t>used</w:t>
      </w:r>
      <w:r w:rsidRPr="00835D90">
        <w:t xml:space="preserve"> an artificial distraction, such as chat messages, to measure </w:t>
      </w:r>
      <w:r w:rsidR="00E23C6F" w:rsidRPr="00835D90">
        <w:t>how</w:t>
      </w:r>
      <w:r w:rsidRPr="00835D90">
        <w:t xml:space="preserve"> people self-interrupt to attend to this distracting task </w:t>
      </w:r>
      <w:r w:rsidRPr="00835D90">
        <w:fldChar w:fldCharType="begin" w:fldLock="1"/>
      </w:r>
      <w:r w:rsidR="000864EF" w:rsidRPr="00835D90">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835D90">
        <w:fldChar w:fldCharType="separate"/>
      </w:r>
      <w:r w:rsidRPr="00835D90">
        <w:rPr>
          <w:noProof/>
        </w:rPr>
        <w:t>(Katidioti &amp; Taatgen, 2013; Salvucci &amp; Bogunovich, 2010)</w:t>
      </w:r>
      <w:r w:rsidRPr="00835D90">
        <w:fldChar w:fldCharType="end"/>
      </w:r>
      <w:r w:rsidRPr="00835D90">
        <w:t xml:space="preserve">. The current study makes a methodological contribution by using participants’ own personal email inbox, based on the assumption that email provides a </w:t>
      </w:r>
      <w:ins w:id="450" w:author="Duncan Brumby" w:date="2018-05-03T14:01:00Z">
        <w:r w:rsidR="00E361ED" w:rsidRPr="00835D90">
          <w:t xml:space="preserve">natural </w:t>
        </w:r>
      </w:ins>
      <w:r w:rsidRPr="00835D90">
        <w:t xml:space="preserve">source of distraction </w:t>
      </w:r>
      <w:r w:rsidRPr="00835D90">
        <w:fldChar w:fldCharType="begin" w:fldLock="1"/>
      </w:r>
      <w:r w:rsidR="002B1C50">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835D90">
        <w:fldChar w:fldCharType="separate"/>
      </w:r>
      <w:r w:rsidR="003351B6" w:rsidRPr="00835D90">
        <w:rPr>
          <w:noProof/>
        </w:rPr>
        <w:t>(Hanrahan &amp; Pérez-Qu, 2015; Mark, Iqbal, Czerwinski, Johns, &amp; Sano, 2016)</w:t>
      </w:r>
      <w:r w:rsidRPr="00835D90">
        <w:fldChar w:fldCharType="end"/>
      </w:r>
      <w:r w:rsidRPr="00835D90">
        <w:t xml:space="preserve">. </w:t>
      </w:r>
      <w:r w:rsidR="00C30354" w:rsidRPr="00835D90">
        <w:t>The benefit of using an experimental task is that it enables to log data entries and measure a dir</w:t>
      </w:r>
      <w:r w:rsidR="000A0F8A" w:rsidRPr="00835D90">
        <w:t>ect effect on task performance</w:t>
      </w:r>
      <w:r w:rsidR="00C30354" w:rsidRPr="00835D90">
        <w:t>.</w:t>
      </w:r>
      <w:r w:rsidR="000A0F8A" w:rsidRPr="00835D90">
        <w:t xml:space="preserve"> </w:t>
      </w:r>
    </w:p>
    <w:p w14:paraId="39F0F241" w14:textId="0CDDC323" w:rsidR="0006672C" w:rsidRDefault="0006672C" w:rsidP="00E74C18">
      <w:pPr>
        <w:pStyle w:val="Paragraph"/>
        <w:rPr>
          <w:ins w:id="451" w:author="Judith Borghouts" w:date="2018-05-07T16:00:00Z"/>
        </w:rPr>
      </w:pPr>
      <w:commentRangeStart w:id="452"/>
      <w:ins w:id="453" w:author="Judith Borghouts" w:date="2018-05-07T16:45:00Z">
        <w:r w:rsidRPr="00835D90">
          <w:t xml:space="preserve">Giving participants feedback on the duration of their switches did not reduce the </w:t>
        </w:r>
        <w:r>
          <w:t>overall occurrence</w:t>
        </w:r>
        <w:r w:rsidRPr="00835D90">
          <w:t xml:space="preserve"> of switches. This result is inconsistent with prior work, which found </w:t>
        </w:r>
        <w:r>
          <w:t xml:space="preserve">that giving users feedback after </w:t>
        </w:r>
        <w:r w:rsidRPr="00D4345F">
          <w:rPr>
            <w:i/>
          </w:rPr>
          <w:t>every switch</w:t>
        </w:r>
        <w:r>
          <w:t xml:space="preserve"> reduced the number of subsequent switches</w:t>
        </w:r>
        <w:r w:rsidRPr="00835D90">
          <w:t xml:space="preserve"> </w:t>
        </w:r>
        <w:r w:rsidRPr="00835D90">
          <w:fldChar w:fldCharType="begin" w:fldLock="1"/>
        </w:r>
        <w:r w:rsidRPr="00835D90">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835D90">
          <w:fldChar w:fldCharType="separate"/>
        </w:r>
        <w:r w:rsidRPr="00835D90">
          <w:rPr>
            <w:noProof/>
          </w:rPr>
          <w:t>(Gould et al., 2016)</w:t>
        </w:r>
        <w:r w:rsidRPr="00835D90">
          <w:fldChar w:fldCharType="end"/>
        </w:r>
        <w:r w:rsidRPr="00835D90">
          <w:t xml:space="preserve">. </w:t>
        </w:r>
        <w:r>
          <w:t xml:space="preserve">A reason for this difference in results may be that in our study </w:t>
        </w:r>
        <w:r w:rsidRPr="00835D90">
          <w:t xml:space="preserve">feedback was only given after </w:t>
        </w:r>
        <w:r w:rsidRPr="00835D90">
          <w:rPr>
            <w:i/>
          </w:rPr>
          <w:t>every trial</w:t>
        </w:r>
        <w:r w:rsidRPr="00835D90">
          <w:t xml:space="preserve">. </w:t>
        </w:r>
        <w:r>
          <w:t>As p</w:t>
        </w:r>
        <w:r w:rsidRPr="00835D90">
          <w:t>articipants had to switch</w:t>
        </w:r>
        <w:r>
          <w:t xml:space="preserve"> regularly</w:t>
        </w:r>
        <w:r w:rsidRPr="00835D90">
          <w:t xml:space="preserve"> as part of the tas</w:t>
        </w:r>
        <w:r>
          <w:t>k, giving</w:t>
        </w:r>
        <w:r w:rsidRPr="00835D90">
          <w:t xml:space="preserve"> notifications at every switch would have had the risk of overexposing participants to notifications and limiting its usefulnes</w:t>
        </w:r>
        <w:commentRangeEnd w:id="452"/>
        <w:r w:rsidRPr="00835D90">
          <w:rPr>
            <w:rStyle w:val="CommentReference"/>
          </w:rPr>
          <w:commentReference w:id="452"/>
        </w:r>
        <w:r w:rsidRPr="00835D90">
          <w:t xml:space="preserve">s </w:t>
        </w:r>
        <w:r w:rsidRPr="00835D90">
          <w:fldChar w:fldCharType="begin" w:fldLock="1"/>
        </w:r>
        <w:r w:rsidRPr="00835D90">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835D90">
          <w:fldChar w:fldCharType="separate"/>
        </w:r>
        <w:r w:rsidRPr="00835D90">
          <w:rPr>
            <w:noProof/>
          </w:rPr>
          <w:t>(Cutrell, Czerwinski, &amp; Horvitz, 2001; Whittaker et al., 2016)</w:t>
        </w:r>
        <w:r w:rsidRPr="00835D90">
          <w:fldChar w:fldCharType="end"/>
        </w:r>
        <w:r w:rsidRPr="00835D90">
          <w:t>.</w:t>
        </w:r>
        <w:r>
          <w:t xml:space="preserve"> </w:t>
        </w:r>
      </w:ins>
    </w:p>
    <w:p w14:paraId="7BAEB34B" w14:textId="5E762637" w:rsidR="009B032D" w:rsidRDefault="00D34CD5" w:rsidP="00560870">
      <w:pPr>
        <w:pStyle w:val="Paragraph"/>
        <w:rPr>
          <w:ins w:id="454" w:author="Judith Borghouts" w:date="2018-05-07T16:06:00Z"/>
        </w:rPr>
      </w:pPr>
      <w:ins w:id="455" w:author="Judith Borghouts" w:date="2018-05-07T17:00:00Z">
        <w:r>
          <w:t xml:space="preserve">One of the factors that influence </w:t>
        </w:r>
      </w:ins>
      <w:ins w:id="456" w:author="Judith Borghouts" w:date="2018-05-07T17:01:00Z">
        <w:r w:rsidR="00335C10">
          <w:t xml:space="preserve">the costs </w:t>
        </w:r>
        <w:r w:rsidR="00035593">
          <w:t>of a work interruption</w:t>
        </w:r>
      </w:ins>
      <w:ins w:id="457" w:author="Judith Borghouts" w:date="2018-05-07T17:00:00Z">
        <w:r>
          <w:t xml:space="preserve"> is its length: while short interruptions can be beneficial</w:t>
        </w:r>
      </w:ins>
      <w:ins w:id="458" w:author="Judith Borghouts" w:date="2018-05-07T17:04:00Z">
        <w:r w:rsidR="00442040">
          <w:t xml:space="preserve"> to productivity</w:t>
        </w:r>
      </w:ins>
      <w:ins w:id="459" w:author="Judith Borghouts" w:date="2018-05-07T17:00:00Z">
        <w:r>
          <w:t>, too many interruptions and for too long take valuable time away from work [</w:t>
        </w:r>
      </w:ins>
      <w:ins w:id="460" w:author="Judith Borghouts" w:date="2018-05-07T17:02:00Z">
        <w:r w:rsidR="0014666D">
          <w:t>reference</w:t>
        </w:r>
      </w:ins>
      <w:ins w:id="461" w:author="Judith Borghouts" w:date="2018-05-07T17:00:00Z">
        <w:r>
          <w:t>].</w:t>
        </w:r>
      </w:ins>
      <w:ins w:id="462" w:author="Judith Borghouts" w:date="2018-05-07T16:59:00Z">
        <w:r>
          <w:t xml:space="preserve"> B</w:t>
        </w:r>
        <w:r w:rsidR="00716640">
          <w:t>ased</w:t>
        </w:r>
      </w:ins>
      <w:ins w:id="463" w:author="Judith Borghouts" w:date="2018-05-07T16:58:00Z">
        <w:r w:rsidR="005F2441">
          <w:t xml:space="preserve"> on</w:t>
        </w:r>
      </w:ins>
      <w:ins w:id="464" w:author="Judith Borghouts" w:date="2018-05-07T17:01:00Z">
        <w:r w:rsidR="00920F44">
          <w:t xml:space="preserve"> this, together with</w:t>
        </w:r>
      </w:ins>
      <w:ins w:id="465" w:author="Judith Borghouts" w:date="2018-05-07T16:58:00Z">
        <w:r w:rsidR="005F2441">
          <w:t xml:space="preserve"> </w:t>
        </w:r>
      </w:ins>
      <w:ins w:id="466" w:author="Judith Borghouts" w:date="2018-05-07T16:56:00Z">
        <w:r w:rsidR="00CC7A1A">
          <w:t>our finding that time feedback reduce</w:t>
        </w:r>
      </w:ins>
      <w:ins w:id="467" w:author="Judith Borghouts" w:date="2018-05-07T17:04:00Z">
        <w:r w:rsidR="0097162D">
          <w:t>s</w:t>
        </w:r>
      </w:ins>
      <w:ins w:id="468" w:author="Judith Borghouts" w:date="2018-05-07T16:56:00Z">
        <w:r w:rsidR="00CC7A1A">
          <w:t xml:space="preserve"> the duration of interruptions</w:t>
        </w:r>
        <w:r w:rsidR="004E3189">
          <w:t xml:space="preserve">, </w:t>
        </w:r>
        <w:r w:rsidR="00CC7A1A">
          <w:t>we expect that time feedback can make people more focused and productive in their work. However</w:t>
        </w:r>
      </w:ins>
      <w:ins w:id="469" w:author="Judith Borghouts" w:date="2018-05-08T10:32:00Z">
        <w:r w:rsidR="0035207E">
          <w:t xml:space="preserve"> the</w:t>
        </w:r>
        <w:r w:rsidR="00483D48">
          <w:t xml:space="preserve"> focus of the</w:t>
        </w:r>
        <w:r w:rsidR="0035207E">
          <w:t xml:space="preserve"> current study</w:t>
        </w:r>
        <w:r w:rsidR="009B720F">
          <w:t xml:space="preserve"> was on </w:t>
        </w:r>
      </w:ins>
      <w:ins w:id="470" w:author="Judith Borghouts" w:date="2018-05-08T10:33:00Z">
        <w:r w:rsidR="00241AD9">
          <w:t xml:space="preserve">X and </w:t>
        </w:r>
      </w:ins>
      <w:ins w:id="471" w:author="Judith Borghouts" w:date="2018-05-07T16:14:00Z">
        <w:r w:rsidR="00255D00">
          <w:t xml:space="preserve">did not explore </w:t>
        </w:r>
      </w:ins>
      <w:ins w:id="472" w:author="Judith Borghouts" w:date="2018-05-07T16:17:00Z">
        <w:r w:rsidR="00007CDE">
          <w:t>people’s</w:t>
        </w:r>
      </w:ins>
      <w:ins w:id="473" w:author="Judith Borghouts" w:date="2018-05-07T16:09:00Z">
        <w:r w:rsidR="0018537B">
          <w:t xml:space="preserve"> underlying motivations </w:t>
        </w:r>
      </w:ins>
      <w:ins w:id="474" w:author="Judith Borghouts" w:date="2018-05-07T16:17:00Z">
        <w:r w:rsidR="00B06F47">
          <w:t xml:space="preserve">for </w:t>
        </w:r>
      </w:ins>
      <w:ins w:id="475" w:author="Judith Borghouts" w:date="2018-05-08T10:34:00Z">
        <w:r w:rsidR="00242A47">
          <w:t>their</w:t>
        </w:r>
      </w:ins>
      <w:ins w:id="476" w:author="Judith Borghouts" w:date="2018-05-07T16:17:00Z">
        <w:r w:rsidR="00B06F47">
          <w:t xml:space="preserve"> behaviour</w:t>
        </w:r>
      </w:ins>
      <w:ins w:id="477" w:author="Judith Borghouts" w:date="2018-05-07T16:09:00Z">
        <w:r w:rsidR="0018537B">
          <w:t xml:space="preserve">, and whether people indeed </w:t>
        </w:r>
        <w:r w:rsidR="00FB524E">
          <w:t xml:space="preserve">felt more focused </w:t>
        </w:r>
      </w:ins>
      <w:ins w:id="478" w:author="Judith Borghouts" w:date="2018-05-07T16:17:00Z">
        <w:r w:rsidR="00F25913">
          <w:t>or</w:t>
        </w:r>
      </w:ins>
      <w:ins w:id="479" w:author="Judith Borghouts" w:date="2018-05-07T16:09:00Z">
        <w:r w:rsidR="00FB524E">
          <w:t xml:space="preserve"> productive</w:t>
        </w:r>
        <w:r w:rsidR="0018537B">
          <w:t xml:space="preserve">. </w:t>
        </w:r>
      </w:ins>
      <w:ins w:id="480" w:author="Judith Borghouts" w:date="2018-05-07T16:06:00Z">
        <w:r w:rsidR="0097396B">
          <w:t>P</w:t>
        </w:r>
        <w:r w:rsidR="002E2D7D">
          <w:t>erhaps people</w:t>
        </w:r>
      </w:ins>
      <w:ins w:id="481" w:author="Judith Borghouts" w:date="2018-05-07T16:09:00Z">
        <w:r w:rsidR="0018537B">
          <w:t xml:space="preserve"> were motivated to </w:t>
        </w:r>
        <w:r w:rsidR="008E11B3">
          <w:t>be focused on the task as they knew it was part of an experiment</w:t>
        </w:r>
        <w:r w:rsidR="003A59A6">
          <w:t>.</w:t>
        </w:r>
      </w:ins>
    </w:p>
    <w:p w14:paraId="08F21AB1" w14:textId="0550C643" w:rsidR="007C3D90" w:rsidRPr="00835D90" w:rsidRDefault="007C3D90" w:rsidP="00560870">
      <w:pPr>
        <w:pStyle w:val="Paragraph"/>
        <w:rPr>
          <w:ins w:id="482" w:author="Duncan Brumby" w:date="2018-05-03T14:01:00Z"/>
        </w:rPr>
      </w:pPr>
      <w:ins w:id="483" w:author="Judith Borghouts" w:date="2018-05-07T16:01:00Z">
        <w:r>
          <w:t>To address these remaining questions,</w:t>
        </w:r>
      </w:ins>
      <w:ins w:id="484" w:author="Judith Borghouts" w:date="2018-05-07T16:17:00Z">
        <w:r w:rsidR="00C007DF">
          <w:t xml:space="preserve"> it is necessary to </w:t>
        </w:r>
      </w:ins>
      <w:ins w:id="485" w:author="Judith Borghouts" w:date="2018-05-07T16:55:00Z">
        <w:r w:rsidR="00F66EC9">
          <w:t xml:space="preserve">further evaluate the </w:t>
        </w:r>
        <w:r w:rsidR="00B57E9C">
          <w:t xml:space="preserve">notification </w:t>
        </w:r>
      </w:ins>
      <w:ins w:id="486" w:author="Judith Borghouts" w:date="2018-05-08T09:18:00Z">
        <w:r w:rsidR="00B54B99">
          <w:t xml:space="preserve">in a more naturalistic setting, </w:t>
        </w:r>
      </w:ins>
      <w:ins w:id="487" w:author="Judith Borghouts" w:date="2018-05-07T16:55:00Z">
        <w:r w:rsidR="00B57E9C">
          <w:t xml:space="preserve">with </w:t>
        </w:r>
      </w:ins>
      <w:ins w:id="488" w:author="Judith Borghouts" w:date="2018-05-07T16:17:00Z">
        <w:r w:rsidR="008106B4">
          <w:t>people’</w:t>
        </w:r>
        <w:r w:rsidR="003E6833">
          <w:t>s own work</w:t>
        </w:r>
        <w:r w:rsidR="00707512">
          <w:t>.</w:t>
        </w:r>
      </w:ins>
      <w:ins w:id="489" w:author="Judith Borghouts" w:date="2018-05-07T16:01:00Z">
        <w:r w:rsidR="00707512">
          <w:t xml:space="preserve"> We therefore </w:t>
        </w:r>
        <w:r>
          <w:t>conducted a follow-up study where we provided time feedback to data entry workers</w:t>
        </w:r>
        <w:r w:rsidR="005A6CD4">
          <w:t xml:space="preserve"> doing </w:t>
        </w:r>
      </w:ins>
      <w:ins w:id="490" w:author="Judith Borghouts" w:date="2018-05-08T09:18:00Z">
        <w:r w:rsidR="0085586F">
          <w:t>their own</w:t>
        </w:r>
      </w:ins>
      <w:ins w:id="491" w:author="Judith Borghouts" w:date="2018-05-07T16:01:00Z">
        <w:r w:rsidR="005A6CD4">
          <w:t xml:space="preserve"> work. They were asked to install and use the notification for two weeks, and were interviewed afterwards on their experience of using the tool. </w:t>
        </w:r>
      </w:ins>
    </w:p>
    <w:p w14:paraId="0EC1C158" w14:textId="1027CF24" w:rsidR="00C30354" w:rsidRPr="00835D90" w:rsidRDefault="000A0F8A" w:rsidP="00560870">
      <w:pPr>
        <w:pStyle w:val="Paragraph"/>
      </w:pPr>
      <w:commentRangeStart w:id="492"/>
      <w:del w:id="493" w:author="Judith Borghouts" w:date="2018-05-07T16:55:00Z">
        <w:r w:rsidRPr="00835D90" w:rsidDel="00D95924">
          <w:delText>The aim of Study 2 was to evaluate whether the notification would be applicable to naturalistic data entry tasks, and whether users would find it useful for their own work</w:delText>
        </w:r>
      </w:del>
      <w:r w:rsidRPr="00835D90">
        <w:t>.</w:t>
      </w:r>
      <w:r w:rsidR="00C30354" w:rsidRPr="00835D90">
        <w:t xml:space="preserve"> </w:t>
      </w:r>
      <w:commentRangeEnd w:id="492"/>
      <w:r w:rsidR="00E361ED" w:rsidRPr="00835D90">
        <w:rPr>
          <w:rStyle w:val="CommentReference"/>
        </w:rPr>
        <w:commentReference w:id="492"/>
      </w:r>
    </w:p>
    <w:p w14:paraId="68EA1BE5" w14:textId="6A16D988" w:rsidR="006E157B" w:rsidRPr="00835D90" w:rsidRDefault="00442FFC" w:rsidP="008005F1">
      <w:pPr>
        <w:pStyle w:val="Heading1"/>
      </w:pPr>
      <w:r w:rsidRPr="00835D90">
        <w:t>STUDY 2</w:t>
      </w:r>
    </w:p>
    <w:p w14:paraId="32AACFF8" w14:textId="77777777" w:rsidR="00E035AB" w:rsidRPr="00835D90" w:rsidRDefault="00F358EA" w:rsidP="00E035AB">
      <w:pPr>
        <w:pStyle w:val="Heading2"/>
        <w:rPr>
          <w:lang w:val="en-GB"/>
        </w:rPr>
      </w:pPr>
      <w:r w:rsidRPr="00835D90">
        <w:rPr>
          <w:lang w:val="en-GB"/>
        </w:rPr>
        <w:t>Introduction</w:t>
      </w:r>
    </w:p>
    <w:p w14:paraId="51AB75A0" w14:textId="77777777" w:rsidR="00B80AA4" w:rsidRPr="00835D90" w:rsidRDefault="00442FFC" w:rsidP="00560870">
      <w:pPr>
        <w:pStyle w:val="Paragraph"/>
        <w:rPr>
          <w:ins w:id="494" w:author="Duncan Brumby" w:date="2018-05-03T14:05:00Z"/>
        </w:rPr>
      </w:pPr>
      <w:r w:rsidRPr="00835D90">
        <w:t xml:space="preserve">The findings of Study 1 indicated that showing participants how long they go away for on average reduced the duration of interruptions, and made people more accurate and faster in completing a routine data entry task. The focus of the study was on measuring the effect of time feedback on interruption durations and </w:t>
      </w:r>
      <w:r w:rsidR="001C10C4" w:rsidRPr="00835D90">
        <w:t xml:space="preserve">task </w:t>
      </w:r>
      <w:r w:rsidRPr="00835D90">
        <w:t>performance, but it did not look at people’s experience in using the tool</w:t>
      </w:r>
      <w:ins w:id="495" w:author="Duncan Brumby" w:date="2018-05-03T14:03:00Z">
        <w:r w:rsidR="00B60330" w:rsidRPr="00835D90">
          <w:t xml:space="preserve"> in support of their actual work activities</w:t>
        </w:r>
      </w:ins>
      <w:r w:rsidRPr="00835D90">
        <w:t>.</w:t>
      </w:r>
      <w:r w:rsidR="006F1E06" w:rsidRPr="00835D90">
        <w:t xml:space="preserve"> </w:t>
      </w:r>
    </w:p>
    <w:p w14:paraId="21D201B2" w14:textId="0598CB1E" w:rsidR="00442FFC" w:rsidRPr="00835D90" w:rsidRDefault="00442FFC" w:rsidP="00560870">
      <w:pPr>
        <w:pStyle w:val="Paragraph"/>
      </w:pPr>
      <w:r w:rsidRPr="00835D90">
        <w:t xml:space="preserve">Study 2 </w:t>
      </w:r>
      <w:del w:id="496" w:author="Duncan Brumby" w:date="2018-05-03T14:05:00Z">
        <w:r w:rsidRPr="00835D90" w:rsidDel="00B80AA4">
          <w:delText xml:space="preserve">therefore aimed </w:delText>
        </w:r>
      </w:del>
      <w:ins w:id="497" w:author="Duncan Brumby" w:date="2018-05-03T14:05:00Z">
        <w:r w:rsidR="00B80AA4" w:rsidRPr="00835D90">
          <w:t xml:space="preserve">aimed </w:t>
        </w:r>
      </w:ins>
      <w:r w:rsidRPr="00835D90">
        <w:t xml:space="preserve">to investigate </w:t>
      </w:r>
      <w:r w:rsidR="00707516" w:rsidRPr="00835D90">
        <w:t>the applicability and use</w:t>
      </w:r>
      <w:r w:rsidRPr="00835D90">
        <w:t xml:space="preserve"> </w:t>
      </w:r>
      <w:r w:rsidR="00707516" w:rsidRPr="00835D90">
        <w:t xml:space="preserve">of </w:t>
      </w:r>
      <w:r w:rsidRPr="00835D90">
        <w:t xml:space="preserve">the notification for people’s own data entry work. </w:t>
      </w:r>
      <w:commentRangeStart w:id="498"/>
      <w:r w:rsidRPr="00835D90">
        <w:t xml:space="preserve">Nine office workers were asked to install and use a </w:t>
      </w:r>
      <w:commentRangeStart w:id="499"/>
      <w:r w:rsidRPr="00835D90">
        <w:t>browser extension which</w:t>
      </w:r>
      <w:r w:rsidR="006958C2" w:rsidRPr="00835D90">
        <w:t>, through a notification,</w:t>
      </w:r>
      <w:r w:rsidRPr="00835D90">
        <w:t xml:space="preserve"> </w:t>
      </w:r>
      <w:r w:rsidR="0064406C" w:rsidRPr="00835D90">
        <w:t>showed</w:t>
      </w:r>
      <w:r w:rsidRPr="00835D90">
        <w:t xml:space="preserve"> how long on average th</w:t>
      </w:r>
      <w:r w:rsidR="00942866" w:rsidRPr="00835D90">
        <w:t xml:space="preserve">ey switch away from </w:t>
      </w:r>
      <w:r w:rsidR="00F565EE" w:rsidRPr="00835D90">
        <w:t>a</w:t>
      </w:r>
      <w:r w:rsidR="00942866" w:rsidRPr="00835D90">
        <w:t xml:space="preserve"> </w:t>
      </w:r>
      <w:r w:rsidR="00B97B77" w:rsidRPr="00835D90">
        <w:t xml:space="preserve">specific </w:t>
      </w:r>
      <w:r w:rsidR="00942866" w:rsidRPr="00835D90">
        <w:t>task</w:t>
      </w:r>
      <w:commentRangeEnd w:id="498"/>
      <w:r w:rsidR="00B80AA4" w:rsidRPr="00835D90">
        <w:rPr>
          <w:rStyle w:val="CommentReference"/>
        </w:rPr>
        <w:commentReference w:id="498"/>
      </w:r>
      <w:r w:rsidR="00942866" w:rsidRPr="00835D90">
        <w:t xml:space="preserve">. After </w:t>
      </w:r>
      <w:commentRangeEnd w:id="499"/>
      <w:r w:rsidR="00AC7890" w:rsidRPr="00835D90">
        <w:rPr>
          <w:rStyle w:val="CommentReference"/>
        </w:rPr>
        <w:commentReference w:id="499"/>
      </w:r>
      <w:r w:rsidR="00942866" w:rsidRPr="00835D90">
        <w:t xml:space="preserve">two weeks, they </w:t>
      </w:r>
      <w:r w:rsidRPr="00835D90">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835D90" w:rsidRDefault="00AB24E6" w:rsidP="00E44E41">
      <w:pPr>
        <w:pStyle w:val="Heading2"/>
        <w:rPr>
          <w:lang w:val="en-GB"/>
        </w:rPr>
      </w:pPr>
      <w:r w:rsidRPr="00835D90">
        <w:rPr>
          <w:lang w:val="en-GB"/>
        </w:rPr>
        <w:t>Method</w:t>
      </w:r>
    </w:p>
    <w:p w14:paraId="563DBCEB" w14:textId="2D050A67" w:rsidR="001E443F" w:rsidRPr="00835D90" w:rsidRDefault="001E443F" w:rsidP="00E44E41">
      <w:pPr>
        <w:pStyle w:val="Heading3"/>
        <w:rPr>
          <w:lang w:val="en-GB"/>
        </w:rPr>
      </w:pPr>
      <w:r w:rsidRPr="00835D90">
        <w:rPr>
          <w:lang w:val="en-GB"/>
        </w:rPr>
        <w:t>Participants</w:t>
      </w:r>
    </w:p>
    <w:p w14:paraId="6D83F3C6" w14:textId="78361ACB" w:rsidR="00AB5EE9" w:rsidRPr="00835D90" w:rsidRDefault="00E44E41" w:rsidP="00560870">
      <w:pPr>
        <w:pStyle w:val="Paragraph"/>
      </w:pPr>
      <w:r w:rsidRPr="00835D90">
        <w:t xml:space="preserve">Nine participants (six female) took part in the study. </w:t>
      </w:r>
      <w:r w:rsidR="008268DC" w:rsidRPr="00835D90">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w:t>
      </w:r>
      <w:r w:rsidR="00E04975" w:rsidRPr="00835D90">
        <w:t xml:space="preserve">expenses, </w:t>
      </w:r>
      <w:r w:rsidR="00370516" w:rsidRPr="00835D90">
        <w:t xml:space="preserve">managing budgets, </w:t>
      </w:r>
      <w:r w:rsidR="008268DC" w:rsidRPr="00835D90">
        <w:t xml:space="preserve">and responding to queries by university staff and students. </w:t>
      </w:r>
      <w:r w:rsidR="001B719A" w:rsidRPr="00835D90">
        <w:t>The majority of participants’ work was carried out in a web browser, and revolved around a number of web-based data entry systems.</w:t>
      </w:r>
      <w:r w:rsidR="00844928" w:rsidRPr="00835D90">
        <w:t xml:space="preserve"> None of the participants had used a </w:t>
      </w:r>
      <w:r w:rsidR="00BC005E" w:rsidRPr="00835D90">
        <w:t xml:space="preserve">time </w:t>
      </w:r>
      <w:r w:rsidR="009A1838" w:rsidRPr="00835D90">
        <w:t>or</w:t>
      </w:r>
      <w:r w:rsidR="00061874" w:rsidRPr="00835D90">
        <w:t xml:space="preserve"> task </w:t>
      </w:r>
      <w:r w:rsidR="00BC005E" w:rsidRPr="00835D90">
        <w:t xml:space="preserve">management tool before. </w:t>
      </w:r>
      <w:r w:rsidR="008268DC" w:rsidRPr="00835D90">
        <w:t>Participants were reimbursed with a £20 Amazon voucher after completing the</w:t>
      </w:r>
      <w:r w:rsidR="002A1C1F" w:rsidRPr="00835D90">
        <w:t xml:space="preserve"> </w:t>
      </w:r>
      <w:r w:rsidR="002E5FBF" w:rsidRPr="00835D90">
        <w:t>study</w:t>
      </w:r>
      <w:r w:rsidR="008268DC" w:rsidRPr="00835D90">
        <w:t xml:space="preserve">. </w:t>
      </w:r>
    </w:p>
    <w:p w14:paraId="3CC371C7" w14:textId="1BCD781D" w:rsidR="008D6EC1" w:rsidRPr="00835D90" w:rsidRDefault="008D6EC1" w:rsidP="008D6EC1">
      <w:pPr>
        <w:pStyle w:val="Heading3"/>
        <w:rPr>
          <w:lang w:val="en-GB"/>
        </w:rPr>
      </w:pPr>
      <w:r w:rsidRPr="00835D90">
        <w:rPr>
          <w:lang w:val="en-GB"/>
        </w:rPr>
        <w:t>Materials</w:t>
      </w:r>
    </w:p>
    <w:p w14:paraId="64546BF3" w14:textId="4082ACF8" w:rsidR="004922A2" w:rsidRPr="00835D90" w:rsidRDefault="006B5553" w:rsidP="00560870">
      <w:pPr>
        <w:pStyle w:val="Paragraph"/>
      </w:pPr>
      <w:r w:rsidRPr="00835D90">
        <w:t>The notification was implemented as a Google Chr</w:t>
      </w:r>
      <w:r w:rsidR="00085499" w:rsidRPr="00835D90">
        <w:t>ome extension using HTML, JavaS</w:t>
      </w:r>
      <w:r w:rsidRPr="00835D90">
        <w:t xml:space="preserve">cript and CSS. </w:t>
      </w:r>
      <w:r w:rsidR="000C7518" w:rsidRPr="00835D90">
        <w:t>After</w:t>
      </w:r>
      <w:r w:rsidR="0093490B" w:rsidRPr="00835D90">
        <w:t xml:space="preserve"> installing the extension, an icon was permanently visible in </w:t>
      </w:r>
      <w:r w:rsidR="0084190D" w:rsidRPr="00835D90">
        <w:t>participants’</w:t>
      </w:r>
      <w:r w:rsidR="002C7390" w:rsidRPr="00835D90">
        <w:t xml:space="preserve"> browser</w:t>
      </w:r>
      <w:r w:rsidR="004D426E" w:rsidRPr="00835D90">
        <w:t xml:space="preserve"> (see </w:t>
      </w:r>
      <w:r w:rsidR="004D426E" w:rsidRPr="00835D90">
        <w:rPr>
          <w:color w:val="2F5496" w:themeColor="accent1" w:themeShade="BF"/>
        </w:rPr>
        <w:fldChar w:fldCharType="begin"/>
      </w:r>
      <w:r w:rsidR="004D426E" w:rsidRPr="00835D90">
        <w:rPr>
          <w:color w:val="2F5496" w:themeColor="accent1" w:themeShade="BF"/>
        </w:rPr>
        <w:instrText xml:space="preserve"> REF _Ref511305312 \h </w:instrText>
      </w:r>
      <w:r w:rsidR="004D426E" w:rsidRPr="00835D90">
        <w:rPr>
          <w:color w:val="2F5496" w:themeColor="accent1" w:themeShade="BF"/>
        </w:rPr>
      </w:r>
      <w:r w:rsidR="004D426E" w:rsidRPr="00835D90">
        <w:rPr>
          <w:color w:val="2F5496" w:themeColor="accent1" w:themeShade="BF"/>
        </w:rPr>
        <w:fldChar w:fldCharType="separate"/>
      </w:r>
      <w:r w:rsidR="004D426E" w:rsidRPr="00835D90">
        <w:rPr>
          <w:color w:val="2F5496" w:themeColor="accent1" w:themeShade="BF"/>
        </w:rPr>
        <w:t xml:space="preserve">Figure </w:t>
      </w:r>
      <w:r w:rsidR="004D426E" w:rsidRPr="00835D90">
        <w:rPr>
          <w:noProof/>
          <w:color w:val="2F5496" w:themeColor="accent1" w:themeShade="BF"/>
        </w:rPr>
        <w:t>7</w:t>
      </w:r>
      <w:r w:rsidR="004D426E" w:rsidRPr="00835D90">
        <w:rPr>
          <w:color w:val="2F5496" w:themeColor="accent1" w:themeShade="BF"/>
        </w:rPr>
        <w:fldChar w:fldCharType="end"/>
      </w:r>
      <w:r w:rsidR="004D426E" w:rsidRPr="00835D90">
        <w:t>)</w:t>
      </w:r>
      <w:r w:rsidR="002C7390" w:rsidRPr="00835D90">
        <w:t xml:space="preserve">. </w:t>
      </w:r>
      <w:r w:rsidRPr="00835D90">
        <w:t xml:space="preserve">To use the extension, participants had to navigate to </w:t>
      </w:r>
      <w:r w:rsidR="00092283" w:rsidRPr="00835D90">
        <w:t>a web page</w:t>
      </w:r>
      <w:r w:rsidRPr="00835D90">
        <w:t xml:space="preserve"> in their </w:t>
      </w:r>
      <w:r w:rsidR="00AB22A7" w:rsidRPr="00835D90">
        <w:t xml:space="preserve">web </w:t>
      </w:r>
      <w:r w:rsidRPr="00835D90">
        <w:t xml:space="preserve">browser </w:t>
      </w:r>
      <w:r w:rsidR="0040034E" w:rsidRPr="00835D90">
        <w:t>that they wanted to focus on</w:t>
      </w:r>
      <w:r w:rsidR="00075AFB" w:rsidRPr="00835D90">
        <w:t>,</w:t>
      </w:r>
      <w:r w:rsidRPr="00835D90">
        <w:t xml:space="preserve"> and click on the icon of the extension. </w:t>
      </w:r>
      <w:r w:rsidR="002C7390" w:rsidRPr="00835D90">
        <w:t xml:space="preserve">Upon clicking on the icon, </w:t>
      </w:r>
      <w:r w:rsidR="004D426E" w:rsidRPr="00835D90">
        <w:t>a</w:t>
      </w:r>
      <w:r w:rsidR="002C7390" w:rsidRPr="00835D90">
        <w:t xml:space="preserve"> </w:t>
      </w:r>
      <w:r w:rsidR="004922A2" w:rsidRPr="00835D90">
        <w:t>pop-up</w:t>
      </w:r>
      <w:r w:rsidR="002C7390" w:rsidRPr="00835D90">
        <w:t xml:space="preserve"> </w:t>
      </w:r>
      <w:r w:rsidR="004922A2" w:rsidRPr="00835D90">
        <w:t>appeared saying that the current web page was now the main task page</w:t>
      </w:r>
      <w:r w:rsidR="006305B0" w:rsidRPr="00835D90">
        <w:t>, which indicated the start of a task session</w:t>
      </w:r>
      <w:r w:rsidR="004922A2" w:rsidRPr="00835D90">
        <w:t>. Every time participants switched away</w:t>
      </w:r>
      <w:r w:rsidR="002F7332" w:rsidRPr="00835D90">
        <w:t xml:space="preserve"> during the session</w:t>
      </w:r>
      <w:r w:rsidR="004922A2" w:rsidRPr="00835D90">
        <w:t xml:space="preserve"> from this</w:t>
      </w:r>
      <w:r w:rsidR="00077434" w:rsidRPr="00835D90">
        <w:t xml:space="preserve"> web</w:t>
      </w:r>
      <w:r w:rsidR="004922A2" w:rsidRPr="00835D90">
        <w:t xml:space="preserve"> page</w:t>
      </w:r>
      <w:r w:rsidR="002F7332" w:rsidRPr="00835D90">
        <w:t xml:space="preserve"> to another computer window</w:t>
      </w:r>
      <w:r w:rsidR="004922A2" w:rsidRPr="00835D90">
        <w:t xml:space="preserve">, </w:t>
      </w:r>
      <w:r w:rsidR="00F66DDB" w:rsidRPr="00835D90">
        <w:t>such as</w:t>
      </w:r>
      <w:r w:rsidR="004F08E1" w:rsidRPr="00835D90">
        <w:t xml:space="preserve"> a different </w:t>
      </w:r>
      <w:r w:rsidR="00241436" w:rsidRPr="00835D90">
        <w:t>browser</w:t>
      </w:r>
      <w:r w:rsidR="004F08E1" w:rsidRPr="00835D90">
        <w:t xml:space="preserve"> </w:t>
      </w:r>
      <w:r w:rsidR="00840DC1" w:rsidRPr="00835D90">
        <w:t>window</w:t>
      </w:r>
      <w:r w:rsidR="004F08E1" w:rsidRPr="00835D90">
        <w:t xml:space="preserve">, </w:t>
      </w:r>
      <w:r w:rsidR="00566AEA" w:rsidRPr="00835D90">
        <w:t xml:space="preserve">a </w:t>
      </w:r>
      <w:r w:rsidR="004F08E1" w:rsidRPr="00835D90">
        <w:t xml:space="preserve">document or </w:t>
      </w:r>
      <w:r w:rsidR="00566AEA" w:rsidRPr="00835D90">
        <w:t xml:space="preserve">an </w:t>
      </w:r>
      <w:r w:rsidR="004F08E1" w:rsidRPr="00835D90">
        <w:t xml:space="preserve">application, </w:t>
      </w:r>
      <w:r w:rsidR="004922A2" w:rsidRPr="00835D90">
        <w:t xml:space="preserve">they received a notification indicating how long </w:t>
      </w:r>
      <w:r w:rsidR="00D56FCA" w:rsidRPr="00835D90">
        <w:t xml:space="preserve">on average they go away for when switching away from </w:t>
      </w:r>
      <w:r w:rsidR="00E757FD" w:rsidRPr="00835D90">
        <w:t>the main task</w:t>
      </w:r>
      <w:r w:rsidR="00D56FCA" w:rsidRPr="00835D90">
        <w:t xml:space="preserve"> page</w:t>
      </w:r>
      <w:r w:rsidR="004922A2" w:rsidRPr="00835D90">
        <w:t xml:space="preserve">. </w:t>
      </w:r>
      <w:r w:rsidR="006701CB" w:rsidRPr="00835D90">
        <w:t xml:space="preserve">If participants switched away from a page for the first time, the </w:t>
      </w:r>
      <w:r w:rsidR="006701CB" w:rsidRPr="00835D90">
        <w:lastRenderedPageBreak/>
        <w:t xml:space="preserve">notification showed a message that no </w:t>
      </w:r>
      <w:r w:rsidR="001244DD" w:rsidRPr="00835D90">
        <w:t>switching</w:t>
      </w:r>
      <w:r w:rsidR="006701CB" w:rsidRPr="00835D90">
        <w:t xml:space="preserve"> data was available yet. </w:t>
      </w:r>
      <w:r w:rsidR="00116EE5" w:rsidRPr="00835D90">
        <w:t xml:space="preserve">To calculate the average </w:t>
      </w:r>
      <w:r w:rsidR="00065BD9" w:rsidRPr="00835D90">
        <w:t xml:space="preserve">switching </w:t>
      </w:r>
      <w:r w:rsidR="00116EE5" w:rsidRPr="00835D90">
        <w:t>duration</w:t>
      </w:r>
      <w:r w:rsidR="00400682" w:rsidRPr="00835D90">
        <w:t xml:space="preserve">, the extension recorded </w:t>
      </w:r>
      <w:r w:rsidR="004D426E" w:rsidRPr="00835D90">
        <w:t xml:space="preserve">and </w:t>
      </w:r>
      <w:r w:rsidR="00C640F1" w:rsidRPr="00835D90">
        <w:t>saved</w:t>
      </w:r>
      <w:r w:rsidR="004D426E" w:rsidRPr="00835D90">
        <w:t xml:space="preserve"> </w:t>
      </w:r>
      <w:r w:rsidR="00400682" w:rsidRPr="00835D90">
        <w:t>the number and duration of switches away from the main task page</w:t>
      </w:r>
      <w:r w:rsidR="00D224FE" w:rsidRPr="00835D90">
        <w:t xml:space="preserve"> </w:t>
      </w:r>
      <w:r w:rsidR="0063128A" w:rsidRPr="00835D90">
        <w:t>for the whole session</w:t>
      </w:r>
      <w:r w:rsidR="00400682" w:rsidRPr="00835D90">
        <w:t xml:space="preserve">. </w:t>
      </w:r>
      <w:r w:rsidR="004E4A64" w:rsidRPr="00835D90">
        <w:t>Participants ended a session by closing the page.</w:t>
      </w:r>
      <w:r w:rsidR="00F3123F" w:rsidRPr="00835D90">
        <w:t xml:space="preserve"> </w:t>
      </w:r>
      <w:r w:rsidR="00400682" w:rsidRPr="00835D90">
        <w:t xml:space="preserve">Due to </w:t>
      </w:r>
      <w:r w:rsidR="0041747D" w:rsidRPr="00835D90">
        <w:t xml:space="preserve">security restrictions </w:t>
      </w:r>
      <w:r w:rsidR="00732BFD" w:rsidRPr="00835D90">
        <w:t>of</w:t>
      </w:r>
      <w:r w:rsidR="0041747D" w:rsidRPr="00835D90">
        <w:t xml:space="preserve"> </w:t>
      </w:r>
      <w:r w:rsidR="00CD484D" w:rsidRPr="00835D90">
        <w:t xml:space="preserve">browser </w:t>
      </w:r>
      <w:r w:rsidR="00850D4B" w:rsidRPr="00835D90">
        <w:t>extension</w:t>
      </w:r>
      <w:r w:rsidR="00C06C01" w:rsidRPr="00835D90">
        <w:t>s</w:t>
      </w:r>
      <w:r w:rsidR="00BB5E10" w:rsidRPr="00835D90">
        <w:t>,</w:t>
      </w:r>
      <w:r w:rsidR="00400682" w:rsidRPr="00835D90">
        <w:t xml:space="preserve"> the extension was unable to </w:t>
      </w:r>
      <w:r w:rsidR="002A05E0" w:rsidRPr="00835D90">
        <w:t>save</w:t>
      </w:r>
      <w:r w:rsidR="00400682" w:rsidRPr="00835D90">
        <w:t xml:space="preserve"> any </w:t>
      </w:r>
      <w:r w:rsidR="00DE1AAA" w:rsidRPr="00835D90">
        <w:t>session</w:t>
      </w:r>
      <w:r w:rsidR="0005072B" w:rsidRPr="00835D90">
        <w:t xml:space="preserve"> </w:t>
      </w:r>
      <w:r w:rsidR="00400682" w:rsidRPr="00835D90">
        <w:t xml:space="preserve">data after </w:t>
      </w:r>
      <w:r w:rsidR="00894E81" w:rsidRPr="00835D90">
        <w:t>a</w:t>
      </w:r>
      <w:r w:rsidR="00400682" w:rsidRPr="00835D90">
        <w:t xml:space="preserve"> session had ended. </w:t>
      </w:r>
    </w:p>
    <w:p w14:paraId="3DACADE2" w14:textId="6B1558CC" w:rsidR="008468D5" w:rsidRPr="00835D90" w:rsidRDefault="00D5451B" w:rsidP="00560870">
      <w:pPr>
        <w:pStyle w:val="Paragraph"/>
      </w:pPr>
      <w:r w:rsidRPr="00835D90">
        <w:t xml:space="preserve">The </w:t>
      </w:r>
      <w:r w:rsidR="002F7D35" w:rsidRPr="00835D90">
        <w:t xml:space="preserve">presentation of the </w:t>
      </w:r>
      <w:r w:rsidRPr="00835D90">
        <w:t>notification was similar to Study 1 but differed in one important aspect. Whereas the notification in Study 1 appeared once after every trial, in Study 2 it appeared upon every switch away from the task. We assumed participants switched less frequently</w:t>
      </w:r>
      <w:r w:rsidR="003E0974" w:rsidRPr="00835D90">
        <w:t xml:space="preserve"> for their main work compared with the experimental task</w:t>
      </w:r>
      <w:r w:rsidRPr="00835D90">
        <w:t>, and</w:t>
      </w:r>
      <w:r w:rsidR="001D68B3" w:rsidRPr="00835D90">
        <w:t xml:space="preserve"> therefore</w:t>
      </w:r>
      <w:r w:rsidRPr="00835D90">
        <w:t xml:space="preserve"> a notifi</w:t>
      </w:r>
      <w:r w:rsidR="001D68B3" w:rsidRPr="00835D90">
        <w:t>cation at every switch was not considered to be too disruptive.</w:t>
      </w:r>
    </w:p>
    <w:p w14:paraId="0263C493" w14:textId="1C81604D" w:rsidR="005B528B" w:rsidRPr="00835D90" w:rsidRDefault="006E2924" w:rsidP="00EC19A5">
      <w:pPr>
        <w:pStyle w:val="Paragraph"/>
      </w:pPr>
      <w:r w:rsidRPr="00835D90">
        <w:t xml:space="preserve">To get an understanding </w:t>
      </w:r>
      <w:r w:rsidR="002F4478" w:rsidRPr="00835D90">
        <w:t>of people’s interruption and window switching behaviour, participants were also asked to install ManicTime</w:t>
      </w:r>
      <w:r w:rsidR="00B648B2" w:rsidRPr="00F46276">
        <w:rPr>
          <w:rStyle w:val="FootnoteReference"/>
        </w:rPr>
        <w:footnoteReference w:id="1"/>
      </w:r>
      <w:r w:rsidR="002F4478" w:rsidRPr="00835D90">
        <w:t>, a computer logging software which records</w:t>
      </w:r>
      <w:r w:rsidR="006E6673" w:rsidRPr="00835D90">
        <w:t xml:space="preserve"> and stores</w:t>
      </w:r>
      <w:r w:rsidR="002F4478" w:rsidRPr="00835D90">
        <w:t xml:space="preserve"> the time spent in </w:t>
      </w:r>
      <w:r w:rsidR="006632D7" w:rsidRPr="00835D90">
        <w:t xml:space="preserve">all </w:t>
      </w:r>
      <w:r w:rsidR="002F4478" w:rsidRPr="00835D90">
        <w:t>application windows.</w:t>
      </w:r>
      <w:r w:rsidR="00BD6C3F" w:rsidRPr="00835D90">
        <w:t xml:space="preserve"> Five participants </w:t>
      </w:r>
      <w:r w:rsidR="0097631A" w:rsidRPr="00835D90">
        <w:t xml:space="preserve">were </w:t>
      </w:r>
      <w:r w:rsidR="008F089A" w:rsidRPr="00835D90">
        <w:t>unable</w:t>
      </w:r>
      <w:r w:rsidR="0097631A" w:rsidRPr="00835D90">
        <w:t xml:space="preserve"> to install</w:t>
      </w:r>
      <w:r w:rsidR="00BD6C3F" w:rsidRPr="00835D90">
        <w:t xml:space="preserve"> ManicTime on their </w:t>
      </w:r>
      <w:r w:rsidR="00732BFD" w:rsidRPr="00835D90">
        <w:t xml:space="preserve">work </w:t>
      </w:r>
      <w:r w:rsidR="00BD6C3F" w:rsidRPr="00835D90">
        <w:t xml:space="preserve">computer, and only used the extension. </w:t>
      </w:r>
      <w:r w:rsidR="007B685E" w:rsidRPr="00835D90">
        <w:t>A summary of</w:t>
      </w:r>
      <w:r w:rsidR="00BD6C3F" w:rsidRPr="00835D90">
        <w:t xml:space="preserve"> </w:t>
      </w:r>
      <w:r w:rsidR="00D458F1" w:rsidRPr="00835D90">
        <w:t>ManicTime</w:t>
      </w:r>
      <w:r w:rsidR="00BD6C3F" w:rsidRPr="00835D90">
        <w:t xml:space="preserve"> data of the remaining four participants </w:t>
      </w:r>
      <w:r w:rsidR="00650CEE" w:rsidRPr="00835D90">
        <w:t>(P3, P4, P5 and P9)</w:t>
      </w:r>
      <w:r w:rsidR="00BD6C3F" w:rsidRPr="00835D90">
        <w:t xml:space="preserve"> is </w:t>
      </w:r>
      <w:r w:rsidR="007B685E" w:rsidRPr="00835D90">
        <w:t>included</w:t>
      </w:r>
      <w:r w:rsidR="00BD6C3F" w:rsidRPr="00835D90">
        <w:t xml:space="preserve"> in this paper </w:t>
      </w:r>
      <w:r w:rsidR="00AB5E2D" w:rsidRPr="00835D90">
        <w:t>and</w:t>
      </w:r>
      <w:r w:rsidR="00BD6C3F" w:rsidRPr="00835D90">
        <w:t xml:space="preserve"> used to complemen</w:t>
      </w:r>
      <w:r w:rsidR="002E25D3" w:rsidRPr="00835D90">
        <w:t xml:space="preserve">t </w:t>
      </w:r>
      <w:r w:rsidR="009B4970" w:rsidRPr="00835D90">
        <w:t>the qualitative interview data.</w:t>
      </w:r>
    </w:p>
    <w:p w14:paraId="5054A5A5" w14:textId="746BA3AB" w:rsidR="007F450D" w:rsidRPr="00835D90" w:rsidRDefault="007F450D" w:rsidP="00560870">
      <w:pPr>
        <w:pStyle w:val="Paragraph"/>
      </w:pPr>
    </w:p>
    <w:p w14:paraId="69D8F60E" w14:textId="77777777" w:rsidR="006246BE" w:rsidRPr="00835D90" w:rsidRDefault="006246BE" w:rsidP="006246BE">
      <w:pPr>
        <w:pStyle w:val="Paragraph"/>
        <w:keepNext/>
        <w:jc w:val="center"/>
      </w:pPr>
      <w:r w:rsidRPr="00835D90">
        <w:rPr>
          <w:noProof/>
          <w:lang w:eastAsia="en-GB"/>
        </w:rPr>
        <w:drawing>
          <wp:inline distT="0" distB="0" distL="0" distR="0" wp14:anchorId="7179F760" wp14:editId="20031524">
            <wp:extent cx="5727700" cy="206311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udy7_tasksteps.pdf"/>
                    <pic:cNvPicPr/>
                  </pic:nvPicPr>
                  <pic:blipFill>
                    <a:blip r:embed="rId18">
                      <a:extLst>
                        <a:ext uri="{28A0092B-C50C-407E-A947-70E740481C1C}">
                          <a14:useLocalDpi xmlns:a14="http://schemas.microsoft.com/office/drawing/2010/main" val="0"/>
                        </a:ext>
                      </a:extLst>
                    </a:blip>
                    <a:stretch>
                      <a:fillRect/>
                    </a:stretch>
                  </pic:blipFill>
                  <pic:spPr>
                    <a:xfrm>
                      <a:off x="0" y="0"/>
                      <a:ext cx="5727700" cy="2063115"/>
                    </a:xfrm>
                    <a:prstGeom prst="rect">
                      <a:avLst/>
                    </a:prstGeom>
                  </pic:spPr>
                </pic:pic>
              </a:graphicData>
            </a:graphic>
          </wp:inline>
        </w:drawing>
      </w:r>
    </w:p>
    <w:p w14:paraId="56D61821" w14:textId="605DD8CA" w:rsidR="00ED5F22" w:rsidRPr="00835D90" w:rsidRDefault="006246BE" w:rsidP="006246BE">
      <w:pPr>
        <w:pStyle w:val="Caption"/>
      </w:pPr>
      <w:bookmarkStart w:id="501" w:name="_Ref511305312"/>
      <w:r w:rsidRPr="00835D90">
        <w:t xml:space="preserve">Figure </w:t>
      </w:r>
      <w:fldSimple w:instr=" SEQ Figure \* ARABIC ">
        <w:r w:rsidRPr="00835D90">
          <w:rPr>
            <w:noProof/>
          </w:rPr>
          <w:t>7</w:t>
        </w:r>
      </w:fldSimple>
      <w:bookmarkEnd w:id="501"/>
      <w:r w:rsidRPr="00835D90">
        <w:t>. Participants selected a web page to focus on by clicking on the extension icon</w:t>
      </w:r>
      <w:r w:rsidR="00B82BE3" w:rsidRPr="00835D90">
        <w:t xml:space="preserve"> in their browser</w:t>
      </w:r>
      <w:r w:rsidR="008E7F5D" w:rsidRPr="00835D90">
        <w:t>, after which a popup appeared</w:t>
      </w:r>
      <w:r w:rsidR="00BB79AC" w:rsidRPr="00835D90">
        <w:t xml:space="preserve"> to confirm this was now the main task page</w:t>
      </w:r>
      <w:r w:rsidRPr="00835D90">
        <w:t xml:space="preserve">. Every time the participant switched to another window, </w:t>
      </w:r>
      <w:r w:rsidR="000419CB" w:rsidRPr="00835D90">
        <w:t xml:space="preserve">application or document, </w:t>
      </w:r>
      <w:r w:rsidR="005641E4" w:rsidRPr="00835D90">
        <w:t>a browser</w:t>
      </w:r>
      <w:r w:rsidRPr="00835D90">
        <w:t xml:space="preserve"> notification </w:t>
      </w:r>
      <w:r w:rsidR="001042F7" w:rsidRPr="00835D90">
        <w:t>showed</w:t>
      </w:r>
      <w:r w:rsidRPr="00835D90">
        <w:t xml:space="preserve"> how long on average they switch away from this page.</w:t>
      </w:r>
    </w:p>
    <w:p w14:paraId="52819C4F" w14:textId="75C81B0F" w:rsidR="00F54F31" w:rsidRPr="00835D90" w:rsidRDefault="00AB5EE9" w:rsidP="00E21DD5">
      <w:pPr>
        <w:pStyle w:val="Heading3"/>
        <w:rPr>
          <w:lang w:val="en-GB"/>
        </w:rPr>
      </w:pPr>
      <w:r w:rsidRPr="00835D90">
        <w:rPr>
          <w:lang w:val="en-GB"/>
        </w:rPr>
        <w:t>Procedure</w:t>
      </w:r>
    </w:p>
    <w:p w14:paraId="3008A863" w14:textId="4C76F3BC" w:rsidR="00D42676" w:rsidRPr="00835D90" w:rsidRDefault="00F54F31" w:rsidP="00560870">
      <w:pPr>
        <w:pStyle w:val="Paragraph"/>
      </w:pPr>
      <w:r w:rsidRPr="00835D90">
        <w:t xml:space="preserve">Participants who expressed interest </w:t>
      </w:r>
      <w:r w:rsidR="00F431AC" w:rsidRPr="00835D90">
        <w:t xml:space="preserve">to take part in the study </w:t>
      </w:r>
      <w:r w:rsidRPr="00835D90">
        <w:t xml:space="preserve">were sent an information sheet describing the full study details and consent form to read and sign. </w:t>
      </w:r>
      <w:r w:rsidR="000B7195" w:rsidRPr="00835D90">
        <w:t>After signing the consent form, they were sent</w:t>
      </w:r>
      <w:r w:rsidR="00D27B00" w:rsidRPr="00835D90">
        <w:t xml:space="preserve"> instructions to download and install the extension</w:t>
      </w:r>
      <w:r w:rsidR="00B55129" w:rsidRPr="00835D90">
        <w:t xml:space="preserve"> and ManicTime</w:t>
      </w:r>
      <w:r w:rsidRPr="00835D90">
        <w:t>, and</w:t>
      </w:r>
      <w:r w:rsidR="00015E12" w:rsidRPr="00835D90">
        <w:t xml:space="preserve"> an </w:t>
      </w:r>
      <w:r w:rsidRPr="00835D90">
        <w:t>interview was scheduled</w:t>
      </w:r>
      <w:r w:rsidR="007660F4" w:rsidRPr="00835D90">
        <w:t xml:space="preserve"> after two weeks of using the tools</w:t>
      </w:r>
      <w:r w:rsidRPr="00835D90">
        <w:t xml:space="preserve">. </w:t>
      </w:r>
      <w:r w:rsidR="00E21DD5" w:rsidRPr="00835D90">
        <w:t xml:space="preserve">Participants were free </w:t>
      </w:r>
      <w:r w:rsidR="00B15E1E" w:rsidRPr="00835D90">
        <w:t xml:space="preserve">to choose </w:t>
      </w:r>
      <w:r w:rsidR="001E5711" w:rsidRPr="00835D90">
        <w:t xml:space="preserve">when and </w:t>
      </w:r>
      <w:r w:rsidR="00B15E1E" w:rsidRPr="00835D90">
        <w:t>how often to</w:t>
      </w:r>
      <w:r w:rsidR="00E21DD5" w:rsidRPr="00835D90">
        <w:t xml:space="preserve"> use the extension, but were </w:t>
      </w:r>
      <w:r w:rsidR="009C43CF" w:rsidRPr="00835D90">
        <w:t>instructe</w:t>
      </w:r>
      <w:r w:rsidR="005C4EE9" w:rsidRPr="00835D90">
        <w:t>d</w:t>
      </w:r>
      <w:r w:rsidR="00E21DD5" w:rsidRPr="00835D90">
        <w:t xml:space="preserve"> to use it at least once </w:t>
      </w:r>
      <w:r w:rsidR="00994349" w:rsidRPr="00835D90">
        <w:t xml:space="preserve">a week during a data entry </w:t>
      </w:r>
      <w:r w:rsidR="00941608" w:rsidRPr="00835D90">
        <w:t>task.</w:t>
      </w:r>
      <w:r w:rsidR="001F72B5" w:rsidRPr="00835D90">
        <w:t xml:space="preserve"> </w:t>
      </w:r>
      <w:r w:rsidR="00B2560C" w:rsidRPr="00835D90">
        <w:rPr>
          <w:bCs/>
        </w:rPr>
        <w:t>Participants</w:t>
      </w:r>
      <w:r w:rsidRPr="00835D90">
        <w:t xml:space="preserve"> </w:t>
      </w:r>
      <w:r w:rsidR="00AD7687" w:rsidRPr="00835D90">
        <w:t xml:space="preserve">had </w:t>
      </w:r>
      <w:r w:rsidRPr="00835D90">
        <w:t xml:space="preserve">the option to pause or stop </w:t>
      </w:r>
      <w:r w:rsidR="00977CEB" w:rsidRPr="00835D90">
        <w:t>ManicTime</w:t>
      </w:r>
      <w:r w:rsidRPr="00835D90">
        <w:t xml:space="preserve"> from running </w:t>
      </w:r>
      <w:r w:rsidR="007E2B11" w:rsidRPr="00835D90">
        <w:t>if they did not wish their computer activity to be recorded</w:t>
      </w:r>
      <w:r w:rsidR="00E00023" w:rsidRPr="00835D90">
        <w:t xml:space="preserve"> at any time</w:t>
      </w:r>
      <w:r w:rsidR="001748C9" w:rsidRPr="00835D90">
        <w:t>, but</w:t>
      </w:r>
      <w:r w:rsidR="00044BEF" w:rsidRPr="00835D90">
        <w:t xml:space="preserve"> were asked</w:t>
      </w:r>
      <w:r w:rsidR="001748C9" w:rsidRPr="00835D90">
        <w:t xml:space="preserve"> to </w:t>
      </w:r>
      <w:r w:rsidR="004A4E23" w:rsidRPr="00835D90">
        <w:t>have</w:t>
      </w:r>
      <w:r w:rsidR="001748C9" w:rsidRPr="00835D90">
        <w:t xml:space="preserve"> it running </w:t>
      </w:r>
      <w:r w:rsidR="003E0C68" w:rsidRPr="00835D90">
        <w:t xml:space="preserve">at least once a week during a data </w:t>
      </w:r>
      <w:r w:rsidR="007E176D" w:rsidRPr="00835D90">
        <w:t xml:space="preserve">entry task. </w:t>
      </w:r>
    </w:p>
    <w:p w14:paraId="515674E4" w14:textId="56C83D76" w:rsidR="00F54F31" w:rsidRPr="00835D90" w:rsidRDefault="00082638" w:rsidP="00560870">
      <w:pPr>
        <w:pStyle w:val="Paragraph"/>
      </w:pPr>
      <w:r w:rsidRPr="00835D90">
        <w:t xml:space="preserve">After two weeks of using the tool, </w:t>
      </w:r>
      <w:r w:rsidR="008E0D1C" w:rsidRPr="00835D90">
        <w:t>participants</w:t>
      </w:r>
      <w:r w:rsidRPr="00835D90">
        <w:t xml:space="preserve"> </w:t>
      </w:r>
      <w:r w:rsidR="001722B4" w:rsidRPr="00835D90">
        <w:t>were</w:t>
      </w:r>
      <w:r w:rsidR="00F54F31" w:rsidRPr="00835D90">
        <w:t xml:space="preserve"> interviewed</w:t>
      </w:r>
      <w:r w:rsidR="0095271F" w:rsidRPr="00835D90">
        <w:t xml:space="preserve"> at either the participant’s or the interviewer’s office</w:t>
      </w:r>
      <w:r w:rsidR="006A61DA" w:rsidRPr="00835D90">
        <w:t xml:space="preserve">. </w:t>
      </w:r>
      <w:r w:rsidR="00BD7F52" w:rsidRPr="00835D90">
        <w:t xml:space="preserve">The semi-structured interviews were structured around the following themes: </w:t>
      </w:r>
      <w:r w:rsidR="00F54F31" w:rsidRPr="00835D90">
        <w:t xml:space="preserve">how </w:t>
      </w:r>
      <w:r w:rsidR="00CA4F06" w:rsidRPr="00835D90">
        <w:t>participants</w:t>
      </w:r>
      <w:r w:rsidR="00F54F31" w:rsidRPr="00835D90">
        <w:t xml:space="preserve"> currently manage </w:t>
      </w:r>
      <w:r w:rsidR="00D27711" w:rsidRPr="00835D90">
        <w:t>interruptions, tasks, time and information</w:t>
      </w:r>
      <w:r w:rsidR="00FD4EE0" w:rsidRPr="00835D90">
        <w:t xml:space="preserve">, </w:t>
      </w:r>
      <w:r w:rsidR="006B0DE5" w:rsidRPr="00835D90">
        <w:t xml:space="preserve">the context of using the </w:t>
      </w:r>
      <w:r w:rsidR="000317C7" w:rsidRPr="00835D90">
        <w:t>extension</w:t>
      </w:r>
      <w:r w:rsidR="006B0DE5" w:rsidRPr="00835D90">
        <w:t xml:space="preserve">, </w:t>
      </w:r>
      <w:r w:rsidR="006778F2" w:rsidRPr="00835D90">
        <w:t>the usefulness of the information provide</w:t>
      </w:r>
      <w:r w:rsidR="00417D25" w:rsidRPr="00835D90">
        <w:t>d</w:t>
      </w:r>
      <w:r w:rsidR="006778F2" w:rsidRPr="00835D90">
        <w:t xml:space="preserve"> by the extension and ManicTime, </w:t>
      </w:r>
      <w:r w:rsidR="00FD4EE0" w:rsidRPr="00835D90">
        <w:t>and whether they made any changes o</w:t>
      </w:r>
      <w:r w:rsidR="0087006E" w:rsidRPr="00835D90">
        <w:t xml:space="preserve">n how they </w:t>
      </w:r>
      <w:r w:rsidR="00AA1DE7" w:rsidRPr="00835D90">
        <w:t xml:space="preserve">managed their </w:t>
      </w:r>
      <w:r w:rsidR="0087006E" w:rsidRPr="00835D90">
        <w:t>work</w:t>
      </w:r>
      <w:r w:rsidR="00F54F31" w:rsidRPr="00835D90">
        <w:t xml:space="preserve">. </w:t>
      </w:r>
      <w:r w:rsidR="00D50F70" w:rsidRPr="00835D90">
        <w:t xml:space="preserve">Participants who did not install ManicTime were presented with screenshots during the interview, and discussed </w:t>
      </w:r>
      <w:r w:rsidR="00E87706" w:rsidRPr="00835D90">
        <w:t xml:space="preserve">the usefulness of this type of information compared to the time information of the extension. </w:t>
      </w:r>
      <w:r w:rsidR="00AE5F4D" w:rsidRPr="00835D90">
        <w:t>Participants</w:t>
      </w:r>
      <w:r w:rsidR="00F54F31" w:rsidRPr="00835D90">
        <w:t xml:space="preserve"> were asked to share their ManicT</w:t>
      </w:r>
      <w:r w:rsidR="00977CEB" w:rsidRPr="00835D90">
        <w:t>ime data</w:t>
      </w:r>
      <w:r w:rsidR="003C4A4D" w:rsidRPr="00835D90">
        <w:t xml:space="preserve"> for further analy</w:t>
      </w:r>
      <w:r w:rsidR="00F54F31" w:rsidRPr="00835D90">
        <w:t xml:space="preserve">sis. </w:t>
      </w:r>
      <w:r w:rsidR="00B95E3A" w:rsidRPr="00835D90">
        <w:t>They</w:t>
      </w:r>
      <w:r w:rsidR="00F54F31" w:rsidRPr="00835D90">
        <w:t xml:space="preserve"> were offered guidance and assistance on deleting or adapting any </w:t>
      </w:r>
      <w:r w:rsidR="00B6532B" w:rsidRPr="00835D90">
        <w:t>sensitive or confidential information</w:t>
      </w:r>
      <w:r w:rsidR="00552CF9" w:rsidRPr="00835D90">
        <w:t xml:space="preserve"> in their data</w:t>
      </w:r>
      <w:r w:rsidR="00F54F31" w:rsidRPr="00835D90">
        <w:t xml:space="preserve">, such as application and website names. </w:t>
      </w:r>
      <w:r w:rsidR="001A0633" w:rsidRPr="00835D90">
        <w:t>An interview</w:t>
      </w:r>
      <w:r w:rsidR="00F54F31" w:rsidRPr="00835D90">
        <w:t xml:space="preserve"> lasted about </w:t>
      </w:r>
      <w:r w:rsidR="00D42676" w:rsidRPr="00835D90">
        <w:t>60</w:t>
      </w:r>
      <w:r w:rsidR="00F54F31" w:rsidRPr="00835D90">
        <w:t xml:space="preserve"> minutes and </w:t>
      </w:r>
      <w:r w:rsidR="007F2B16" w:rsidRPr="00835D90">
        <w:t>was</w:t>
      </w:r>
      <w:r w:rsidR="00F54F31" w:rsidRPr="00835D90">
        <w:t xml:space="preserve"> audio recorded. </w:t>
      </w:r>
    </w:p>
    <w:p w14:paraId="14AD0E3C" w14:textId="3236E27F" w:rsidR="0093228A" w:rsidRPr="00835D90" w:rsidRDefault="00612149" w:rsidP="00497E07">
      <w:pPr>
        <w:pStyle w:val="Heading1"/>
      </w:pPr>
      <w:r w:rsidRPr="00835D90">
        <w:t>findings and discussion</w:t>
      </w:r>
    </w:p>
    <w:p w14:paraId="587F4410" w14:textId="6BB4BE9A" w:rsidR="00E055C6" w:rsidRPr="00835D90" w:rsidRDefault="00373590" w:rsidP="00560870">
      <w:pPr>
        <w:pStyle w:val="Paragraph"/>
      </w:pPr>
      <w:r w:rsidRPr="00835D90">
        <w:t xml:space="preserve">Interviews were transcribed verbatim, and a thematic analysis was used to analyse the interviews. We found that participants gained some insights to change their behaviour based on the </w:t>
      </w:r>
      <w:r w:rsidR="00162676" w:rsidRPr="00835D90">
        <w:t>information</w:t>
      </w:r>
      <w:r w:rsidRPr="00835D90">
        <w:t xml:space="preserve"> they received from the extension. </w:t>
      </w:r>
      <w:r w:rsidR="00EC54D0" w:rsidRPr="00835D90">
        <w:t xml:space="preserve">We first </w:t>
      </w:r>
      <w:r w:rsidR="006921F0" w:rsidRPr="00835D90">
        <w:t xml:space="preserve">briefly </w:t>
      </w:r>
      <w:r w:rsidR="00EC54D0" w:rsidRPr="00835D90">
        <w:t>describe people’s switching behaviour</w:t>
      </w:r>
      <w:r w:rsidR="003A6B54" w:rsidRPr="00835D90">
        <w:t xml:space="preserve"> as </w:t>
      </w:r>
      <w:r w:rsidR="00204CE0" w:rsidRPr="00835D90">
        <w:t>shown by the ManicTime data</w:t>
      </w:r>
      <w:r w:rsidR="00EC54D0" w:rsidRPr="00835D90">
        <w:t xml:space="preserve">. </w:t>
      </w:r>
      <w:r w:rsidRPr="00835D90">
        <w:t xml:space="preserve">We </w:t>
      </w:r>
      <w:r w:rsidR="009C3932" w:rsidRPr="00835D90">
        <w:t xml:space="preserve">then </w:t>
      </w:r>
      <w:r w:rsidRPr="00835D90">
        <w:t>discuss the usefulness of time feedback to manage interruptions around the following themes:</w:t>
      </w:r>
      <w:r w:rsidR="00B81201" w:rsidRPr="00835D90">
        <w:t xml:space="preserve"> </w:t>
      </w:r>
      <w:r w:rsidR="00A33439" w:rsidRPr="00835D90">
        <w:t xml:space="preserve">awareness and change of behaviour, </w:t>
      </w:r>
      <w:r w:rsidRPr="00835D90">
        <w:t xml:space="preserve">the type of interruptions, the </w:t>
      </w:r>
      <w:r w:rsidR="00A33439" w:rsidRPr="00835D90">
        <w:t>effort to record and use data</w:t>
      </w:r>
      <w:r w:rsidRPr="00835D90">
        <w:t xml:space="preserve">, </w:t>
      </w:r>
      <w:r w:rsidR="003A30A7" w:rsidRPr="00835D90">
        <w:t xml:space="preserve">setting goals, and </w:t>
      </w:r>
      <w:r w:rsidRPr="00835D90">
        <w:t>the work environment</w:t>
      </w:r>
      <w:r w:rsidR="003A30A7" w:rsidRPr="00835D90">
        <w:t>.</w:t>
      </w:r>
    </w:p>
    <w:p w14:paraId="25630ACE" w14:textId="7B38988A" w:rsidR="00E055C6" w:rsidRPr="00835D90" w:rsidRDefault="00E055C6" w:rsidP="00E055C6">
      <w:pPr>
        <w:pStyle w:val="Heading2"/>
        <w:rPr>
          <w:lang w:val="en-GB"/>
        </w:rPr>
      </w:pPr>
      <w:r w:rsidRPr="00835D90">
        <w:rPr>
          <w:lang w:val="en-GB"/>
        </w:rPr>
        <w:t xml:space="preserve">Switching </w:t>
      </w:r>
      <w:r w:rsidR="0030707B" w:rsidRPr="00835D90">
        <w:rPr>
          <w:lang w:val="en-GB"/>
        </w:rPr>
        <w:t>behavio</w:t>
      </w:r>
      <w:r w:rsidR="00680950" w:rsidRPr="00835D90">
        <w:rPr>
          <w:lang w:val="en-GB"/>
        </w:rPr>
        <w:t>u</w:t>
      </w:r>
      <w:r w:rsidR="0030707B" w:rsidRPr="00835D90">
        <w:rPr>
          <w:lang w:val="en-GB"/>
        </w:rPr>
        <w:t>r</w:t>
      </w:r>
    </w:p>
    <w:p w14:paraId="63739930" w14:textId="429DC07D" w:rsidR="001B5227" w:rsidRPr="00835D90" w:rsidRDefault="00300FB6" w:rsidP="00560870">
      <w:pPr>
        <w:pStyle w:val="Paragraph"/>
      </w:pPr>
      <w:r w:rsidRPr="00835D90">
        <w:rPr>
          <w:color w:val="4472C4" w:themeColor="accent1"/>
        </w:rPr>
        <w:fldChar w:fldCharType="begin"/>
      </w:r>
      <w:r w:rsidRPr="00835D90">
        <w:rPr>
          <w:color w:val="4472C4" w:themeColor="accent1"/>
        </w:rPr>
        <w:instrText xml:space="preserve"> REF _Ref503272422 \h </w:instrText>
      </w:r>
      <w:r w:rsidRPr="00835D90">
        <w:rPr>
          <w:color w:val="4472C4" w:themeColor="accent1"/>
        </w:rPr>
      </w:r>
      <w:r w:rsidRPr="00835D90">
        <w:rPr>
          <w:color w:val="4472C4" w:themeColor="accent1"/>
        </w:rPr>
        <w:fldChar w:fldCharType="separate"/>
      </w:r>
      <w:r w:rsidR="005E1E9A" w:rsidRPr="00835D90">
        <w:rPr>
          <w:color w:val="4472C4" w:themeColor="accent1"/>
        </w:rPr>
        <w:t xml:space="preserve">Table </w:t>
      </w:r>
      <w:r w:rsidR="005E1E9A" w:rsidRPr="00835D90">
        <w:rPr>
          <w:noProof/>
          <w:color w:val="4472C4" w:themeColor="accent1"/>
        </w:rPr>
        <w:t>4</w:t>
      </w:r>
      <w:r w:rsidRPr="00835D90">
        <w:rPr>
          <w:color w:val="4472C4" w:themeColor="accent1"/>
        </w:rPr>
        <w:fldChar w:fldCharType="end"/>
      </w:r>
      <w:r w:rsidRPr="00835D90">
        <w:rPr>
          <w:color w:val="4472C4" w:themeColor="accent1"/>
        </w:rPr>
        <w:t xml:space="preserve"> </w:t>
      </w:r>
      <w:r w:rsidR="00523D46" w:rsidRPr="00835D90">
        <w:t>summarises</w:t>
      </w:r>
      <w:r w:rsidR="0030707B" w:rsidRPr="00835D90">
        <w:t xml:space="preserve"> the </w:t>
      </w:r>
      <w:r w:rsidR="00127E2D" w:rsidRPr="00835D90">
        <w:t xml:space="preserve">average number and duration of </w:t>
      </w:r>
      <w:r w:rsidR="00F91CD7" w:rsidRPr="00835D90">
        <w:t xml:space="preserve">focus on a </w:t>
      </w:r>
      <w:r w:rsidR="00E72C71" w:rsidRPr="00835D90">
        <w:t xml:space="preserve">computer </w:t>
      </w:r>
      <w:r w:rsidR="00F91CD7" w:rsidRPr="00835D90">
        <w:t xml:space="preserve">window screen. </w:t>
      </w:r>
      <w:r w:rsidR="001D3387" w:rsidRPr="00835D90">
        <w:t>The me</w:t>
      </w:r>
      <w:r w:rsidR="00B62E93" w:rsidRPr="00835D90">
        <w:t>an duration of focus is about 34</w:t>
      </w:r>
      <w:r w:rsidR="001D3387" w:rsidRPr="00835D90">
        <w:t xml:space="preserve"> seconds, </w:t>
      </w:r>
      <w:r w:rsidR="00100143" w:rsidRPr="00835D90">
        <w:t>with the longest</w:t>
      </w:r>
      <w:r w:rsidR="00FA44D6" w:rsidRPr="00835D90">
        <w:t xml:space="preserve"> focus </w:t>
      </w:r>
      <w:r w:rsidR="007E211B" w:rsidRPr="00835D90">
        <w:t>being</w:t>
      </w:r>
      <w:r w:rsidR="00FA44D6" w:rsidRPr="00835D90">
        <w:t xml:space="preserve"> </w:t>
      </w:r>
      <w:r w:rsidR="00F56D4D" w:rsidRPr="00835D90">
        <w:t xml:space="preserve">48 minutes (2893 seconds). </w:t>
      </w:r>
      <w:r w:rsidR="000B62A5" w:rsidRPr="00835D90">
        <w:t>Participants’</w:t>
      </w:r>
      <w:r w:rsidR="0077336C" w:rsidRPr="00835D90">
        <w:t xml:space="preserve"> work</w:t>
      </w:r>
      <w:r w:rsidR="00802201" w:rsidRPr="00835D90">
        <w:t>ing hours differed</w:t>
      </w:r>
      <w:r w:rsidR="00023301" w:rsidRPr="00835D90">
        <w:t xml:space="preserve"> slightly</w:t>
      </w:r>
      <w:r w:rsidR="00802201" w:rsidRPr="00835D90">
        <w:t xml:space="preserve">, but </w:t>
      </w:r>
      <w:r w:rsidR="00B74F99" w:rsidRPr="00835D90">
        <w:t>all participants worked at least ten hours per day during the stu</w:t>
      </w:r>
      <w:r w:rsidR="00F442AC" w:rsidRPr="00835D90">
        <w:t>dy. To make the data comparable</w:t>
      </w:r>
      <w:r w:rsidR="00B74F99" w:rsidRPr="00835D90">
        <w:t xml:space="preserve"> between participants, we only considered data between 9am and 7pm, during which all participants </w:t>
      </w:r>
      <w:r w:rsidR="002E1172" w:rsidRPr="00835D90">
        <w:t>were at work</w:t>
      </w:r>
      <w:r w:rsidR="00B74F99" w:rsidRPr="00835D90">
        <w:t xml:space="preserve">. </w:t>
      </w:r>
      <w:r w:rsidR="003F16FC" w:rsidRPr="00835D90">
        <w:t xml:space="preserve">On average, participants made </w:t>
      </w:r>
      <w:r w:rsidR="009E62C4" w:rsidRPr="00835D90">
        <w:t>8</w:t>
      </w:r>
      <w:r w:rsidR="00255A76" w:rsidRPr="00835D90">
        <w:t>30</w:t>
      </w:r>
      <w:r w:rsidR="003F16FC" w:rsidRPr="00835D90">
        <w:t xml:space="preserve"> computer window switches </w:t>
      </w:r>
      <w:r w:rsidR="00FA2C17" w:rsidRPr="00835D90">
        <w:t>per working</w:t>
      </w:r>
      <w:r w:rsidR="00816EEE" w:rsidRPr="00835D90">
        <w:t xml:space="preserve"> day.</w:t>
      </w:r>
      <w:r w:rsidR="00625B70" w:rsidRPr="00835D90">
        <w:t xml:space="preserve"> </w:t>
      </w:r>
      <w:r w:rsidR="00341DCB" w:rsidRPr="00835D90">
        <w:t>The</w:t>
      </w:r>
      <w:r w:rsidR="00981FF8" w:rsidRPr="00835D90">
        <w:t xml:space="preserve"> </w:t>
      </w:r>
      <w:r w:rsidR="00981FF8" w:rsidRPr="00835D90">
        <w:lastRenderedPageBreak/>
        <w:t xml:space="preserve">distribution of window focus durations </w:t>
      </w:r>
      <w:r w:rsidR="00341DCB" w:rsidRPr="00835D90">
        <w:t xml:space="preserve">was positively skewed with a long tail: 95% of the distribution </w:t>
      </w:r>
      <w:r w:rsidR="00981FF8" w:rsidRPr="00835D90">
        <w:t>is plotted in</w:t>
      </w:r>
      <w:r w:rsidR="00BC38B1" w:rsidRPr="00835D90">
        <w:t xml:space="preserve"> </w:t>
      </w:r>
      <w:r w:rsidR="00BC38B1" w:rsidRPr="00835D90">
        <w:fldChar w:fldCharType="begin"/>
      </w:r>
      <w:r w:rsidR="00BC38B1" w:rsidRPr="00835D90">
        <w:instrText xml:space="preserve"> REF _Ref503272305 \h </w:instrText>
      </w:r>
      <w:r w:rsidR="00BC38B1" w:rsidRPr="00835D90">
        <w:fldChar w:fldCharType="separate"/>
      </w:r>
      <w:r w:rsidR="00BC38B1" w:rsidRPr="00835D90">
        <w:t xml:space="preserve">Figure </w:t>
      </w:r>
      <w:r w:rsidR="00BC38B1" w:rsidRPr="00835D90">
        <w:rPr>
          <w:noProof/>
        </w:rPr>
        <w:t>8</w:t>
      </w:r>
      <w:r w:rsidR="00BC38B1" w:rsidRPr="00835D90">
        <w:fldChar w:fldCharType="end"/>
      </w:r>
      <w:r w:rsidR="00BC38B1" w:rsidRPr="00835D90">
        <w:t>, ill</w:t>
      </w:r>
      <w:r w:rsidR="00981FF8" w:rsidRPr="00835D90">
        <w:t>ustrating that participants were rarely focused on a window for more than a minute.</w:t>
      </w:r>
      <w:r w:rsidR="001B5227" w:rsidRPr="00835D90">
        <w:t xml:space="preserve"> </w:t>
      </w:r>
      <w:r w:rsidR="000E1BBF" w:rsidRPr="00835D90">
        <w:t>Together with the interview findings, the</w:t>
      </w:r>
      <w:r w:rsidR="00222AFB" w:rsidRPr="00835D90">
        <w:t xml:space="preserve"> data </w:t>
      </w:r>
      <w:r w:rsidR="00B36770" w:rsidRPr="00835D90">
        <w:t>shows</w:t>
      </w:r>
      <w:r w:rsidR="00222AFB" w:rsidRPr="00835D90">
        <w:t xml:space="preserve"> that participants’ work was </w:t>
      </w:r>
      <w:r w:rsidR="00FE4D53" w:rsidRPr="00835D90">
        <w:t>characteris</w:t>
      </w:r>
      <w:r w:rsidR="00222AFB" w:rsidRPr="00835D90">
        <w:t>ed by short durations of focus and frequent win</w:t>
      </w:r>
      <w:r w:rsidR="00C94799" w:rsidRPr="00835D90">
        <w:t>dow switches</w:t>
      </w:r>
      <w:r w:rsidR="000E1BBF" w:rsidRPr="00835D90">
        <w:t>.</w:t>
      </w:r>
      <w:r w:rsidR="00B11FEC" w:rsidRPr="00835D90">
        <w:t xml:space="preserve"> </w:t>
      </w:r>
      <w:commentRangeStart w:id="502"/>
      <w:r w:rsidR="00B11FEC" w:rsidRPr="00835D90">
        <w:rPr>
          <w:color w:val="2E74B5" w:themeColor="accent5" w:themeShade="BF"/>
        </w:rPr>
        <w:fldChar w:fldCharType="begin"/>
      </w:r>
      <w:r w:rsidR="00B11FEC" w:rsidRPr="00835D90">
        <w:rPr>
          <w:color w:val="2E74B5" w:themeColor="accent5" w:themeShade="BF"/>
        </w:rPr>
        <w:instrText xml:space="preserve"> REF _Ref510885223 \h  \* MERGEFORMAT </w:instrText>
      </w:r>
      <w:r w:rsidR="00B11FEC" w:rsidRPr="00835D90">
        <w:rPr>
          <w:color w:val="2E74B5" w:themeColor="accent5" w:themeShade="BF"/>
        </w:rPr>
      </w:r>
      <w:r w:rsidR="00B11FEC" w:rsidRPr="00835D90">
        <w:rPr>
          <w:color w:val="2E74B5" w:themeColor="accent5" w:themeShade="BF"/>
        </w:rPr>
        <w:fldChar w:fldCharType="separate"/>
      </w:r>
      <w:r w:rsidR="00294BB8" w:rsidRPr="00835D90">
        <w:rPr>
          <w:color w:val="2E74B5" w:themeColor="accent5" w:themeShade="BF"/>
        </w:rPr>
        <w:t>Figure 9</w:t>
      </w:r>
      <w:r w:rsidR="00B11FEC" w:rsidRPr="00835D90">
        <w:rPr>
          <w:color w:val="2E74B5" w:themeColor="accent5" w:themeShade="BF"/>
        </w:rPr>
        <w:fldChar w:fldCharType="end"/>
      </w:r>
      <w:r w:rsidR="00294BB8" w:rsidRPr="00835D90">
        <w:rPr>
          <w:color w:val="2E74B5" w:themeColor="accent5" w:themeShade="BF"/>
        </w:rPr>
        <w:t xml:space="preserve"> </w:t>
      </w:r>
      <w:r w:rsidR="00294BB8" w:rsidRPr="00835D90">
        <w:t>and</w:t>
      </w:r>
      <w:r w:rsidR="00294BB8" w:rsidRPr="00835D90">
        <w:rPr>
          <w:color w:val="2E74B5" w:themeColor="accent5" w:themeShade="BF"/>
        </w:rPr>
        <w:t xml:space="preserve"> </w:t>
      </w:r>
      <w:commentRangeStart w:id="503"/>
      <w:r w:rsidR="00B11FEC" w:rsidRPr="00835D90">
        <w:rPr>
          <w:color w:val="2E74B5" w:themeColor="accent5" w:themeShade="BF"/>
        </w:rPr>
        <w:fldChar w:fldCharType="begin"/>
      </w:r>
      <w:r w:rsidR="00B11FEC" w:rsidRPr="00835D90">
        <w:rPr>
          <w:color w:val="2E74B5" w:themeColor="accent5" w:themeShade="BF"/>
        </w:rPr>
        <w:instrText xml:space="preserve"> REF _Ref510885232 \h  \* MERGEFORMAT </w:instrText>
      </w:r>
      <w:r w:rsidR="00B11FEC" w:rsidRPr="00835D90">
        <w:rPr>
          <w:color w:val="2E74B5" w:themeColor="accent5" w:themeShade="BF"/>
        </w:rPr>
      </w:r>
      <w:r w:rsidR="00B11FEC" w:rsidRPr="00835D90">
        <w:rPr>
          <w:color w:val="2E74B5" w:themeColor="accent5" w:themeShade="BF"/>
        </w:rPr>
        <w:fldChar w:fldCharType="separate"/>
      </w:r>
      <w:r w:rsidR="00294BB8" w:rsidRPr="00835D90">
        <w:rPr>
          <w:color w:val="2E74B5" w:themeColor="accent5" w:themeShade="BF"/>
        </w:rPr>
        <w:t>Figure 10</w:t>
      </w:r>
      <w:r w:rsidR="00B11FEC" w:rsidRPr="00835D90">
        <w:rPr>
          <w:color w:val="2E74B5" w:themeColor="accent5" w:themeShade="BF"/>
        </w:rPr>
        <w:fldChar w:fldCharType="end"/>
      </w:r>
      <w:r w:rsidR="00B11FEC" w:rsidRPr="00835D90">
        <w:rPr>
          <w:color w:val="2E74B5" w:themeColor="accent5" w:themeShade="BF"/>
        </w:rPr>
        <w:t xml:space="preserve"> </w:t>
      </w:r>
      <w:r w:rsidR="00B11FEC" w:rsidRPr="00835D90">
        <w:t>sh</w:t>
      </w:r>
      <w:r w:rsidR="00BC4191" w:rsidRPr="00835D90">
        <w:t>ow</w:t>
      </w:r>
      <w:r w:rsidR="00B11FEC" w:rsidRPr="00835D90">
        <w:t xml:space="preserve"> the average </w:t>
      </w:r>
      <w:r w:rsidR="006450ED" w:rsidRPr="00835D90">
        <w:t xml:space="preserve">number of </w:t>
      </w:r>
      <w:r w:rsidR="00715C47" w:rsidRPr="00835D90">
        <w:t>daily</w:t>
      </w:r>
      <w:r w:rsidR="00631967" w:rsidRPr="00835D90">
        <w:t xml:space="preserve"> window</w:t>
      </w:r>
      <w:r w:rsidR="00B11FEC" w:rsidRPr="00835D90">
        <w:t xml:space="preserve"> switches and </w:t>
      </w:r>
      <w:r w:rsidR="005F6A00" w:rsidRPr="00835D90">
        <w:t xml:space="preserve">focus </w:t>
      </w:r>
      <w:r w:rsidR="00B11FEC" w:rsidRPr="00835D90">
        <w:t>durations over the ten days of the study.</w:t>
      </w:r>
      <w:commentRangeEnd w:id="502"/>
      <w:r w:rsidR="00B04020" w:rsidRPr="00835D90">
        <w:rPr>
          <w:rStyle w:val="CommentReference"/>
        </w:rPr>
        <w:commentReference w:id="502"/>
      </w:r>
      <w:commentRangeEnd w:id="503"/>
      <w:r w:rsidR="003E38E3" w:rsidRPr="00835D90">
        <w:rPr>
          <w:rStyle w:val="CommentReference"/>
        </w:rPr>
        <w:commentReference w:id="503"/>
      </w:r>
    </w:p>
    <w:p w14:paraId="64C8BBD0" w14:textId="1B2CA3A4" w:rsidR="001B5227" w:rsidRPr="00835D90" w:rsidRDefault="001B5227" w:rsidP="00560870">
      <w:pPr>
        <w:pStyle w:val="Paragraph"/>
      </w:pPr>
      <w:r w:rsidRPr="00835D90">
        <w:t>In addition to computer window switches, participants also made a smaller number of non-digital interruptions, for example when taking a break or attending a meeting</w:t>
      </w:r>
      <w:r w:rsidR="001A0592" w:rsidRPr="00835D90">
        <w:t xml:space="preserve"> (see </w:t>
      </w:r>
      <w:r w:rsidR="005E1E9A" w:rsidRPr="00835D90">
        <w:rPr>
          <w:color w:val="4472C4" w:themeColor="accent1"/>
        </w:rPr>
        <w:fldChar w:fldCharType="begin"/>
      </w:r>
      <w:r w:rsidR="005E1E9A" w:rsidRPr="00835D90">
        <w:rPr>
          <w:color w:val="4472C4" w:themeColor="accent1"/>
        </w:rPr>
        <w:instrText xml:space="preserve"> REF _Ref503272422 \h </w:instrText>
      </w:r>
      <w:r w:rsidR="005E1E9A" w:rsidRPr="00835D90">
        <w:rPr>
          <w:color w:val="4472C4" w:themeColor="accent1"/>
        </w:rPr>
      </w:r>
      <w:r w:rsidR="005E1E9A" w:rsidRPr="00835D90">
        <w:rPr>
          <w:color w:val="4472C4" w:themeColor="accent1"/>
        </w:rPr>
        <w:fldChar w:fldCharType="separate"/>
      </w:r>
      <w:r w:rsidR="005E1E9A" w:rsidRPr="00835D90">
        <w:rPr>
          <w:color w:val="4472C4" w:themeColor="accent1"/>
        </w:rPr>
        <w:t xml:space="preserve">Table </w:t>
      </w:r>
      <w:r w:rsidR="005E1E9A" w:rsidRPr="00835D90">
        <w:rPr>
          <w:noProof/>
          <w:color w:val="4472C4" w:themeColor="accent1"/>
        </w:rPr>
        <w:t>4</w:t>
      </w:r>
      <w:r w:rsidR="005E1E9A" w:rsidRPr="00835D90">
        <w:rPr>
          <w:color w:val="4472C4" w:themeColor="accent1"/>
        </w:rPr>
        <w:fldChar w:fldCharType="end"/>
      </w:r>
      <w:r w:rsidR="005E1E9A" w:rsidRPr="00835D90">
        <w:t xml:space="preserve">). </w:t>
      </w:r>
      <w:r w:rsidRPr="00835D90">
        <w:t xml:space="preserve">On average participants made </w:t>
      </w:r>
      <w:r w:rsidR="00476816" w:rsidRPr="00835D90">
        <w:t>three</w:t>
      </w:r>
      <w:r w:rsidRPr="00835D90">
        <w:t xml:space="preserve"> daily non-digital interruptions which lasted about </w:t>
      </w:r>
      <w:r w:rsidR="00476816" w:rsidRPr="00835D90">
        <w:t>2</w:t>
      </w:r>
      <w:r w:rsidR="003E1DEC" w:rsidRPr="00835D90">
        <w:t>9 minutes</w:t>
      </w:r>
      <w:r w:rsidRPr="00835D90">
        <w:t xml:space="preserve"> (</w:t>
      </w:r>
      <w:r w:rsidR="00476816" w:rsidRPr="00835D90">
        <w:t>1741</w:t>
      </w:r>
      <w:r w:rsidRPr="00835D90">
        <w:t xml:space="preserve"> seconds). </w:t>
      </w:r>
    </w:p>
    <w:p w14:paraId="63232605" w14:textId="1D341FE9" w:rsidR="00CD1DF8" w:rsidRPr="00835D90" w:rsidRDefault="00CD1DF8" w:rsidP="00560870">
      <w:pPr>
        <w:pStyle w:val="Paragraph"/>
      </w:pPr>
    </w:p>
    <w:p w14:paraId="62824E84" w14:textId="339BCDD5" w:rsidR="00664A30" w:rsidRPr="00835D90" w:rsidRDefault="00222AFB" w:rsidP="00E221CB">
      <w:pPr>
        <w:pStyle w:val="Paragraph"/>
      </w:pPr>
      <w:r w:rsidRPr="00835D90">
        <w:t xml:space="preserve"> </w:t>
      </w:r>
    </w:p>
    <w:p w14:paraId="268B58BD" w14:textId="45D5D265" w:rsidR="00F76D45" w:rsidRPr="00835D90" w:rsidRDefault="00F76D45" w:rsidP="006246BE">
      <w:pPr>
        <w:pStyle w:val="Caption"/>
      </w:pPr>
      <w:bookmarkStart w:id="504" w:name="_Ref503272422"/>
      <w:r w:rsidRPr="00835D90">
        <w:t xml:space="preserve">Table </w:t>
      </w:r>
      <w:fldSimple w:instr=" SEQ Table \* ARABIC ">
        <w:r w:rsidR="009E425A" w:rsidRPr="00835D90">
          <w:rPr>
            <w:noProof/>
          </w:rPr>
          <w:t>4</w:t>
        </w:r>
      </w:fldSimple>
      <w:bookmarkEnd w:id="504"/>
      <w:r w:rsidRPr="00835D90">
        <w:t xml:space="preserve">. </w:t>
      </w:r>
      <w:r w:rsidR="00734401" w:rsidRPr="00835D90">
        <w:t xml:space="preserve">Average window focus durations (s) and </w:t>
      </w:r>
      <w:r w:rsidR="00265EF0" w:rsidRPr="00835D90">
        <w:t xml:space="preserve">number of </w:t>
      </w:r>
      <w:r w:rsidR="00310A50" w:rsidRPr="00835D90">
        <w:t xml:space="preserve">daily </w:t>
      </w:r>
      <w:r w:rsidR="00734401" w:rsidRPr="00835D90">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rsidRPr="00835D90" w14:paraId="1992D6B8" w14:textId="77777777" w:rsidTr="00BD27A6">
        <w:trPr>
          <w:trHeight w:val="476"/>
        </w:trPr>
        <w:tc>
          <w:tcPr>
            <w:tcW w:w="1802" w:type="dxa"/>
            <w:tcBorders>
              <w:bottom w:val="single" w:sz="4" w:space="0" w:color="auto"/>
              <w:right w:val="nil"/>
            </w:tcBorders>
          </w:tcPr>
          <w:p w14:paraId="15A97E12" w14:textId="32683570" w:rsidR="00664A30" w:rsidRPr="00835D90" w:rsidRDefault="00664A30" w:rsidP="00560870">
            <w:pPr>
              <w:pStyle w:val="Paragraph"/>
            </w:pPr>
          </w:p>
        </w:tc>
        <w:tc>
          <w:tcPr>
            <w:tcW w:w="1802" w:type="dxa"/>
            <w:tcBorders>
              <w:left w:val="nil"/>
              <w:bottom w:val="single" w:sz="4" w:space="0" w:color="auto"/>
              <w:right w:val="nil"/>
            </w:tcBorders>
          </w:tcPr>
          <w:p w14:paraId="22563B9A" w14:textId="2AF57B00" w:rsidR="00664A30" w:rsidRPr="00835D90" w:rsidRDefault="00BD27A6" w:rsidP="00560870">
            <w:pPr>
              <w:pStyle w:val="Paragraph"/>
            </w:pPr>
            <w:r w:rsidRPr="00835D90">
              <w:t>Mean (SD)</w:t>
            </w:r>
          </w:p>
        </w:tc>
        <w:tc>
          <w:tcPr>
            <w:tcW w:w="1802" w:type="dxa"/>
            <w:tcBorders>
              <w:left w:val="nil"/>
              <w:bottom w:val="single" w:sz="4" w:space="0" w:color="auto"/>
              <w:right w:val="nil"/>
            </w:tcBorders>
          </w:tcPr>
          <w:p w14:paraId="61394C39" w14:textId="3B9DD8A0" w:rsidR="00664A30" w:rsidRPr="00835D90" w:rsidRDefault="00BD27A6" w:rsidP="00560870">
            <w:pPr>
              <w:pStyle w:val="Paragraph"/>
            </w:pPr>
            <w:r w:rsidRPr="00835D90">
              <w:t>Med</w:t>
            </w:r>
            <w:r w:rsidR="00F8773D" w:rsidRPr="00835D90">
              <w:t>i</w:t>
            </w:r>
            <w:r w:rsidRPr="00835D90">
              <w:t>an</w:t>
            </w:r>
          </w:p>
        </w:tc>
        <w:tc>
          <w:tcPr>
            <w:tcW w:w="1802" w:type="dxa"/>
            <w:tcBorders>
              <w:left w:val="nil"/>
              <w:bottom w:val="single" w:sz="4" w:space="0" w:color="auto"/>
              <w:right w:val="nil"/>
            </w:tcBorders>
          </w:tcPr>
          <w:p w14:paraId="6E2E1945" w14:textId="4B6952DC" w:rsidR="00664A30" w:rsidRPr="00835D90" w:rsidRDefault="00BD27A6" w:rsidP="00560870">
            <w:pPr>
              <w:pStyle w:val="Paragraph"/>
            </w:pPr>
            <w:r w:rsidRPr="00835D90">
              <w:t>Min</w:t>
            </w:r>
          </w:p>
        </w:tc>
        <w:tc>
          <w:tcPr>
            <w:tcW w:w="1802" w:type="dxa"/>
            <w:tcBorders>
              <w:left w:val="nil"/>
              <w:bottom w:val="single" w:sz="4" w:space="0" w:color="auto"/>
            </w:tcBorders>
          </w:tcPr>
          <w:p w14:paraId="798C61DA" w14:textId="6E9A27CB" w:rsidR="00664A30" w:rsidRPr="00835D90" w:rsidRDefault="00BD27A6" w:rsidP="00560870">
            <w:pPr>
              <w:pStyle w:val="Paragraph"/>
            </w:pPr>
            <w:r w:rsidRPr="00835D90">
              <w:t>Max</w:t>
            </w:r>
          </w:p>
        </w:tc>
      </w:tr>
      <w:tr w:rsidR="00664A30" w:rsidRPr="00835D90" w14:paraId="5E41B8A9" w14:textId="77777777" w:rsidTr="003C2D17">
        <w:trPr>
          <w:trHeight w:val="458"/>
        </w:trPr>
        <w:tc>
          <w:tcPr>
            <w:tcW w:w="1802" w:type="dxa"/>
            <w:tcBorders>
              <w:bottom w:val="nil"/>
              <w:right w:val="nil"/>
            </w:tcBorders>
          </w:tcPr>
          <w:p w14:paraId="31440153" w14:textId="280DBF14" w:rsidR="00664A30" w:rsidRPr="00835D90" w:rsidRDefault="00826642" w:rsidP="00560870">
            <w:pPr>
              <w:pStyle w:val="Paragraph"/>
              <w:ind w:firstLine="0"/>
            </w:pPr>
            <w:r w:rsidRPr="00835D90">
              <w:t>Window focus duration</w:t>
            </w:r>
            <w:r w:rsidR="00BD27A6" w:rsidRPr="00835D90">
              <w:t xml:space="preserve"> (s)</w:t>
            </w:r>
          </w:p>
        </w:tc>
        <w:tc>
          <w:tcPr>
            <w:tcW w:w="1802" w:type="dxa"/>
            <w:tcBorders>
              <w:left w:val="nil"/>
              <w:bottom w:val="nil"/>
              <w:right w:val="nil"/>
            </w:tcBorders>
          </w:tcPr>
          <w:p w14:paraId="18F394A3" w14:textId="7DEBC82E" w:rsidR="00664A30" w:rsidRPr="00835D90" w:rsidRDefault="00BD27A6" w:rsidP="00560870">
            <w:pPr>
              <w:pStyle w:val="Paragraph"/>
            </w:pPr>
            <w:r w:rsidRPr="00835D90">
              <w:t>33.88 (80.74)</w:t>
            </w:r>
          </w:p>
        </w:tc>
        <w:tc>
          <w:tcPr>
            <w:tcW w:w="1802" w:type="dxa"/>
            <w:tcBorders>
              <w:left w:val="nil"/>
              <w:bottom w:val="nil"/>
              <w:right w:val="nil"/>
            </w:tcBorders>
          </w:tcPr>
          <w:p w14:paraId="5399EFA1" w14:textId="51E52811" w:rsidR="00664A30" w:rsidRPr="00835D90" w:rsidRDefault="00F8773D" w:rsidP="00560870">
            <w:pPr>
              <w:pStyle w:val="Paragraph"/>
            </w:pPr>
            <w:r w:rsidRPr="00835D90">
              <w:t>11.0</w:t>
            </w:r>
            <w:r w:rsidR="000D5980" w:rsidRPr="00835D90">
              <w:t>0</w:t>
            </w:r>
          </w:p>
        </w:tc>
        <w:tc>
          <w:tcPr>
            <w:tcW w:w="1802" w:type="dxa"/>
            <w:tcBorders>
              <w:left w:val="nil"/>
              <w:bottom w:val="nil"/>
              <w:right w:val="nil"/>
            </w:tcBorders>
          </w:tcPr>
          <w:p w14:paraId="538AD917" w14:textId="69E49E14" w:rsidR="00664A30" w:rsidRPr="00835D90" w:rsidRDefault="00826642" w:rsidP="00560870">
            <w:pPr>
              <w:pStyle w:val="Paragraph"/>
            </w:pPr>
            <w:r w:rsidRPr="00835D90">
              <w:t>1.00</w:t>
            </w:r>
          </w:p>
        </w:tc>
        <w:tc>
          <w:tcPr>
            <w:tcW w:w="1802" w:type="dxa"/>
            <w:tcBorders>
              <w:left w:val="nil"/>
              <w:bottom w:val="nil"/>
            </w:tcBorders>
          </w:tcPr>
          <w:p w14:paraId="10B72CE3" w14:textId="3CA70923" w:rsidR="00664A30" w:rsidRPr="00835D90" w:rsidRDefault="00826642" w:rsidP="00560870">
            <w:pPr>
              <w:pStyle w:val="Paragraph"/>
            </w:pPr>
            <w:r w:rsidRPr="00835D90">
              <w:t>2893</w:t>
            </w:r>
          </w:p>
        </w:tc>
      </w:tr>
      <w:tr w:rsidR="00664A30" w:rsidRPr="00835D90" w14:paraId="030AFE47" w14:textId="77777777" w:rsidTr="00CC21B2">
        <w:tc>
          <w:tcPr>
            <w:tcW w:w="1802" w:type="dxa"/>
            <w:tcBorders>
              <w:top w:val="nil"/>
              <w:bottom w:val="nil"/>
              <w:right w:val="nil"/>
            </w:tcBorders>
          </w:tcPr>
          <w:p w14:paraId="1A560E14" w14:textId="0BDAC55E" w:rsidR="00664A30" w:rsidRPr="00835D90" w:rsidRDefault="00BB1B35" w:rsidP="00560870">
            <w:pPr>
              <w:pStyle w:val="Paragraph"/>
              <w:ind w:firstLine="0"/>
            </w:pPr>
            <w:r w:rsidRPr="00835D90">
              <w:t>Daily switches between windows</w:t>
            </w:r>
          </w:p>
        </w:tc>
        <w:tc>
          <w:tcPr>
            <w:tcW w:w="1802" w:type="dxa"/>
            <w:tcBorders>
              <w:top w:val="nil"/>
              <w:left w:val="nil"/>
              <w:bottom w:val="nil"/>
              <w:right w:val="nil"/>
            </w:tcBorders>
          </w:tcPr>
          <w:p w14:paraId="7266D135" w14:textId="6834737E" w:rsidR="00664A30" w:rsidRPr="00835D90" w:rsidRDefault="00561421" w:rsidP="00560870">
            <w:pPr>
              <w:pStyle w:val="Paragraph"/>
            </w:pPr>
            <w:r w:rsidRPr="00835D90">
              <w:t>829.5</w:t>
            </w:r>
            <w:r w:rsidR="00BF43B6" w:rsidRPr="00835D90">
              <w:t xml:space="preserve"> (</w:t>
            </w:r>
            <w:r w:rsidRPr="00835D90">
              <w:t>422.85</w:t>
            </w:r>
            <w:r w:rsidR="00BF43B6" w:rsidRPr="00835D90">
              <w:t>)</w:t>
            </w:r>
          </w:p>
        </w:tc>
        <w:tc>
          <w:tcPr>
            <w:tcW w:w="1802" w:type="dxa"/>
            <w:tcBorders>
              <w:top w:val="nil"/>
              <w:left w:val="nil"/>
              <w:bottom w:val="nil"/>
              <w:right w:val="nil"/>
            </w:tcBorders>
          </w:tcPr>
          <w:p w14:paraId="6D74C414" w14:textId="24AB2638" w:rsidR="00664A30" w:rsidRPr="00835D90" w:rsidRDefault="00B64123" w:rsidP="00560870">
            <w:pPr>
              <w:pStyle w:val="Paragraph"/>
            </w:pPr>
            <w:r w:rsidRPr="00835D90">
              <w:t>843</w:t>
            </w:r>
          </w:p>
        </w:tc>
        <w:tc>
          <w:tcPr>
            <w:tcW w:w="1802" w:type="dxa"/>
            <w:tcBorders>
              <w:top w:val="nil"/>
              <w:left w:val="nil"/>
              <w:bottom w:val="nil"/>
              <w:right w:val="nil"/>
            </w:tcBorders>
          </w:tcPr>
          <w:p w14:paraId="33932DC6" w14:textId="0EB72119" w:rsidR="00664A30" w:rsidRPr="00835D90" w:rsidRDefault="00B64123" w:rsidP="00560870">
            <w:pPr>
              <w:pStyle w:val="Paragraph"/>
            </w:pPr>
            <w:r w:rsidRPr="00835D90">
              <w:t>9</w:t>
            </w:r>
          </w:p>
        </w:tc>
        <w:tc>
          <w:tcPr>
            <w:tcW w:w="1802" w:type="dxa"/>
            <w:tcBorders>
              <w:top w:val="nil"/>
              <w:left w:val="nil"/>
              <w:bottom w:val="nil"/>
            </w:tcBorders>
          </w:tcPr>
          <w:p w14:paraId="304FDE2C" w14:textId="6852098D" w:rsidR="00664A30" w:rsidRPr="00835D90" w:rsidRDefault="00B64123" w:rsidP="00560870">
            <w:pPr>
              <w:pStyle w:val="Paragraph"/>
            </w:pPr>
            <w:r w:rsidRPr="00835D90">
              <w:t>1741</w:t>
            </w:r>
          </w:p>
        </w:tc>
      </w:tr>
      <w:tr w:rsidR="00CC21B2" w:rsidRPr="00835D90" w14:paraId="07E480E5" w14:textId="77777777" w:rsidTr="002F35E1">
        <w:tc>
          <w:tcPr>
            <w:tcW w:w="1802" w:type="dxa"/>
            <w:tcBorders>
              <w:top w:val="nil"/>
              <w:bottom w:val="nil"/>
              <w:right w:val="nil"/>
            </w:tcBorders>
          </w:tcPr>
          <w:p w14:paraId="0A6C10A3" w14:textId="57E0B611" w:rsidR="00CC21B2" w:rsidRPr="00835D90" w:rsidRDefault="00CC21B2" w:rsidP="00560870">
            <w:pPr>
              <w:pStyle w:val="Paragraph"/>
              <w:ind w:firstLine="0"/>
            </w:pPr>
            <w:r w:rsidRPr="00835D90">
              <w:t>Non-digital interruption durations (s)</w:t>
            </w:r>
          </w:p>
        </w:tc>
        <w:tc>
          <w:tcPr>
            <w:tcW w:w="1802" w:type="dxa"/>
            <w:tcBorders>
              <w:top w:val="nil"/>
              <w:left w:val="nil"/>
              <w:bottom w:val="nil"/>
              <w:right w:val="nil"/>
            </w:tcBorders>
          </w:tcPr>
          <w:p w14:paraId="6EC6F3AF" w14:textId="0E3278BF" w:rsidR="00CC21B2" w:rsidRPr="00835D90" w:rsidRDefault="00BE2976" w:rsidP="00560870">
            <w:pPr>
              <w:pStyle w:val="Paragraph"/>
            </w:pPr>
            <w:r w:rsidRPr="00835D90">
              <w:t>1741.09</w:t>
            </w:r>
            <w:r w:rsidR="00150624" w:rsidRPr="00835D90">
              <w:t xml:space="preserve"> </w:t>
            </w:r>
            <w:r w:rsidR="001905A4" w:rsidRPr="00835D90">
              <w:t>(</w:t>
            </w:r>
            <w:r w:rsidRPr="00835D90">
              <w:t>1886.17</w:t>
            </w:r>
            <w:r w:rsidR="001905A4" w:rsidRPr="00835D90">
              <w:t>)</w:t>
            </w:r>
          </w:p>
        </w:tc>
        <w:tc>
          <w:tcPr>
            <w:tcW w:w="1802" w:type="dxa"/>
            <w:tcBorders>
              <w:top w:val="nil"/>
              <w:left w:val="nil"/>
              <w:bottom w:val="nil"/>
              <w:right w:val="nil"/>
            </w:tcBorders>
          </w:tcPr>
          <w:p w14:paraId="617F82CC" w14:textId="477B101B" w:rsidR="00CC21B2" w:rsidRPr="00835D90" w:rsidRDefault="002436E3" w:rsidP="00560870">
            <w:pPr>
              <w:pStyle w:val="Paragraph"/>
            </w:pPr>
            <w:r w:rsidRPr="00835D90">
              <w:t>992</w:t>
            </w:r>
            <w:r w:rsidR="003A4AB3" w:rsidRPr="00835D90">
              <w:t>.5</w:t>
            </w:r>
          </w:p>
        </w:tc>
        <w:tc>
          <w:tcPr>
            <w:tcW w:w="1802" w:type="dxa"/>
            <w:tcBorders>
              <w:top w:val="nil"/>
              <w:left w:val="nil"/>
              <w:bottom w:val="nil"/>
              <w:right w:val="nil"/>
            </w:tcBorders>
          </w:tcPr>
          <w:p w14:paraId="73C9C09F" w14:textId="707190AC" w:rsidR="00CC21B2" w:rsidRPr="00835D90" w:rsidRDefault="00F40B26" w:rsidP="00560870">
            <w:pPr>
              <w:pStyle w:val="Paragraph"/>
            </w:pPr>
            <w:r w:rsidRPr="00835D90">
              <w:t>47</w:t>
            </w:r>
            <w:r w:rsidR="009E133A" w:rsidRPr="00835D90">
              <w:t>.00</w:t>
            </w:r>
          </w:p>
        </w:tc>
        <w:tc>
          <w:tcPr>
            <w:tcW w:w="1802" w:type="dxa"/>
            <w:tcBorders>
              <w:top w:val="nil"/>
              <w:left w:val="nil"/>
              <w:bottom w:val="nil"/>
            </w:tcBorders>
          </w:tcPr>
          <w:p w14:paraId="1DEF7EE9" w14:textId="74B3E4CE" w:rsidR="00CC21B2" w:rsidRPr="00835D90" w:rsidRDefault="002436E3" w:rsidP="00560870">
            <w:pPr>
              <w:pStyle w:val="Paragraph"/>
            </w:pPr>
            <w:r w:rsidRPr="00835D90">
              <w:t>10457</w:t>
            </w:r>
          </w:p>
        </w:tc>
      </w:tr>
      <w:tr w:rsidR="002F35E1" w:rsidRPr="00835D90" w14:paraId="7595ABAA" w14:textId="77777777" w:rsidTr="00CE1EE1">
        <w:tc>
          <w:tcPr>
            <w:tcW w:w="1802" w:type="dxa"/>
            <w:tcBorders>
              <w:top w:val="nil"/>
              <w:right w:val="nil"/>
            </w:tcBorders>
          </w:tcPr>
          <w:p w14:paraId="775D31B4" w14:textId="09E780D6" w:rsidR="002F35E1" w:rsidRPr="00835D90" w:rsidRDefault="002F35E1" w:rsidP="00560870">
            <w:pPr>
              <w:pStyle w:val="Paragraph"/>
              <w:ind w:firstLine="0"/>
            </w:pPr>
            <w:r w:rsidRPr="00835D90">
              <w:t>Daily non-digital interruptions</w:t>
            </w:r>
          </w:p>
        </w:tc>
        <w:tc>
          <w:tcPr>
            <w:tcW w:w="1802" w:type="dxa"/>
            <w:tcBorders>
              <w:top w:val="nil"/>
              <w:left w:val="nil"/>
              <w:right w:val="nil"/>
            </w:tcBorders>
          </w:tcPr>
          <w:p w14:paraId="4D48C552" w14:textId="2CF80913" w:rsidR="002F35E1" w:rsidRPr="00835D90" w:rsidRDefault="009070AF" w:rsidP="00560870">
            <w:pPr>
              <w:pStyle w:val="Paragraph"/>
            </w:pPr>
            <w:r w:rsidRPr="00835D90">
              <w:t>2.74 (1.96)</w:t>
            </w:r>
          </w:p>
        </w:tc>
        <w:tc>
          <w:tcPr>
            <w:tcW w:w="1802" w:type="dxa"/>
            <w:tcBorders>
              <w:top w:val="nil"/>
              <w:left w:val="nil"/>
              <w:right w:val="nil"/>
            </w:tcBorders>
          </w:tcPr>
          <w:p w14:paraId="7BC6A93C" w14:textId="4280E23D" w:rsidR="002F35E1" w:rsidRPr="00835D90" w:rsidRDefault="009070AF" w:rsidP="00560870">
            <w:pPr>
              <w:pStyle w:val="Paragraph"/>
            </w:pPr>
            <w:r w:rsidRPr="00835D90">
              <w:t>2</w:t>
            </w:r>
          </w:p>
        </w:tc>
        <w:tc>
          <w:tcPr>
            <w:tcW w:w="1802" w:type="dxa"/>
            <w:tcBorders>
              <w:top w:val="nil"/>
              <w:left w:val="nil"/>
              <w:right w:val="nil"/>
            </w:tcBorders>
          </w:tcPr>
          <w:p w14:paraId="0F5769D2" w14:textId="2FCFA06F" w:rsidR="002F35E1" w:rsidRPr="00835D90" w:rsidRDefault="009070AF" w:rsidP="00560870">
            <w:pPr>
              <w:pStyle w:val="Paragraph"/>
            </w:pPr>
            <w:r w:rsidRPr="00835D90">
              <w:t>1</w:t>
            </w:r>
          </w:p>
        </w:tc>
        <w:tc>
          <w:tcPr>
            <w:tcW w:w="1802" w:type="dxa"/>
            <w:tcBorders>
              <w:top w:val="nil"/>
              <w:left w:val="nil"/>
            </w:tcBorders>
          </w:tcPr>
          <w:p w14:paraId="27835D0E" w14:textId="65740ACF" w:rsidR="002F35E1" w:rsidRPr="00835D90" w:rsidRDefault="009070AF" w:rsidP="00560870">
            <w:pPr>
              <w:pStyle w:val="Paragraph"/>
            </w:pPr>
            <w:r w:rsidRPr="00835D90">
              <w:t>7</w:t>
            </w:r>
          </w:p>
        </w:tc>
      </w:tr>
    </w:tbl>
    <w:p w14:paraId="5E242A01" w14:textId="6772957D" w:rsidR="0026285E" w:rsidRPr="00835D90" w:rsidRDefault="00C00FB5" w:rsidP="007C08EA">
      <w:pPr>
        <w:jc w:val="center"/>
      </w:pPr>
      <w:r w:rsidRPr="00835D90">
        <w:rPr>
          <w:noProof/>
          <w:lang w:eastAsia="en-GB"/>
        </w:rPr>
        <w:drawing>
          <wp:inline distT="0" distB="0" distL="0" distR="0" wp14:anchorId="31DDDB91" wp14:editId="3AC865B7">
            <wp:extent cx="3808918" cy="2067951"/>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9817" cy="2073868"/>
                    </a:xfrm>
                    <a:prstGeom prst="rect">
                      <a:avLst/>
                    </a:prstGeom>
                  </pic:spPr>
                </pic:pic>
              </a:graphicData>
            </a:graphic>
          </wp:inline>
        </w:drawing>
      </w:r>
    </w:p>
    <w:p w14:paraId="4812C292" w14:textId="29352296" w:rsidR="00FB0C62" w:rsidRPr="00835D90" w:rsidRDefault="0026285E" w:rsidP="006246BE">
      <w:pPr>
        <w:pStyle w:val="Caption"/>
      </w:pPr>
      <w:bookmarkStart w:id="505" w:name="_Ref503272305"/>
      <w:r w:rsidRPr="00835D90">
        <w:t xml:space="preserve">Figure </w:t>
      </w:r>
      <w:fldSimple w:instr=" SEQ Figure \* ARABIC ">
        <w:r w:rsidR="006246BE" w:rsidRPr="00835D90">
          <w:rPr>
            <w:noProof/>
          </w:rPr>
          <w:t>8</w:t>
        </w:r>
      </w:fldSimple>
      <w:bookmarkEnd w:id="505"/>
      <w:r w:rsidRPr="00835D90">
        <w:t xml:space="preserve">. </w:t>
      </w:r>
      <w:r w:rsidR="0081669A" w:rsidRPr="00835D90">
        <w:t xml:space="preserve">Distribution of </w:t>
      </w:r>
      <w:r w:rsidR="00BB79AC" w:rsidRPr="00835D90">
        <w:t>9</w:t>
      </w:r>
      <w:r w:rsidR="00A51C5D" w:rsidRPr="00835D90">
        <w:t>5</w:t>
      </w:r>
      <w:r w:rsidR="00BB79AC" w:rsidRPr="00835D90">
        <w:t xml:space="preserve">% of window focus durations; </w:t>
      </w:r>
      <w:r w:rsidR="00B77459" w:rsidRPr="00835D90">
        <w:t xml:space="preserve">the total distribution </w:t>
      </w:r>
      <w:r w:rsidR="00DC46B0" w:rsidRPr="00835D90">
        <w:t>goes</w:t>
      </w:r>
      <w:r w:rsidR="009750B5" w:rsidRPr="00835D90">
        <w:t xml:space="preserve"> up to 2893 seconds (48 minutes). </w:t>
      </w:r>
    </w:p>
    <w:p w14:paraId="7A18D739" w14:textId="77777777" w:rsidR="002D3485" w:rsidRPr="00835D90" w:rsidRDefault="00527946" w:rsidP="002D3485">
      <w:pPr>
        <w:keepNext/>
        <w:jc w:val="center"/>
      </w:pPr>
      <w:r w:rsidRPr="00835D90">
        <w:rPr>
          <w:noProof/>
          <w:lang w:eastAsia="en-GB"/>
        </w:rPr>
        <w:drawing>
          <wp:inline distT="0" distB="0" distL="0" distR="0" wp14:anchorId="61EB5DBC" wp14:editId="3E9EE983">
            <wp:extent cx="3221501" cy="179361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20">
                      <a:extLst>
                        <a:ext uri="{28A0092B-C50C-407E-A947-70E740481C1C}">
                          <a14:useLocalDpi xmlns:a14="http://schemas.microsoft.com/office/drawing/2010/main" val="0"/>
                        </a:ext>
                      </a:extLst>
                    </a:blip>
                    <a:stretch>
                      <a:fillRect/>
                    </a:stretch>
                  </pic:blipFill>
                  <pic:spPr>
                    <a:xfrm>
                      <a:off x="0" y="0"/>
                      <a:ext cx="3231958" cy="1799434"/>
                    </a:xfrm>
                    <a:prstGeom prst="rect">
                      <a:avLst/>
                    </a:prstGeom>
                  </pic:spPr>
                </pic:pic>
              </a:graphicData>
            </a:graphic>
          </wp:inline>
        </w:drawing>
      </w:r>
    </w:p>
    <w:p w14:paraId="20D2DFA2" w14:textId="391FC31E" w:rsidR="006863B3" w:rsidRPr="00835D90" w:rsidRDefault="002D3485" w:rsidP="006246BE">
      <w:pPr>
        <w:pStyle w:val="Caption"/>
      </w:pPr>
      <w:bookmarkStart w:id="506" w:name="_Ref510885223"/>
      <w:r w:rsidRPr="00835D90">
        <w:t xml:space="preserve">Figure </w:t>
      </w:r>
      <w:fldSimple w:instr=" SEQ Figure \* ARABIC ">
        <w:r w:rsidR="006246BE" w:rsidRPr="00835D90">
          <w:rPr>
            <w:noProof/>
          </w:rPr>
          <w:t>9</w:t>
        </w:r>
      </w:fldSimple>
      <w:bookmarkEnd w:id="506"/>
      <w:r w:rsidR="00FA0B90" w:rsidRPr="00835D90">
        <w:t>. Average w</w:t>
      </w:r>
      <w:r w:rsidRPr="00835D90">
        <w:t>indow focus durations during the study.</w:t>
      </w:r>
    </w:p>
    <w:p w14:paraId="5E8B371A" w14:textId="77777777" w:rsidR="007B7F60" w:rsidRPr="00835D90" w:rsidRDefault="00527946" w:rsidP="007B7F60">
      <w:pPr>
        <w:keepNext/>
        <w:jc w:val="center"/>
      </w:pPr>
      <w:commentRangeStart w:id="507"/>
      <w:r w:rsidRPr="00835D90">
        <w:rPr>
          <w:noProof/>
          <w:lang w:eastAsia="en-GB"/>
        </w:rPr>
        <w:lastRenderedPageBreak/>
        <w:drawing>
          <wp:inline distT="0" distB="0" distL="0" distR="0" wp14:anchorId="06A200B6" wp14:editId="2BE3F2CE">
            <wp:extent cx="3220427" cy="1939396"/>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21">
                      <a:extLst>
                        <a:ext uri="{28A0092B-C50C-407E-A947-70E740481C1C}">
                          <a14:useLocalDpi xmlns:a14="http://schemas.microsoft.com/office/drawing/2010/main" val="0"/>
                        </a:ext>
                      </a:extLst>
                    </a:blip>
                    <a:stretch>
                      <a:fillRect/>
                    </a:stretch>
                  </pic:blipFill>
                  <pic:spPr>
                    <a:xfrm>
                      <a:off x="0" y="0"/>
                      <a:ext cx="3258341" cy="1962228"/>
                    </a:xfrm>
                    <a:prstGeom prst="rect">
                      <a:avLst/>
                    </a:prstGeom>
                  </pic:spPr>
                </pic:pic>
              </a:graphicData>
            </a:graphic>
          </wp:inline>
        </w:drawing>
      </w:r>
      <w:commentRangeEnd w:id="507"/>
      <w:r w:rsidR="00AD3238" w:rsidRPr="00835D90">
        <w:rPr>
          <w:rStyle w:val="CommentReference"/>
        </w:rPr>
        <w:commentReference w:id="507"/>
      </w:r>
    </w:p>
    <w:p w14:paraId="16E0BABB" w14:textId="5D68BD4D" w:rsidR="00527946" w:rsidRPr="00835D90" w:rsidRDefault="007B7F60" w:rsidP="006246BE">
      <w:pPr>
        <w:pStyle w:val="Caption"/>
      </w:pPr>
      <w:bookmarkStart w:id="508" w:name="_Ref510885232"/>
      <w:r w:rsidRPr="00835D90">
        <w:t xml:space="preserve">Figure </w:t>
      </w:r>
      <w:fldSimple w:instr=" SEQ Figure \* ARABIC ">
        <w:r w:rsidR="006246BE" w:rsidRPr="00835D90">
          <w:rPr>
            <w:noProof/>
          </w:rPr>
          <w:t>10</w:t>
        </w:r>
      </w:fldSimple>
      <w:bookmarkEnd w:id="508"/>
      <w:r w:rsidRPr="00835D90">
        <w:t xml:space="preserve">. </w:t>
      </w:r>
      <w:r w:rsidR="00796E52" w:rsidRPr="00835D90">
        <w:t>Average number</w:t>
      </w:r>
      <w:r w:rsidRPr="00835D90">
        <w:t xml:space="preserve"> of daily window switches during the study.</w:t>
      </w:r>
    </w:p>
    <w:p w14:paraId="46D059A8" w14:textId="3E9EAE4E" w:rsidR="00B8521F" w:rsidRPr="00835D90" w:rsidRDefault="006F77CF" w:rsidP="00B50CF0">
      <w:pPr>
        <w:pStyle w:val="Heading2"/>
        <w:rPr>
          <w:lang w:val="en-GB"/>
        </w:rPr>
      </w:pPr>
      <w:r w:rsidRPr="00835D90">
        <w:rPr>
          <w:lang w:val="en-GB"/>
        </w:rPr>
        <w:t xml:space="preserve">Awareness and </w:t>
      </w:r>
      <w:r w:rsidR="008D133B" w:rsidRPr="00835D90">
        <w:rPr>
          <w:lang w:val="en-GB"/>
        </w:rPr>
        <w:t>changing behaviour</w:t>
      </w:r>
    </w:p>
    <w:p w14:paraId="774DBA9D" w14:textId="60160392" w:rsidR="00C26106" w:rsidRPr="00835D90" w:rsidRDefault="00C26106" w:rsidP="0020087F">
      <w:pPr>
        <w:pStyle w:val="Paragraph"/>
        <w:ind w:firstLine="0"/>
      </w:pPr>
      <w:r w:rsidRPr="00835D90">
        <w:t xml:space="preserve">Participants </w:t>
      </w:r>
      <w:r w:rsidR="00BC17A0" w:rsidRPr="00835D90">
        <w:t>were largely aware they in</w:t>
      </w:r>
      <w:r w:rsidR="00DF3326" w:rsidRPr="00835D90">
        <w:t>terrupted their work frequently</w:t>
      </w:r>
      <w:r w:rsidR="00BC17A0" w:rsidRPr="00835D90">
        <w:t xml:space="preserve"> and </w:t>
      </w:r>
      <w:r w:rsidRPr="00835D90">
        <w:t xml:space="preserve">considered </w:t>
      </w:r>
      <w:r w:rsidR="003F3886" w:rsidRPr="00835D90">
        <w:t>it the nature</w:t>
      </w:r>
      <w:r w:rsidR="0057459A" w:rsidRPr="00835D90">
        <w:t xml:space="preserve"> of their job:</w:t>
      </w:r>
      <w:r w:rsidRPr="00835D90">
        <w:t xml:space="preserve"> they </w:t>
      </w:r>
      <w:r w:rsidR="00B75FC8" w:rsidRPr="00835D90">
        <w:t xml:space="preserve">regularly </w:t>
      </w:r>
      <w:r w:rsidR="00DF3326" w:rsidRPr="00835D90">
        <w:t>had to stop</w:t>
      </w:r>
      <w:r w:rsidR="00B75FC8" w:rsidRPr="00835D90">
        <w:t xml:space="preserve"> their work</w:t>
      </w:r>
      <w:r w:rsidRPr="00835D90">
        <w:t xml:space="preserve"> to look up t</w:t>
      </w:r>
      <w:r w:rsidR="0054257C" w:rsidRPr="00835D90">
        <w:t xml:space="preserve">ask-related information, and had to </w:t>
      </w:r>
      <w:r w:rsidRPr="00835D90">
        <w:t xml:space="preserve">address ad-hoc queries and requests from their department. </w:t>
      </w:r>
      <w:r w:rsidR="00F8267C" w:rsidRPr="00835D90">
        <w:t xml:space="preserve">Some interruptions were hard to avoid because they were urgent, important, or necessary to progress with work. </w:t>
      </w:r>
      <w:r w:rsidRPr="00835D90">
        <w:t xml:space="preserve">The extension however made participants realise </w:t>
      </w:r>
      <w:r w:rsidR="00276C72" w:rsidRPr="00835D90">
        <w:t>they were unaware</w:t>
      </w:r>
      <w:r w:rsidRPr="00835D90">
        <w:t xml:space="preserve"> </w:t>
      </w:r>
      <w:r w:rsidR="005052A0" w:rsidRPr="00835D90">
        <w:t xml:space="preserve">these interruptions were </w:t>
      </w:r>
      <w:r w:rsidRPr="00835D90">
        <w:t>much longer than they</w:t>
      </w:r>
      <w:r w:rsidR="002F5251" w:rsidRPr="00835D90">
        <w:t xml:space="preserve"> </w:t>
      </w:r>
      <w:r w:rsidR="00CA72B2" w:rsidRPr="00835D90">
        <w:t>considered</w:t>
      </w:r>
      <w:r w:rsidR="002F5251" w:rsidRPr="00835D90">
        <w:t xml:space="preserve"> </w:t>
      </w:r>
      <w:r w:rsidR="00E403FF" w:rsidRPr="00835D90">
        <w:t>necessary</w:t>
      </w:r>
      <w:r w:rsidRPr="00835D90">
        <w:t>. The notification was a trigger to then reflect on the reasons for this:</w:t>
      </w:r>
    </w:p>
    <w:p w14:paraId="7BFD0EBF" w14:textId="0B119409" w:rsidR="00C26106" w:rsidRPr="00835D90" w:rsidRDefault="00C26106" w:rsidP="00281E91">
      <w:pPr>
        <w:pStyle w:val="Quote"/>
      </w:pPr>
      <w:r w:rsidRPr="00835D90">
        <w:t>“It's a shock, because I knew it was bad, I didn't think it was that bad. (…) So it's reflecting on, actually, a two-minute task is turning into a 15-20 minute task - why is that? (…) Why? But again, it's distractions.” (P9)</w:t>
      </w:r>
    </w:p>
    <w:p w14:paraId="362B9D03" w14:textId="7F4AF252" w:rsidR="00C26106" w:rsidRPr="00835D90" w:rsidRDefault="009654B8" w:rsidP="00560870">
      <w:pPr>
        <w:pStyle w:val="Paragraph"/>
      </w:pPr>
      <w:r w:rsidRPr="00835D90">
        <w:t xml:space="preserve">If they realised </w:t>
      </w:r>
      <w:r w:rsidR="007B0C80" w:rsidRPr="00835D90">
        <w:t>upon ref</w:t>
      </w:r>
      <w:r w:rsidR="001A0B38" w:rsidRPr="00835D90">
        <w:t xml:space="preserve">lection that </w:t>
      </w:r>
      <w:r w:rsidR="004F092D" w:rsidRPr="00835D90">
        <w:t xml:space="preserve">they were distracted by irrelevant activities </w:t>
      </w:r>
      <w:r w:rsidR="00892341" w:rsidRPr="00835D90">
        <w:t>during these interruptions</w:t>
      </w:r>
      <w:r w:rsidR="007B0C80" w:rsidRPr="00835D90">
        <w:t>,</w:t>
      </w:r>
      <w:r w:rsidR="00E621DC" w:rsidRPr="00835D90">
        <w:t xml:space="preserve"> participants tried to </w:t>
      </w:r>
      <w:r w:rsidR="001A0B38" w:rsidRPr="00835D90">
        <w:t xml:space="preserve">avoid these activities and </w:t>
      </w:r>
      <w:r w:rsidR="00AB011A" w:rsidRPr="00835D90">
        <w:t>focus</w:t>
      </w:r>
      <w:r w:rsidR="00B174B2" w:rsidRPr="00835D90">
        <w:t xml:space="preserve"> on the goal of the interruption, </w:t>
      </w:r>
      <w:r w:rsidR="00BC1C16" w:rsidRPr="00835D90">
        <w:t>for example by</w:t>
      </w:r>
      <w:r w:rsidR="00B174B2" w:rsidRPr="00835D90">
        <w:t xml:space="preserve"> set</w:t>
      </w:r>
      <w:r w:rsidR="00BC1C16" w:rsidRPr="00835D90">
        <w:t>ting</w:t>
      </w:r>
      <w:r w:rsidR="00B174B2" w:rsidRPr="00835D90">
        <w:t xml:space="preserve"> a</w:t>
      </w:r>
      <w:r w:rsidR="00EC4E9C" w:rsidRPr="00835D90">
        <w:t>n explicit</w:t>
      </w:r>
      <w:r w:rsidR="00B174B2" w:rsidRPr="00835D90">
        <w:t xml:space="preserve"> time limit for themselves</w:t>
      </w:r>
      <w:r w:rsidR="0080323A" w:rsidRPr="00835D90">
        <w:t>:</w:t>
      </w:r>
    </w:p>
    <w:p w14:paraId="63CEC712" w14:textId="306C50B9" w:rsidR="005052A0" w:rsidRPr="00835D90" w:rsidRDefault="00951EDE" w:rsidP="005052A0">
      <w:pPr>
        <w:pStyle w:val="Quote"/>
      </w:pPr>
      <w:r w:rsidRPr="00835D90">
        <w:t xml:space="preserve"> “It </w:t>
      </w:r>
      <w:r w:rsidR="005052A0" w:rsidRPr="00835D9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rsidRPr="00835D90">
        <w:t xml:space="preserve"> on Google.” </w:t>
      </w:r>
      <w:r w:rsidR="005052A0" w:rsidRPr="00835D90">
        <w:t>(P6)</w:t>
      </w:r>
    </w:p>
    <w:p w14:paraId="7EDA66EE" w14:textId="598FA989" w:rsidR="00C26106" w:rsidRPr="00835D90" w:rsidRDefault="00F8267C" w:rsidP="00560870">
      <w:pPr>
        <w:pStyle w:val="Paragraph"/>
      </w:pPr>
      <w:r w:rsidRPr="00835D90">
        <w:t xml:space="preserve">Some interruptions were not urgent, but participants were used to addressing them </w:t>
      </w:r>
      <w:r w:rsidR="00963328" w:rsidRPr="00835D90">
        <w:t>anyway</w:t>
      </w:r>
      <w:r w:rsidRPr="00835D90">
        <w:t xml:space="preserve"> </w:t>
      </w:r>
      <w:r w:rsidR="007E0C52" w:rsidRPr="00835D90">
        <w:t>if</w:t>
      </w:r>
      <w:r w:rsidRPr="00835D90">
        <w:t xml:space="preserve"> they were presumed to be ‘quick and easy’, so they did not have to remind themselves to attend to it later</w:t>
      </w:r>
      <w:r w:rsidR="003D1320" w:rsidRPr="00835D90">
        <w:t>.</w:t>
      </w:r>
      <w:r w:rsidR="00C26106" w:rsidRPr="00835D90">
        <w:t xml:space="preserve"> </w:t>
      </w:r>
      <w:r w:rsidR="003D171B" w:rsidRPr="00835D90">
        <w:t xml:space="preserve">The </w:t>
      </w:r>
      <w:r w:rsidR="000118D0" w:rsidRPr="00835D90">
        <w:t>notification</w:t>
      </w:r>
      <w:r w:rsidR="003D171B" w:rsidRPr="00835D90">
        <w:t xml:space="preserve"> however made participants </w:t>
      </w:r>
      <w:r w:rsidR="00B9556F" w:rsidRPr="00835D90">
        <w:t>reflect on the occurrence</w:t>
      </w:r>
      <w:r w:rsidR="00B0413E" w:rsidRPr="00835D90">
        <w:t xml:space="preserve"> and actual length</w:t>
      </w:r>
      <w:r w:rsidR="00B9556F" w:rsidRPr="00835D90">
        <w:t xml:space="preserve"> of these interruptions, and</w:t>
      </w:r>
      <w:r w:rsidR="00C26106" w:rsidRPr="00835D90">
        <w:t xml:space="preserve"> whether they always needed to addre</w:t>
      </w:r>
      <w:r w:rsidR="00261435" w:rsidRPr="00835D90">
        <w:t>ss each interruption immediately</w:t>
      </w:r>
      <w:r w:rsidR="00BC1391" w:rsidRPr="00835D90">
        <w:t>:</w:t>
      </w:r>
    </w:p>
    <w:p w14:paraId="32587818" w14:textId="7117A99E" w:rsidR="006A21A4" w:rsidRPr="00835D90" w:rsidRDefault="00EA1A26" w:rsidP="006A21A4">
      <w:pPr>
        <w:pStyle w:val="Quote"/>
      </w:pPr>
      <w:r w:rsidRPr="00835D90">
        <w:t xml:space="preserve"> </w:t>
      </w:r>
      <w:r w:rsidR="006A21A4" w:rsidRPr="00835D90">
        <w:t>“</w:t>
      </w:r>
      <w:r w:rsidR="00F23D1D" w:rsidRPr="00835D90">
        <w:t xml:space="preserve">It made me realise how long I was spending, spending/wasting, doing other stuff. </w:t>
      </w:r>
      <w:r w:rsidR="006A21A4" w:rsidRPr="00835D90">
        <w:t>I think it affected me in the sense that I wanted to take fewer breaks. Well, by breaks I mean, it’s just going to do something and then ending up chatting with someone.” (P3)</w:t>
      </w:r>
    </w:p>
    <w:p w14:paraId="4AF59E92" w14:textId="4BD128AC" w:rsidR="00352BBE" w:rsidRPr="00835D90" w:rsidRDefault="00352BBE" w:rsidP="00352BBE">
      <w:pPr>
        <w:pStyle w:val="Quote"/>
      </w:pPr>
      <w:r w:rsidRPr="00835D90">
        <w:t>“I need to work on time management and (…) not spending my whole day answering irrelevant queries.” (P9)</w:t>
      </w:r>
    </w:p>
    <w:p w14:paraId="4F398545" w14:textId="28C214F7" w:rsidR="00643F44" w:rsidRPr="00835D90" w:rsidRDefault="00A36EBB" w:rsidP="003B76DB">
      <w:pPr>
        <w:pStyle w:val="Heading2"/>
        <w:rPr>
          <w:lang w:val="en-GB"/>
        </w:rPr>
      </w:pPr>
      <w:r w:rsidRPr="00835D90">
        <w:rPr>
          <w:lang w:val="en-GB"/>
        </w:rPr>
        <w:t>Effectiveness</w:t>
      </w:r>
      <w:r w:rsidR="00AE7015" w:rsidRPr="00835D90">
        <w:rPr>
          <w:lang w:val="en-GB"/>
        </w:rPr>
        <w:t xml:space="preserve"> of time feedback for different types </w:t>
      </w:r>
      <w:r w:rsidR="003B76DB" w:rsidRPr="00835D90">
        <w:rPr>
          <w:lang w:val="en-GB"/>
        </w:rPr>
        <w:t>of i</w:t>
      </w:r>
      <w:r w:rsidR="00643F44" w:rsidRPr="00835D90">
        <w:rPr>
          <w:lang w:val="en-GB"/>
        </w:rPr>
        <w:t>nterruption</w:t>
      </w:r>
    </w:p>
    <w:p w14:paraId="3B710F1D" w14:textId="1BC41691" w:rsidR="003B77A9" w:rsidRPr="00835D90" w:rsidRDefault="003A3C00" w:rsidP="0020087F">
      <w:pPr>
        <w:pStyle w:val="Paragraph"/>
        <w:ind w:firstLine="0"/>
      </w:pPr>
      <w:r w:rsidRPr="00835D90">
        <w:t>P</w:t>
      </w:r>
      <w:r w:rsidR="00E1127F" w:rsidRPr="00835D90">
        <w:t xml:space="preserve">articipants found the feedback </w:t>
      </w:r>
      <w:r w:rsidR="004613B9" w:rsidRPr="00835D90">
        <w:t xml:space="preserve">especially </w:t>
      </w:r>
      <w:r w:rsidR="00E1127F" w:rsidRPr="00835D90">
        <w:t>useful</w:t>
      </w:r>
      <w:r w:rsidR="00B65C77" w:rsidRPr="00835D90">
        <w:t xml:space="preserve"> </w:t>
      </w:r>
      <w:r w:rsidR="006D0DD0" w:rsidRPr="00835D90">
        <w:t>when they switched to</w:t>
      </w:r>
      <w:r w:rsidR="00B65C77" w:rsidRPr="00835D90">
        <w:t xml:space="preserve"> sources</w:t>
      </w:r>
      <w:r w:rsidR="00F7362F" w:rsidRPr="00835D90">
        <w:t xml:space="preserve"> they knew </w:t>
      </w:r>
      <w:r w:rsidR="00701E1F" w:rsidRPr="00835D90">
        <w:t>were</w:t>
      </w:r>
      <w:r w:rsidR="00F7362F" w:rsidRPr="00835D90">
        <w:t xml:space="preserve"> distracting</w:t>
      </w:r>
      <w:r w:rsidR="003B77A9" w:rsidRPr="00835D90">
        <w:t xml:space="preserve">, </w:t>
      </w:r>
      <w:r w:rsidR="00634A1C" w:rsidRPr="00835D90">
        <w:t>for example</w:t>
      </w:r>
      <w:r w:rsidR="001435CF" w:rsidRPr="00835D90">
        <w:t xml:space="preserve"> </w:t>
      </w:r>
      <w:r w:rsidR="00C37A7D" w:rsidRPr="00835D90">
        <w:t>search engines, instan</w:t>
      </w:r>
      <w:r w:rsidR="003B77A9" w:rsidRPr="00835D90">
        <w:t>t messaging tools</w:t>
      </w:r>
      <w:r w:rsidR="001435CF" w:rsidRPr="00835D90">
        <w:t xml:space="preserve">, </w:t>
      </w:r>
      <w:r w:rsidR="006523FE" w:rsidRPr="00835D90">
        <w:t>and</w:t>
      </w:r>
      <w:r w:rsidR="001435CF" w:rsidRPr="00835D90">
        <w:t xml:space="preserve"> email</w:t>
      </w:r>
      <w:r w:rsidR="00FB7A70" w:rsidRPr="00835D90">
        <w:t xml:space="preserve">. </w:t>
      </w:r>
      <w:r w:rsidR="007F0455" w:rsidRPr="00835D90">
        <w:t>P</w:t>
      </w:r>
      <w:r w:rsidR="00964C5D" w:rsidRPr="00835D90">
        <w:t>articipants needed to access these sources</w:t>
      </w:r>
      <w:r w:rsidR="00FB7A70" w:rsidRPr="00835D90">
        <w:t xml:space="preserve"> for work, </w:t>
      </w:r>
      <w:r w:rsidR="007F0455" w:rsidRPr="00835D90">
        <w:t xml:space="preserve">so </w:t>
      </w:r>
      <w:r w:rsidR="00476238" w:rsidRPr="00835D90">
        <w:t>it was difficult to</w:t>
      </w:r>
      <w:r w:rsidR="00371497" w:rsidRPr="00835D90">
        <w:t xml:space="preserve"> </w:t>
      </w:r>
      <w:r w:rsidR="00852AB9" w:rsidRPr="00835D90">
        <w:t>avoid</w:t>
      </w:r>
      <w:r w:rsidR="00BF2107" w:rsidRPr="00835D90">
        <w:t xml:space="preserve"> </w:t>
      </w:r>
      <w:r w:rsidR="001B027B" w:rsidRPr="00835D90">
        <w:t>them</w:t>
      </w:r>
      <w:r w:rsidR="00B65C77" w:rsidRPr="00835D90">
        <w:t>:</w:t>
      </w:r>
    </w:p>
    <w:p w14:paraId="58296A1F" w14:textId="160DE391" w:rsidR="008C16BB" w:rsidRPr="00835D90" w:rsidRDefault="003B77A9" w:rsidP="001435CF">
      <w:pPr>
        <w:pStyle w:val="Quote"/>
      </w:pPr>
      <w:r w:rsidRPr="00835D90">
        <w:t>“As everyone says,</w:t>
      </w:r>
      <w:r w:rsidR="001435CF" w:rsidRPr="00835D90">
        <w:t xml:space="preserve"> </w:t>
      </w:r>
      <w:r w:rsidR="006523FE" w:rsidRPr="00835D90">
        <w:t>‘</w:t>
      </w:r>
      <w:r w:rsidR="001435CF" w:rsidRPr="00835D90">
        <w:t>we’ll just switch email off</w:t>
      </w:r>
      <w:r w:rsidR="006523FE" w:rsidRPr="00835D90">
        <w:t>’</w:t>
      </w:r>
      <w:r w:rsidRPr="00835D90">
        <w:t xml:space="preserve"> </w:t>
      </w:r>
      <w:r w:rsidR="001435CF" w:rsidRPr="00835D90">
        <w:t xml:space="preserve">(…). </w:t>
      </w:r>
      <w:r w:rsidRPr="00835D90">
        <w:t>But you can bet your life that there will come a moment in whatever task you’re doing you think: Oh! I have to open up email. And the moment you open up your email, that’s it.” (P2)</w:t>
      </w:r>
    </w:p>
    <w:p w14:paraId="63B0C8A4" w14:textId="1A186E39" w:rsidR="0085085A" w:rsidRPr="00835D90" w:rsidRDefault="008A4218" w:rsidP="00560870">
      <w:pPr>
        <w:pStyle w:val="Paragraph"/>
      </w:pPr>
      <w:r w:rsidRPr="00835D90">
        <w:t>Two participants</w:t>
      </w:r>
      <w:r w:rsidR="003E40FA" w:rsidRPr="00835D90">
        <w:t xml:space="preserve"> (P3, P7)</w:t>
      </w:r>
      <w:r w:rsidR="0085085A" w:rsidRPr="00835D90">
        <w:t xml:space="preserve"> found </w:t>
      </w:r>
      <w:r w:rsidR="00350B06" w:rsidRPr="00835D90">
        <w:t>the extension</w:t>
      </w:r>
      <w:r w:rsidR="0085085A" w:rsidRPr="00835D90">
        <w:t xml:space="preserve"> </w:t>
      </w:r>
      <w:r w:rsidR="003F66A1" w:rsidRPr="00835D90">
        <w:t>mostly</w:t>
      </w:r>
      <w:r w:rsidR="00FE62EF" w:rsidRPr="00835D90">
        <w:t xml:space="preserve"> </w:t>
      </w:r>
      <w:r w:rsidR="0085085A" w:rsidRPr="00835D90">
        <w:t xml:space="preserve">useful if they </w:t>
      </w:r>
      <w:r w:rsidR="008F43BC" w:rsidRPr="00835D90">
        <w:t>were about to interrupt</w:t>
      </w:r>
      <w:r w:rsidR="0085085A" w:rsidRPr="00835D90">
        <w:t xml:space="preserve"> themselves for non-work related activities, as the notification helped as a reminder to </w:t>
      </w:r>
      <w:r w:rsidR="00B64747" w:rsidRPr="00835D90">
        <w:t>either stay focused on the task, or to not spend too long on the interruption</w:t>
      </w:r>
      <w:r w:rsidR="0085085A" w:rsidRPr="00835D90">
        <w:t xml:space="preserve">. If they however </w:t>
      </w:r>
      <w:r w:rsidR="007851D1" w:rsidRPr="00835D90">
        <w:t>had</w:t>
      </w:r>
      <w:r w:rsidR="0085085A" w:rsidRPr="00835D90">
        <w:t xml:space="preserve"> to be in a different </w:t>
      </w:r>
      <w:r w:rsidR="003F66A1" w:rsidRPr="00835D90">
        <w:t xml:space="preserve">computer </w:t>
      </w:r>
      <w:r w:rsidR="0085085A" w:rsidRPr="00835D90">
        <w:t xml:space="preserve">window for a while as part of the task, the </w:t>
      </w:r>
      <w:r w:rsidR="00964CD3" w:rsidRPr="00835D90">
        <w:t>information</w:t>
      </w:r>
      <w:r w:rsidR="0085085A" w:rsidRPr="00835D90">
        <w:t xml:space="preserve"> was not </w:t>
      </w:r>
      <w:r w:rsidR="00CD4919" w:rsidRPr="00835D90">
        <w:t>c</w:t>
      </w:r>
      <w:r w:rsidR="000E6720" w:rsidRPr="00835D90">
        <w:t>onsidered</w:t>
      </w:r>
      <w:r w:rsidR="0085085A" w:rsidRPr="00835D90">
        <w:t xml:space="preserve"> </w:t>
      </w:r>
      <w:r w:rsidR="005B03EA" w:rsidRPr="00835D90">
        <w:t>useful</w:t>
      </w:r>
      <w:r w:rsidR="0085085A" w:rsidRPr="00835D90">
        <w:t>:</w:t>
      </w:r>
    </w:p>
    <w:p w14:paraId="100E206F" w14:textId="77777777" w:rsidR="0085085A" w:rsidRPr="00835D90" w:rsidRDefault="0085085A" w:rsidP="0085085A">
      <w:pPr>
        <w:pStyle w:val="Quote"/>
      </w:pPr>
      <w:r w:rsidRPr="00835D90">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1D2B7F4C" w:rsidR="0085085A" w:rsidRPr="00835D90" w:rsidRDefault="00690E1A" w:rsidP="00560870">
      <w:pPr>
        <w:pStyle w:val="Paragraph"/>
      </w:pPr>
      <w:r w:rsidRPr="00835D90">
        <w:t xml:space="preserve">P7 was the only participant who, upon viewing the </w:t>
      </w:r>
      <w:r w:rsidR="008973E2" w:rsidRPr="00835D90">
        <w:t>time information</w:t>
      </w:r>
      <w:r w:rsidRPr="00835D90">
        <w:t>, was not surprised by the</w:t>
      </w:r>
      <w:r w:rsidR="0085085A" w:rsidRPr="00835D90">
        <w:t xml:space="preserve"> time she spent on</w:t>
      </w:r>
      <w:r w:rsidR="008C7B2B" w:rsidRPr="00835D90">
        <w:t xml:space="preserve"> work-related</w:t>
      </w:r>
      <w:r w:rsidR="0085085A" w:rsidRPr="00835D90">
        <w:t xml:space="preserve"> interruptions. She considered the amount of time necessary to complete her work and did not see any room to improve on this: </w:t>
      </w:r>
    </w:p>
    <w:p w14:paraId="4789D11F" w14:textId="7193C003" w:rsidR="0085085A" w:rsidRPr="00835D90" w:rsidRDefault="0085085A" w:rsidP="008C7B2B">
      <w:pPr>
        <w:pStyle w:val="Quote"/>
      </w:pPr>
      <w:r w:rsidRPr="00835D90">
        <w:t>“To me, it doesn't kind of make me think: 'Oeh, I've been away too long'. I just think: OK, well I'm roughly aware that I've been away for an hour (…), I don't see how it kind of links with being more productive. Unless I suppose, you're really easily distracted.“ (P7)</w:t>
      </w:r>
    </w:p>
    <w:p w14:paraId="1A34C232" w14:textId="722E8D83" w:rsidR="004E6BDC" w:rsidRPr="00835D90" w:rsidRDefault="00643F44" w:rsidP="00A510B8">
      <w:pPr>
        <w:pStyle w:val="Paragraph"/>
      </w:pPr>
      <w:r w:rsidRPr="00835D90">
        <w:t>Participants also dealt with interruptions</w:t>
      </w:r>
      <w:r w:rsidR="00421F0F" w:rsidRPr="00835D90">
        <w:t xml:space="preserve"> taking</w:t>
      </w:r>
      <w:r w:rsidRPr="00835D90">
        <w:t xml:space="preserve"> place outside of the computer</w:t>
      </w:r>
      <w:r w:rsidR="00857F0E" w:rsidRPr="00835D90">
        <w:t>: for example, participants were interrupted by their colleagues or phone calls, or interrupted themselves to print something off</w:t>
      </w:r>
      <w:r w:rsidR="00A510B8" w:rsidRPr="00835D90">
        <w:t xml:space="preserve">. </w:t>
      </w:r>
      <w:r w:rsidR="000B0304" w:rsidRPr="00835D90">
        <w:t xml:space="preserve">As with digital interruptions, </w:t>
      </w:r>
      <w:r w:rsidR="004E6BDC" w:rsidRPr="00835D90">
        <w:t xml:space="preserve">there was </w:t>
      </w:r>
      <w:r w:rsidR="00D10AC1" w:rsidRPr="00835D90">
        <w:t xml:space="preserve">again </w:t>
      </w:r>
      <w:r w:rsidR="004E6BDC" w:rsidRPr="00835D90">
        <w:t xml:space="preserve">no clear distinction between distracting and work-necessary sources, so participants could not always manage </w:t>
      </w:r>
      <w:r w:rsidR="00DD0EA7" w:rsidRPr="00835D90">
        <w:t xml:space="preserve">distracting </w:t>
      </w:r>
      <w:r w:rsidR="00192F82" w:rsidRPr="00835D90">
        <w:t>self-</w:t>
      </w:r>
      <w:r w:rsidR="004E6BDC" w:rsidRPr="00835D90">
        <w:t xml:space="preserve">interruptions by </w:t>
      </w:r>
      <w:r w:rsidR="00DD0EA7" w:rsidRPr="00835D90">
        <w:t>avoiding these during work:</w:t>
      </w:r>
    </w:p>
    <w:p w14:paraId="0DABFDD0" w14:textId="34C81D39" w:rsidR="004E6BDC" w:rsidRPr="00835D90" w:rsidRDefault="004E6BDC" w:rsidP="004E6BDC">
      <w:pPr>
        <w:pStyle w:val="Quote"/>
      </w:pPr>
      <w:r w:rsidRPr="00835D90">
        <w:lastRenderedPageBreak/>
        <w:t>“My phone is a distraction for me. (…) I put my phone in a tray under a load of documents. But then I’m in Whatsapp work groups. So I converse a lot with a professor via text.” (P9)</w:t>
      </w:r>
    </w:p>
    <w:p w14:paraId="5A11D895" w14:textId="4AE44F67" w:rsidR="00643F44" w:rsidRPr="00835D90" w:rsidRDefault="007B0FD0" w:rsidP="00560870">
      <w:pPr>
        <w:pStyle w:val="Paragraph"/>
      </w:pPr>
      <w:r w:rsidRPr="00835D90">
        <w:t>Because</w:t>
      </w:r>
      <w:r w:rsidR="000B1813" w:rsidRPr="00835D90">
        <w:t xml:space="preserve"> the extension </w:t>
      </w:r>
      <w:r w:rsidR="00851379" w:rsidRPr="00835D90">
        <w:t xml:space="preserve">only </w:t>
      </w:r>
      <w:r w:rsidR="000B1813" w:rsidRPr="00835D90">
        <w:t>provided</w:t>
      </w:r>
      <w:r w:rsidR="00841A26" w:rsidRPr="00835D90">
        <w:t xml:space="preserve"> time</w:t>
      </w:r>
      <w:r w:rsidR="000B1813" w:rsidRPr="00835D90">
        <w:t xml:space="preserve"> information about</w:t>
      </w:r>
      <w:r w:rsidR="00851379" w:rsidRPr="00835D90">
        <w:t xml:space="preserve"> digital</w:t>
      </w:r>
      <w:r w:rsidR="00184490" w:rsidRPr="00835D90">
        <w:t xml:space="preserve"> interruptions</w:t>
      </w:r>
      <w:r w:rsidR="00DA74DB" w:rsidRPr="00835D90">
        <w:t>, s</w:t>
      </w:r>
      <w:r w:rsidR="000B1813" w:rsidRPr="00835D90">
        <w:t>ome participants felt it provided an incomplete picture</w:t>
      </w:r>
      <w:r w:rsidR="00A003CA" w:rsidRPr="00835D90">
        <w:t xml:space="preserve"> of their interruption behaviour</w:t>
      </w:r>
      <w:r w:rsidR="00A5700E" w:rsidRPr="00835D90">
        <w:t xml:space="preserve">. </w:t>
      </w:r>
      <w:r w:rsidR="00643F44" w:rsidRPr="00835D90">
        <w:t xml:space="preserve">This is illustrated by </w:t>
      </w:r>
      <w:r w:rsidR="00070C48" w:rsidRPr="00835D90">
        <w:t xml:space="preserve">the following quote from </w:t>
      </w:r>
      <w:r w:rsidR="00643F44" w:rsidRPr="00835D90">
        <w:t>P2</w:t>
      </w:r>
      <w:r w:rsidR="00732EB6" w:rsidRPr="00835D90">
        <w:t xml:space="preserve"> who, upon making a digital interruption, </w:t>
      </w:r>
      <w:r w:rsidR="00643F44" w:rsidRPr="00835D90">
        <w:t xml:space="preserve">read in the extension that </w:t>
      </w:r>
      <w:r w:rsidR="009852A1" w:rsidRPr="00835D90">
        <w:t>there was no interruption data available yet:</w:t>
      </w:r>
      <w:r w:rsidR="00643F44" w:rsidRPr="00835D90">
        <w:t xml:space="preserve"> </w:t>
      </w:r>
    </w:p>
    <w:p w14:paraId="79AEA477" w14:textId="04FD3B8A" w:rsidR="00643F44" w:rsidRPr="00835D90" w:rsidRDefault="00643F44" w:rsidP="00E224E1">
      <w:pPr>
        <w:pStyle w:val="Quote"/>
      </w:pPr>
      <w:r w:rsidRPr="00835D90">
        <w:t>“That's when I sort of thought: 'Oh, that's not really saying much, is it?' Because it's not actually true. Because of course there were interruptions.” (P2)</w:t>
      </w:r>
    </w:p>
    <w:p w14:paraId="02F00980" w14:textId="783CFD9F" w:rsidR="00EE1C38" w:rsidRPr="00835D90" w:rsidRDefault="00F278B0" w:rsidP="00560870">
      <w:pPr>
        <w:pStyle w:val="Paragraph"/>
      </w:pPr>
      <w:r w:rsidRPr="00835D90">
        <w:t xml:space="preserve">ManicTime provided participants </w:t>
      </w:r>
      <w:r w:rsidR="00B12577" w:rsidRPr="00835D90">
        <w:t>with information</w:t>
      </w:r>
      <w:r w:rsidRPr="00835D90">
        <w:t xml:space="preserve"> on </w:t>
      </w:r>
      <w:r w:rsidR="00B12577" w:rsidRPr="00835D90">
        <w:t xml:space="preserve">their </w:t>
      </w:r>
      <w:r w:rsidRPr="00835D90">
        <w:t>non-digital interruptions, and p</w:t>
      </w:r>
      <w:r w:rsidR="00FA53C7" w:rsidRPr="00835D90">
        <w:t xml:space="preserve">articipants considered </w:t>
      </w:r>
      <w:r w:rsidR="00DC08E0" w:rsidRPr="00835D90">
        <w:t xml:space="preserve">this </w:t>
      </w:r>
      <w:r w:rsidR="00FA53C7" w:rsidRPr="00835D90">
        <w:t xml:space="preserve">a good complement to the </w:t>
      </w:r>
      <w:r w:rsidR="00AE37B3" w:rsidRPr="00835D90">
        <w:t>information</w:t>
      </w:r>
      <w:r w:rsidR="00AE4E8F" w:rsidRPr="00835D90">
        <w:t xml:space="preserve"> that the extension provided</w:t>
      </w:r>
      <w:r w:rsidR="00FA53C7" w:rsidRPr="00835D90">
        <w:t xml:space="preserve">. </w:t>
      </w:r>
      <w:r w:rsidR="00943E77" w:rsidRPr="00835D90">
        <w:t>If</w:t>
      </w:r>
      <w:r w:rsidR="00731C0D" w:rsidRPr="00835D90">
        <w:t xml:space="preserve"> the PC was inactive, and</w:t>
      </w:r>
      <w:r w:rsidR="00CA3B11" w:rsidRPr="00835D90">
        <w:t xml:space="preserve"> participants came back from inactivity, </w:t>
      </w:r>
      <w:r w:rsidR="009A6343" w:rsidRPr="00835D90">
        <w:t xml:space="preserve">ManicTime presented users with </w:t>
      </w:r>
      <w:r w:rsidR="00CA3B11" w:rsidRPr="00835D90">
        <w:t xml:space="preserve">a window </w:t>
      </w:r>
      <w:r w:rsidR="00731C0D" w:rsidRPr="00835D90">
        <w:t xml:space="preserve">on the screen </w:t>
      </w:r>
      <w:r w:rsidR="00B26A12" w:rsidRPr="00835D90">
        <w:t>saying how long they had been away for</w:t>
      </w:r>
      <w:r w:rsidR="00220E9F" w:rsidRPr="00835D90">
        <w:t xml:space="preserve"> (see </w:t>
      </w:r>
      <w:r w:rsidR="00220E9F" w:rsidRPr="00835D90">
        <w:rPr>
          <w:color w:val="4472C4" w:themeColor="accent1"/>
        </w:rPr>
        <w:fldChar w:fldCharType="begin"/>
      </w:r>
      <w:r w:rsidR="00220E9F" w:rsidRPr="00835D90">
        <w:rPr>
          <w:color w:val="4472C4" w:themeColor="accent1"/>
        </w:rPr>
        <w:instrText xml:space="preserve"> REF _Ref511320487 \h </w:instrText>
      </w:r>
      <w:r w:rsidR="00220E9F" w:rsidRPr="00835D90">
        <w:rPr>
          <w:color w:val="4472C4" w:themeColor="accent1"/>
        </w:rPr>
      </w:r>
      <w:r w:rsidR="00220E9F" w:rsidRPr="00835D90">
        <w:rPr>
          <w:color w:val="4472C4" w:themeColor="accent1"/>
        </w:rPr>
        <w:fldChar w:fldCharType="separate"/>
      </w:r>
      <w:r w:rsidR="00220E9F" w:rsidRPr="00835D90">
        <w:rPr>
          <w:color w:val="4472C4" w:themeColor="accent1"/>
        </w:rPr>
        <w:t xml:space="preserve">Figure </w:t>
      </w:r>
      <w:r w:rsidR="00220E9F" w:rsidRPr="00835D90">
        <w:rPr>
          <w:noProof/>
          <w:color w:val="4472C4" w:themeColor="accent1"/>
        </w:rPr>
        <w:t>11</w:t>
      </w:r>
      <w:r w:rsidR="00220E9F" w:rsidRPr="00835D90">
        <w:rPr>
          <w:color w:val="4472C4" w:themeColor="accent1"/>
        </w:rPr>
        <w:fldChar w:fldCharType="end"/>
      </w:r>
      <w:r w:rsidR="002109BB" w:rsidRPr="00835D90">
        <w:t>)</w:t>
      </w:r>
      <w:r w:rsidR="000015AF" w:rsidRPr="00835D90">
        <w:t xml:space="preserve">, and gave participants the option to </w:t>
      </w:r>
      <w:r w:rsidR="00F11B54" w:rsidRPr="00835D90">
        <w:t>write down</w:t>
      </w:r>
      <w:r w:rsidR="008F4DD0" w:rsidRPr="00835D90">
        <w:t xml:space="preserve"> what they </w:t>
      </w:r>
      <w:r w:rsidR="00D8439F" w:rsidRPr="00835D90">
        <w:t>had been</w:t>
      </w:r>
      <w:r w:rsidR="008F4DD0" w:rsidRPr="00835D90">
        <w:t xml:space="preserve"> doing</w:t>
      </w:r>
      <w:r w:rsidR="00877A84" w:rsidRPr="00835D90">
        <w:t xml:space="preserve"> while they were away.</w:t>
      </w:r>
    </w:p>
    <w:p w14:paraId="0110D215" w14:textId="77777777" w:rsidR="00E4063D" w:rsidRPr="00835D90" w:rsidRDefault="00E4063D" w:rsidP="00560870">
      <w:pPr>
        <w:pStyle w:val="Paragraph"/>
      </w:pPr>
    </w:p>
    <w:p w14:paraId="2BA4E715" w14:textId="77777777" w:rsidR="0083720F" w:rsidRPr="00835D90" w:rsidRDefault="008D2845" w:rsidP="0083720F">
      <w:pPr>
        <w:pStyle w:val="Paragraph"/>
        <w:keepNext/>
        <w:jc w:val="center"/>
      </w:pPr>
      <w:r w:rsidRPr="00835D90">
        <w:rPr>
          <w:noProof/>
          <w:lang w:eastAsia="en-GB"/>
        </w:rPr>
        <w:drawing>
          <wp:inline distT="0" distB="0" distL="0" distR="0" wp14:anchorId="7AE7062C" wp14:editId="3EF59836">
            <wp:extent cx="2254388" cy="806616"/>
            <wp:effectExtent l="12700" t="12700" r="63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22">
                      <a:extLst>
                        <a:ext uri="{28A0092B-C50C-407E-A947-70E740481C1C}">
                          <a14:useLocalDpi xmlns:a14="http://schemas.microsoft.com/office/drawing/2010/main" val="0"/>
                        </a:ext>
                      </a:extLst>
                    </a:blip>
                    <a:stretch>
                      <a:fillRect/>
                    </a:stretch>
                  </pic:blipFill>
                  <pic:spPr>
                    <a:xfrm>
                      <a:off x="0" y="0"/>
                      <a:ext cx="2278943" cy="815402"/>
                    </a:xfrm>
                    <a:prstGeom prst="rect">
                      <a:avLst/>
                    </a:prstGeom>
                    <a:ln>
                      <a:solidFill>
                        <a:schemeClr val="bg2"/>
                      </a:solidFill>
                    </a:ln>
                  </pic:spPr>
                </pic:pic>
              </a:graphicData>
            </a:graphic>
          </wp:inline>
        </w:drawing>
      </w:r>
    </w:p>
    <w:p w14:paraId="1752237B" w14:textId="26224F58" w:rsidR="008D2845" w:rsidRPr="00835D90" w:rsidRDefault="0083720F" w:rsidP="006246BE">
      <w:pPr>
        <w:pStyle w:val="Caption"/>
      </w:pPr>
      <w:bookmarkStart w:id="509" w:name="_Ref511320487"/>
      <w:r w:rsidRPr="00835D90">
        <w:t xml:space="preserve">Figure </w:t>
      </w:r>
      <w:fldSimple w:instr=" SEQ Figure \* ARABIC ">
        <w:r w:rsidR="006246BE" w:rsidRPr="00835D90">
          <w:rPr>
            <w:noProof/>
          </w:rPr>
          <w:t>11</w:t>
        </w:r>
      </w:fldSimple>
      <w:bookmarkEnd w:id="509"/>
      <w:r w:rsidRPr="00835D90">
        <w:t xml:space="preserve">. If participants had been away from their computer, upon returning ManicTime presented them with </w:t>
      </w:r>
      <w:r w:rsidR="006D3A4F" w:rsidRPr="00835D90">
        <w:t xml:space="preserve">a window showing </w:t>
      </w:r>
      <w:r w:rsidRPr="00835D90">
        <w:t>how long they had been away for, and an option to write down what they had been doing while away.</w:t>
      </w:r>
    </w:p>
    <w:p w14:paraId="2D6F4DB9" w14:textId="77777777" w:rsidR="00576BA2" w:rsidRPr="00835D90" w:rsidRDefault="0076178A" w:rsidP="00576BA2">
      <w:pPr>
        <w:pStyle w:val="Heading2"/>
        <w:rPr>
          <w:lang w:val="en-GB"/>
        </w:rPr>
      </w:pPr>
      <w:r w:rsidRPr="00835D90">
        <w:rPr>
          <w:lang w:val="en-GB"/>
        </w:rPr>
        <w:t xml:space="preserve">Effort to </w:t>
      </w:r>
      <w:r w:rsidR="007F5EAD" w:rsidRPr="00835D90">
        <w:rPr>
          <w:lang w:val="en-GB"/>
        </w:rPr>
        <w:t xml:space="preserve">view and </w:t>
      </w:r>
      <w:r w:rsidR="00FB621E" w:rsidRPr="00835D90">
        <w:rPr>
          <w:lang w:val="en-GB"/>
        </w:rPr>
        <w:t>use time data</w:t>
      </w:r>
    </w:p>
    <w:p w14:paraId="1A6694B7" w14:textId="667F3292" w:rsidR="00234C53" w:rsidRPr="00835D90" w:rsidRDefault="00D51AD0" w:rsidP="00E011E2">
      <w:pPr>
        <w:pStyle w:val="Paragraph"/>
        <w:ind w:firstLine="0"/>
      </w:pPr>
      <w:r w:rsidRPr="00835D90">
        <w:t xml:space="preserve">Participants appreciated that the extension presented them with </w:t>
      </w:r>
      <w:r w:rsidR="00232715" w:rsidRPr="00835D90">
        <w:t>information</w:t>
      </w:r>
      <w:r w:rsidRPr="00835D90">
        <w:t xml:space="preserve"> during a task, as they </w:t>
      </w:r>
      <w:r w:rsidR="0069638E" w:rsidRPr="00835D90">
        <w:t>would forget to look at it otherwise:</w:t>
      </w:r>
    </w:p>
    <w:p w14:paraId="2A1398E3" w14:textId="77777777" w:rsidR="00A94CE5" w:rsidRPr="00835D90" w:rsidRDefault="00A94CE5" w:rsidP="00E011E2">
      <w:pPr>
        <w:pStyle w:val="Paragraph"/>
        <w:ind w:firstLine="0"/>
        <w:rPr>
          <w:i/>
        </w:rPr>
      </w:pPr>
    </w:p>
    <w:p w14:paraId="6BB5E7B3" w14:textId="1BC3FCF3" w:rsidR="0069638E" w:rsidRPr="00835D90" w:rsidRDefault="0069638E" w:rsidP="003B4283">
      <w:pPr>
        <w:pStyle w:val="Quote"/>
      </w:pPr>
      <w:r w:rsidRPr="00835D90">
        <w:t xml:space="preserve">“It needs to be </w:t>
      </w:r>
      <w:r w:rsidR="003B4283" w:rsidRPr="00835D90">
        <w:t>shown</w:t>
      </w:r>
      <w:r w:rsidRPr="00835D90">
        <w:t xml:space="preserve"> to you, to make an impact</w:t>
      </w:r>
      <w:r w:rsidR="00E30525" w:rsidRPr="00835D90">
        <w:t>.”</w:t>
      </w:r>
      <w:r w:rsidRPr="00835D90">
        <w:t xml:space="preserve"> (P6)</w:t>
      </w:r>
    </w:p>
    <w:p w14:paraId="4ADB8786" w14:textId="6353D132" w:rsidR="009B244B" w:rsidRPr="00835D90" w:rsidRDefault="009B244B" w:rsidP="002C5939">
      <w:pPr>
        <w:pStyle w:val="Paragraph"/>
        <w:ind w:firstLine="0"/>
        <w:rPr>
          <w:i/>
        </w:rPr>
      </w:pPr>
    </w:p>
    <w:p w14:paraId="2CA1BD81" w14:textId="4EA97A45" w:rsidR="008A7CB2" w:rsidRPr="00835D90" w:rsidRDefault="00C408BC" w:rsidP="002C5939">
      <w:pPr>
        <w:pStyle w:val="Paragraph"/>
        <w:ind w:firstLine="0"/>
      </w:pPr>
      <w:r w:rsidRPr="00835D90">
        <w:t xml:space="preserve">One participant </w:t>
      </w:r>
      <w:r w:rsidR="00182DA9" w:rsidRPr="00835D90">
        <w:t xml:space="preserve">(P4) </w:t>
      </w:r>
      <w:r w:rsidRPr="00835D90">
        <w:t>said she sometimes forgot to start and use the extension during busy periods at work.</w:t>
      </w:r>
      <w:r w:rsidR="00310601" w:rsidRPr="00835D90">
        <w:t xml:space="preserve"> Another</w:t>
      </w:r>
      <w:r w:rsidR="009144A0" w:rsidRPr="00835D90">
        <w:t xml:space="preserve"> participant </w:t>
      </w:r>
      <w:r w:rsidR="00182DA9" w:rsidRPr="00835D90">
        <w:t xml:space="preserve">(P3) </w:t>
      </w:r>
      <w:r w:rsidR="00F37915" w:rsidRPr="00835D90">
        <w:t>found ManicTime less intrusive</w:t>
      </w:r>
      <w:r w:rsidR="00D37CDC" w:rsidRPr="00835D90">
        <w:t xml:space="preserve"> than the extension</w:t>
      </w:r>
      <w:r w:rsidR="00DC2090" w:rsidRPr="00835D90">
        <w:t>, because it runs in the background</w:t>
      </w:r>
      <w:r w:rsidR="001220C2" w:rsidRPr="00835D90">
        <w:t xml:space="preserve">, but also </w:t>
      </w:r>
      <w:r w:rsidR="00FE250D" w:rsidRPr="00835D90">
        <w:t>said</w:t>
      </w:r>
      <w:r w:rsidR="001220C2" w:rsidRPr="00835D90">
        <w:t xml:space="preserve"> he</w:t>
      </w:r>
      <w:r w:rsidR="004A7402" w:rsidRPr="00835D90">
        <w:t xml:space="preserve"> often</w:t>
      </w:r>
      <w:r w:rsidR="001220C2" w:rsidRPr="00835D90">
        <w:t xml:space="preserve"> </w:t>
      </w:r>
      <w:r w:rsidR="00422020" w:rsidRPr="00835D90">
        <w:t xml:space="preserve">failed to remember to </w:t>
      </w:r>
      <w:r w:rsidR="00E82ED3" w:rsidRPr="00835D90">
        <w:t>open and look</w:t>
      </w:r>
      <w:r w:rsidR="00422020" w:rsidRPr="00835D90">
        <w:t xml:space="preserve"> at</w:t>
      </w:r>
      <w:r w:rsidR="001220C2" w:rsidRPr="00835D90">
        <w:t xml:space="preserve"> ManicTime</w:t>
      </w:r>
      <w:r w:rsidR="0026469C" w:rsidRPr="00835D90">
        <w:t xml:space="preserve"> data</w:t>
      </w:r>
      <w:r w:rsidR="009E37C1" w:rsidRPr="00835D90">
        <w:t xml:space="preserve">, </w:t>
      </w:r>
      <w:r w:rsidR="003D5016" w:rsidRPr="00835D90">
        <w:t xml:space="preserve">as </w:t>
      </w:r>
      <w:r w:rsidR="001220C2" w:rsidRPr="00835D90">
        <w:t>he was busy with work</w:t>
      </w:r>
      <w:r w:rsidR="00F37915" w:rsidRPr="00835D90">
        <w:t>.</w:t>
      </w:r>
      <w:r w:rsidR="009144A0" w:rsidRPr="00835D90">
        <w:t xml:space="preserve"> </w:t>
      </w:r>
      <w:r w:rsidR="006023D5" w:rsidRPr="00835D90">
        <w:t xml:space="preserve">In contrast, the notification </w:t>
      </w:r>
      <w:r w:rsidR="00656B43" w:rsidRPr="00835D90">
        <w:t>worked as</w:t>
      </w:r>
      <w:r w:rsidR="002E2E82" w:rsidRPr="00835D90">
        <w:t xml:space="preserve"> a trigger for participants to reflect on their behaviour.</w:t>
      </w:r>
    </w:p>
    <w:p w14:paraId="5A328AD9" w14:textId="2121F257" w:rsidR="005017C0" w:rsidRPr="00835D90" w:rsidRDefault="00C7369B" w:rsidP="00A562C7">
      <w:pPr>
        <w:pStyle w:val="Paragraph"/>
        <w:ind w:firstLine="284"/>
      </w:pPr>
      <w:r w:rsidRPr="00835D90">
        <w:t>Participants reported that the</w:t>
      </w:r>
      <w:r w:rsidR="00C85B89" w:rsidRPr="00835D90">
        <w:t xml:space="preserve"> </w:t>
      </w:r>
      <w:r w:rsidR="0049306E" w:rsidRPr="00835D90">
        <w:t>concise</w:t>
      </w:r>
      <w:r w:rsidR="00C85B89" w:rsidRPr="00835D90">
        <w:t xml:space="preserve"> and precise measure </w:t>
      </w:r>
      <w:r w:rsidR="001224A1" w:rsidRPr="00835D90">
        <w:t xml:space="preserve">of the average interruption time </w:t>
      </w:r>
      <w:r w:rsidR="00C85B89" w:rsidRPr="00835D90">
        <w:t>was easy to read and interpret</w:t>
      </w:r>
      <w:r w:rsidR="0049306E" w:rsidRPr="00835D90">
        <w:t xml:space="preserve"> </w:t>
      </w:r>
      <w:r w:rsidR="005017C0" w:rsidRPr="00835D90">
        <w:t>during a task</w:t>
      </w:r>
      <w:r w:rsidR="00D2699D" w:rsidRPr="00835D90">
        <w:t xml:space="preserve">. </w:t>
      </w:r>
      <w:r w:rsidR="00945298" w:rsidRPr="00835D90">
        <w:t xml:space="preserve">It </w:t>
      </w:r>
      <w:r w:rsidR="00D2699D" w:rsidRPr="00835D90">
        <w:t xml:space="preserve">was </w:t>
      </w:r>
      <w:r w:rsidR="00945298" w:rsidRPr="00835D90">
        <w:t xml:space="preserve">also </w:t>
      </w:r>
      <w:r w:rsidR="00D2699D" w:rsidRPr="00835D90">
        <w:t xml:space="preserve">clear what action to take, </w:t>
      </w:r>
      <w:r w:rsidR="00F55D4B" w:rsidRPr="00835D90">
        <w:t>and</w:t>
      </w:r>
      <w:r w:rsidR="00F70F35" w:rsidRPr="00835D90">
        <w:t xml:space="preserve"> participants</w:t>
      </w:r>
      <w:r w:rsidR="00F55D4B" w:rsidRPr="00835D90">
        <w:t xml:space="preserve"> </w:t>
      </w:r>
      <w:r w:rsidR="005B473E" w:rsidRPr="00835D90">
        <w:t>read</w:t>
      </w:r>
      <w:r w:rsidR="00F55D4B" w:rsidRPr="00835D90">
        <w:t xml:space="preserve"> the </w:t>
      </w:r>
      <w:r w:rsidR="006C66E9" w:rsidRPr="00835D90">
        <w:t>information t</w:t>
      </w:r>
      <w:r w:rsidR="00F55D4B" w:rsidRPr="00835D90">
        <w:t>o</w:t>
      </w:r>
      <w:r w:rsidR="00E3174F" w:rsidRPr="00835D90">
        <w:t xml:space="preserve"> decide whether </w:t>
      </w:r>
      <w:r w:rsidR="00430643" w:rsidRPr="00835D90">
        <w:t>they should</w:t>
      </w:r>
      <w:r w:rsidR="00F55D4B" w:rsidRPr="00835D90">
        <w:t xml:space="preserve"> reflect on </w:t>
      </w:r>
      <w:r w:rsidR="00580B51" w:rsidRPr="00835D90">
        <w:t>past interruptions</w:t>
      </w:r>
      <w:r w:rsidR="00F55D4B" w:rsidRPr="00835D90">
        <w:t>.</w:t>
      </w:r>
      <w:r w:rsidR="005017C0" w:rsidRPr="00835D90">
        <w:t xml:space="preserve"> To aid their reflection, some participants wanted to get insight in additional data of what they were doing during these interruptions. P9 combined the extension with ManicTime to contextualise the interruption:</w:t>
      </w:r>
    </w:p>
    <w:p w14:paraId="1C7BF353" w14:textId="4D87FF45" w:rsidR="005017C0" w:rsidRPr="00835D90" w:rsidRDefault="005017C0" w:rsidP="005017C0">
      <w:pPr>
        <w:pStyle w:val="Quote"/>
      </w:pPr>
      <w:r w:rsidRPr="00835D90">
        <w:t>“[The extension] popped up and it said: ”You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6920B58E" w14:textId="0AEB8194" w:rsidR="001F52E3" w:rsidRPr="00835D90" w:rsidRDefault="005328A0" w:rsidP="001F52E3">
      <w:r w:rsidRPr="00835D90">
        <w:t>Two</w:t>
      </w:r>
      <w:r w:rsidR="001F52E3" w:rsidRPr="00835D90">
        <w:t xml:space="preserve"> participants</w:t>
      </w:r>
      <w:r w:rsidR="00453968" w:rsidRPr="00835D90">
        <w:t>,</w:t>
      </w:r>
      <w:r w:rsidR="00DD686B" w:rsidRPr="00835D90">
        <w:t xml:space="preserve"> who did not </w:t>
      </w:r>
      <w:r w:rsidR="006A2345" w:rsidRPr="00835D90">
        <w:t>have</w:t>
      </w:r>
      <w:r w:rsidR="00DD686B" w:rsidRPr="00835D90">
        <w:t xml:space="preserve"> ManicTime</w:t>
      </w:r>
      <w:r w:rsidR="006A2345" w:rsidRPr="00835D90">
        <w:t xml:space="preserve"> installed</w:t>
      </w:r>
      <w:r w:rsidR="00453968" w:rsidRPr="00835D90">
        <w:t>,</w:t>
      </w:r>
      <w:r w:rsidR="001F52E3" w:rsidRPr="00835D90">
        <w:t xml:space="preserve"> </w:t>
      </w:r>
      <w:r w:rsidR="00A05DEE" w:rsidRPr="00835D90">
        <w:t>wanted to use</w:t>
      </w:r>
      <w:r w:rsidR="00E23CE8" w:rsidRPr="00835D90">
        <w:t xml:space="preserve"> </w:t>
      </w:r>
      <w:r w:rsidR="001F52E3" w:rsidRPr="00835D90">
        <w:t>the extension</w:t>
      </w:r>
      <w:r w:rsidR="00A05DEE" w:rsidRPr="00835D90">
        <w:t xml:space="preserve"> to see more information</w:t>
      </w:r>
      <w:r w:rsidR="001A6DB4" w:rsidRPr="00835D90">
        <w:t>.</w:t>
      </w:r>
      <w:r w:rsidR="001F52E3" w:rsidRPr="00835D90">
        <w:t xml:space="preserve"> </w:t>
      </w:r>
      <w:r w:rsidR="001A6DB4" w:rsidRPr="00835D90">
        <w:t>F</w:t>
      </w:r>
      <w:r w:rsidR="001F52E3" w:rsidRPr="00835D90">
        <w:t>or example</w:t>
      </w:r>
      <w:r w:rsidR="00A24929" w:rsidRPr="00835D90">
        <w:t>,</w:t>
      </w:r>
      <w:r w:rsidR="001F52E3" w:rsidRPr="00835D90">
        <w:t xml:space="preserve"> they wanted to </w:t>
      </w:r>
      <w:r w:rsidR="00E3132B" w:rsidRPr="00835D90">
        <w:t>see</w:t>
      </w:r>
      <w:r w:rsidR="001F52E3" w:rsidRPr="00835D90">
        <w:t xml:space="preserve"> a log of all of their past interruptions, and explore a pattern of their behaviour:</w:t>
      </w:r>
    </w:p>
    <w:p w14:paraId="26E1F861" w14:textId="77777777" w:rsidR="001F52E3" w:rsidRPr="00835D90" w:rsidRDefault="001F52E3" w:rsidP="001F52E3">
      <w:pPr>
        <w:pStyle w:val="Quote"/>
      </w:pPr>
      <w:r w:rsidRPr="00835D90">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Pr="00835D90" w:rsidRDefault="001F52E3" w:rsidP="001F52E3">
      <w:pPr>
        <w:pStyle w:val="Quote"/>
      </w:pPr>
      <w:r w:rsidRPr="00835D90">
        <w:t>“I would like to see, just on a weekly basis, exactly what I’m doing, (…)  what was productive and non-productive time.” (P6)</w:t>
      </w:r>
    </w:p>
    <w:p w14:paraId="2F02BC55" w14:textId="558CFBE1" w:rsidR="00BD649D" w:rsidRPr="00835D90" w:rsidRDefault="001F52E3" w:rsidP="00E011E2">
      <w:pPr>
        <w:pStyle w:val="Paragraph"/>
        <w:ind w:firstLine="0"/>
      </w:pPr>
      <w:r w:rsidRPr="00835D90">
        <w:t xml:space="preserve">However, </w:t>
      </w:r>
      <w:r w:rsidR="00BD649D" w:rsidRPr="00835D90">
        <w:t>participants who used ManicTime</w:t>
      </w:r>
      <w:r w:rsidR="00D04444" w:rsidRPr="00835D90">
        <w:t xml:space="preserve"> and</w:t>
      </w:r>
      <w:r w:rsidR="00EC4DBF" w:rsidRPr="00835D90">
        <w:t xml:space="preserve"> did have access to past behaviour,</w:t>
      </w:r>
      <w:r w:rsidR="00BD649D" w:rsidRPr="00835D90">
        <w:t xml:space="preserve"> </w:t>
      </w:r>
      <w:r w:rsidR="004B2003" w:rsidRPr="00835D90">
        <w:t>primarily</w:t>
      </w:r>
      <w:r w:rsidR="00584601" w:rsidRPr="00835D90">
        <w:t xml:space="preserve"> </w:t>
      </w:r>
      <w:r w:rsidR="00012F45" w:rsidRPr="00835D90">
        <w:t>opened</w:t>
      </w:r>
      <w:r w:rsidR="00584601" w:rsidRPr="00835D90">
        <w:t xml:space="preserve"> </w:t>
      </w:r>
      <w:r w:rsidR="00E914BC" w:rsidRPr="00835D90">
        <w:t>it</w:t>
      </w:r>
      <w:r w:rsidR="00584601" w:rsidRPr="00835D90">
        <w:t xml:space="preserve"> </w:t>
      </w:r>
      <w:r w:rsidR="00CD2D45" w:rsidRPr="00835D90">
        <w:t xml:space="preserve">after being triggered by the notification </w:t>
      </w:r>
      <w:r w:rsidR="00584601" w:rsidRPr="00835D90">
        <w:t>to see what they had been doing at a specific moment</w:t>
      </w:r>
      <w:r w:rsidR="00A24929" w:rsidRPr="00835D90">
        <w:t>, and</w:t>
      </w:r>
      <w:r w:rsidR="00584601" w:rsidRPr="00835D90">
        <w:t xml:space="preserve"> </w:t>
      </w:r>
      <w:r w:rsidR="00A24929" w:rsidRPr="00835D90">
        <w:t>r</w:t>
      </w:r>
      <w:r w:rsidR="00BD649D" w:rsidRPr="00835D90">
        <w:t>arely use</w:t>
      </w:r>
      <w:r w:rsidR="00AF26CA" w:rsidRPr="00835D90">
        <w:t>d</w:t>
      </w:r>
      <w:r w:rsidR="00584601" w:rsidRPr="00835D90">
        <w:t xml:space="preserve"> the application</w:t>
      </w:r>
      <w:r w:rsidR="00BD649D" w:rsidRPr="00835D90">
        <w:t xml:space="preserve"> to </w:t>
      </w:r>
      <w:r w:rsidR="00E61974" w:rsidRPr="00835D90">
        <w:t>look at patterns of their overall activity or aggregated data</w:t>
      </w:r>
      <w:r w:rsidR="00BD649D" w:rsidRPr="00835D90">
        <w:t xml:space="preserve">. They </w:t>
      </w:r>
      <w:r w:rsidR="00E61974" w:rsidRPr="00835D90">
        <w:t xml:space="preserve">briefly </w:t>
      </w:r>
      <w:r w:rsidR="001C6EA7" w:rsidRPr="00835D90">
        <w:t>looked at</w:t>
      </w:r>
      <w:r w:rsidR="00E61974" w:rsidRPr="00835D90">
        <w:t xml:space="preserve"> the</w:t>
      </w:r>
      <w:r w:rsidR="00A66EDA" w:rsidRPr="00835D90">
        <w:t xml:space="preserve"> rest of the</w:t>
      </w:r>
      <w:r w:rsidR="00E61974" w:rsidRPr="00835D90">
        <w:t xml:space="preserve"> data</w:t>
      </w:r>
      <w:r w:rsidR="00BD649D" w:rsidRPr="00835D90">
        <w:t xml:space="preserve"> out of curiosity at the start of the study</w:t>
      </w:r>
      <w:r w:rsidR="00E81893" w:rsidRPr="00835D90">
        <w:t>, but t</w:t>
      </w:r>
      <w:r w:rsidR="00BD649D" w:rsidRPr="00835D90">
        <w:t>he extensiveness of the ManicTime data made it unclear to participants what action to take from the dat</w:t>
      </w:r>
      <w:r w:rsidR="00E81893" w:rsidRPr="00835D90">
        <w:t>a. I</w:t>
      </w:r>
      <w:r w:rsidR="00BD649D" w:rsidRPr="00835D90">
        <w:t xml:space="preserve">t was </w:t>
      </w:r>
      <w:r w:rsidR="008802B6" w:rsidRPr="00835D90">
        <w:t xml:space="preserve">considered </w:t>
      </w:r>
      <w:r w:rsidR="00BD649D" w:rsidRPr="00835D90">
        <w:t>too effortful and time-consuming to find this out themselves:</w:t>
      </w:r>
    </w:p>
    <w:p w14:paraId="16FFC3B3" w14:textId="77777777" w:rsidR="00BD649D" w:rsidRPr="00835D90" w:rsidRDefault="00BD649D" w:rsidP="00E011E2">
      <w:pPr>
        <w:pStyle w:val="Quote"/>
      </w:pPr>
      <w:r w:rsidRPr="00835D90">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6D03740E" w14:textId="77777777" w:rsidR="00BD649D" w:rsidRPr="00835D90" w:rsidRDefault="00BD649D" w:rsidP="00E011E2">
      <w:pPr>
        <w:pStyle w:val="Quote"/>
      </w:pPr>
      <w:r w:rsidRPr="00835D90">
        <w:t>“I just can't see myself spending the time using something to help me spend time on things! [laughs] I just have quite a lot of things to do, that I’d rather not spend more time organising that, I’d rather just get it done.” (P5)</w:t>
      </w:r>
    </w:p>
    <w:p w14:paraId="05D0443D" w14:textId="26862E52" w:rsidR="00131182" w:rsidRPr="00835D90" w:rsidRDefault="001F52E3" w:rsidP="00131182">
      <w:pPr>
        <w:pStyle w:val="Paragraph"/>
        <w:ind w:firstLine="0"/>
      </w:pPr>
      <w:r w:rsidRPr="00835D90">
        <w:t>Potentially giving participants a log of a specific aspect of their behaviour, in this case the occurrence and duration of interruptions</w:t>
      </w:r>
      <w:r w:rsidR="00220B25" w:rsidRPr="00835D90">
        <w:t xml:space="preserve"> during a specific task</w:t>
      </w:r>
      <w:r w:rsidRPr="00835D90">
        <w:t>, will be more valuable than all of their activity, as it can</w:t>
      </w:r>
      <w:r w:rsidR="00316680" w:rsidRPr="00835D90">
        <w:t xml:space="preserve"> save </w:t>
      </w:r>
      <w:r w:rsidR="00316680" w:rsidRPr="00835D90">
        <w:lastRenderedPageBreak/>
        <w:t xml:space="preserve">participants time </w:t>
      </w:r>
      <w:r w:rsidR="004B4807" w:rsidRPr="00835D90">
        <w:t>of</w:t>
      </w:r>
      <w:r w:rsidR="00316680" w:rsidRPr="00835D90">
        <w:t xml:space="preserve"> </w:t>
      </w:r>
      <w:r w:rsidR="004B4807" w:rsidRPr="00835D90">
        <w:t xml:space="preserve">filtering and </w:t>
      </w:r>
      <w:r w:rsidR="00316680" w:rsidRPr="00835D90">
        <w:t>interpreting the data, and</w:t>
      </w:r>
      <w:r w:rsidRPr="00835D90">
        <w:t xml:space="preserve"> help </w:t>
      </w:r>
      <w:r w:rsidR="00316680" w:rsidRPr="00835D90">
        <w:t>them</w:t>
      </w:r>
      <w:r w:rsidRPr="00835D90">
        <w:t xml:space="preserve"> look at the impact of changing a specific habit over time.</w:t>
      </w:r>
      <w:r w:rsidR="00131182" w:rsidRPr="00835D90">
        <w:t xml:space="preserve"> </w:t>
      </w:r>
    </w:p>
    <w:p w14:paraId="78684EB1" w14:textId="77777777" w:rsidR="009A5B65" w:rsidRPr="00835D90" w:rsidRDefault="00AC6792" w:rsidP="009A5B65">
      <w:pPr>
        <w:pStyle w:val="Heading2"/>
        <w:rPr>
          <w:lang w:val="en-GB"/>
        </w:rPr>
      </w:pPr>
      <w:r w:rsidRPr="00835D90">
        <w:rPr>
          <w:lang w:val="en-GB"/>
        </w:rPr>
        <w:t>Effectiveness</w:t>
      </w:r>
      <w:r w:rsidR="00847C1D" w:rsidRPr="00835D90">
        <w:rPr>
          <w:lang w:val="en-GB"/>
        </w:rPr>
        <w:t xml:space="preserve"> of time feedback to set </w:t>
      </w:r>
      <w:r w:rsidR="001363EE" w:rsidRPr="00835D90">
        <w:rPr>
          <w:lang w:val="en-GB"/>
        </w:rPr>
        <w:t>goals</w:t>
      </w:r>
    </w:p>
    <w:p w14:paraId="456B8C3E" w14:textId="4BB0500F" w:rsidR="009A5B65" w:rsidRPr="00835D90" w:rsidRDefault="009A5B65" w:rsidP="009A5B65">
      <w:pPr>
        <w:pStyle w:val="Paragraph"/>
        <w:ind w:firstLine="0"/>
      </w:pPr>
      <w:r w:rsidRPr="00835D90">
        <w:t xml:space="preserve">A clear interest among participants was to not only see how much time they spent on interruptions during a task, but also how much time they spent on a task overall. Similar to how they used </w:t>
      </w:r>
      <w:r w:rsidR="007B43A2" w:rsidRPr="00835D90">
        <w:t xml:space="preserve">time information </w:t>
      </w:r>
      <w:r w:rsidRPr="00835D90">
        <w:t xml:space="preserve">to reflect </w:t>
      </w:r>
      <w:r w:rsidR="007B43A2" w:rsidRPr="00835D90">
        <w:t>if</w:t>
      </w:r>
      <w:r w:rsidRPr="00835D90">
        <w:t xml:space="preserve"> </w:t>
      </w:r>
      <w:r w:rsidR="007B43A2" w:rsidRPr="00835D90">
        <w:t xml:space="preserve">interruptions </w:t>
      </w:r>
      <w:r w:rsidR="00F07D7E" w:rsidRPr="00835D90">
        <w:t>were as long as they thought they were</w:t>
      </w:r>
      <w:r w:rsidRPr="00835D90">
        <w:t xml:space="preserve">, they wanted to reflect </w:t>
      </w:r>
      <w:r w:rsidR="00853248" w:rsidRPr="00835D90">
        <w:t xml:space="preserve">if tasks took as long as </w:t>
      </w:r>
      <w:r w:rsidR="00F07D7E" w:rsidRPr="00835D90">
        <w:t>expected.</w:t>
      </w:r>
      <w:r w:rsidRPr="00835D90">
        <w:t xml:space="preserve"> Furthermore, they would use </w:t>
      </w:r>
      <w:r w:rsidR="00D36566" w:rsidRPr="00835D90">
        <w:t>this</w:t>
      </w:r>
      <w:r w:rsidRPr="00835D90">
        <w:t xml:space="preserve"> </w:t>
      </w:r>
      <w:r w:rsidR="001918D5" w:rsidRPr="00835D90">
        <w:t>information</w:t>
      </w:r>
      <w:r w:rsidRPr="00835D90">
        <w:t xml:space="preserve"> to be more realistic when planning tasks over time: </w:t>
      </w:r>
    </w:p>
    <w:p w14:paraId="49EFFBDE" w14:textId="77777777" w:rsidR="009A5B65" w:rsidRPr="00835D90" w:rsidRDefault="009A5B65" w:rsidP="009A5B65">
      <w:pPr>
        <w:pStyle w:val="Quote"/>
      </w:pPr>
      <w:r w:rsidRPr="00835D90">
        <w:t>“So down the line, I’d think it would be extremely useful to know how much time I’m actually spending. Because it would help me be more productive, or be more realistic in the amount of time I need for these things to happen.”(P3)</w:t>
      </w:r>
    </w:p>
    <w:p w14:paraId="169E4938" w14:textId="77777777" w:rsidR="009A5B65" w:rsidRPr="00835D90" w:rsidRDefault="009A5B65" w:rsidP="009A5B65">
      <w:pPr>
        <w:pStyle w:val="Quote"/>
      </w:pPr>
      <w:r w:rsidRPr="00835D90">
        <w:t xml:space="preserve">“I'm quite keen to know how much time I'm spending and doing which task. [In addition to] how much we're away from the task.” (P8) </w:t>
      </w:r>
    </w:p>
    <w:p w14:paraId="468AC213" w14:textId="04A92CF7" w:rsidR="00BA4802" w:rsidRPr="00835D90" w:rsidRDefault="00BA4802" w:rsidP="00BA4802">
      <w:r w:rsidRPr="00835D90">
        <w:t xml:space="preserve">Currently, participants planned tasks they wanted to complete on either a daily or weekly basis, and implicitly took the time each task would take into consideration. However, given the fragmented nature of their role and </w:t>
      </w:r>
      <w:r w:rsidR="009D4766" w:rsidRPr="00835D90">
        <w:t>the frequency of</w:t>
      </w:r>
      <w:r w:rsidRPr="00835D90">
        <w:t xml:space="preserve"> interruptions, it was difficult to estimate how long they actually spent on these tasks: </w:t>
      </w:r>
    </w:p>
    <w:p w14:paraId="0F022D3C" w14:textId="3F2B8D4F" w:rsidR="003477BE" w:rsidRPr="00835D90" w:rsidRDefault="00BA4802" w:rsidP="003477BE">
      <w:pPr>
        <w:pStyle w:val="Quote"/>
      </w:pPr>
      <w:r w:rsidRPr="00835D90">
        <w:t>“They’re very loose goals, (…) I think that might take me 3 hours, and I’d want to get that done in one day. But yeah, obviously, things quite often take longer than I think I will, because then when I’m doing them, I might get interrupted.” (P5)</w:t>
      </w:r>
    </w:p>
    <w:p w14:paraId="04D8E02D" w14:textId="3E131E5A" w:rsidR="003477BE" w:rsidRPr="00835D90" w:rsidRDefault="003477BE" w:rsidP="003477BE">
      <w:pPr>
        <w:pStyle w:val="Quote"/>
      </w:pPr>
      <w:r w:rsidRPr="00835D90">
        <w:t>“</w:t>
      </w:r>
      <w:r w:rsidR="003D1FB8" w:rsidRPr="00835D90">
        <w:t xml:space="preserve">I think time is quite important to monitor, sometimes it goes really fast, sometimes it doesn’t, but this thing is actually telling you exactly what has been happening. (…) </w:t>
      </w:r>
      <w:r w:rsidR="002E02BB" w:rsidRPr="00835D90">
        <w:t xml:space="preserve">Now I have no, </w:t>
      </w:r>
      <w:r w:rsidRPr="00835D90">
        <w:t>I have just a rough measure, which is how I feel, rather than a precise measurement.” (P3)</w:t>
      </w:r>
    </w:p>
    <w:p w14:paraId="0458DA37" w14:textId="408DB472" w:rsidR="00970ADD" w:rsidRPr="00835D90" w:rsidRDefault="009A5B65" w:rsidP="00AC7E15">
      <w:pPr>
        <w:pStyle w:val="Paragraph"/>
        <w:ind w:firstLine="284"/>
      </w:pPr>
      <w:r w:rsidRPr="00835D90">
        <w:t xml:space="preserve">The interest </w:t>
      </w:r>
      <w:r w:rsidR="00032980" w:rsidRPr="00835D90">
        <w:t>to see time on tasks</w:t>
      </w:r>
      <w:r w:rsidRPr="00835D90">
        <w:t xml:space="preserve"> </w:t>
      </w:r>
      <w:r w:rsidR="006B7F35" w:rsidRPr="00835D90">
        <w:t xml:space="preserve">was related to </w:t>
      </w:r>
      <w:r w:rsidR="008A37BD" w:rsidRPr="00835D90">
        <w:t xml:space="preserve">the theme that </w:t>
      </w:r>
      <w:r w:rsidRPr="00835D90">
        <w:t>participants</w:t>
      </w:r>
      <w:r w:rsidR="00DE1A44" w:rsidRPr="00835D90">
        <w:t xml:space="preserve"> </w:t>
      </w:r>
      <w:r w:rsidR="00D47C47" w:rsidRPr="00835D90">
        <w:t>wanted to complete as many tasks as possible</w:t>
      </w:r>
      <w:r w:rsidR="0085321A" w:rsidRPr="00835D90">
        <w:t xml:space="preserve"> within a certain time frame</w:t>
      </w:r>
      <w:r w:rsidR="00D47C47" w:rsidRPr="00835D90">
        <w:t xml:space="preserve">, and </w:t>
      </w:r>
      <w:r w:rsidR="008168F1" w:rsidRPr="00835D90">
        <w:t>were</w:t>
      </w:r>
      <w:r w:rsidR="003E1BD8" w:rsidRPr="00835D90">
        <w:t xml:space="preserve"> driven in their work b</w:t>
      </w:r>
      <w:r w:rsidR="0024009D" w:rsidRPr="00835D90">
        <w:t xml:space="preserve">y </w:t>
      </w:r>
      <w:r w:rsidR="009A4530" w:rsidRPr="00835D90">
        <w:t>tasks and deadlines. Completing tasks</w:t>
      </w:r>
      <w:r w:rsidR="00970ADD" w:rsidRPr="00835D90">
        <w:t xml:space="preserve"> made them feel a sense of achievement, and this was also one of the reasons why they addressed </w:t>
      </w:r>
      <w:r w:rsidR="001904C8" w:rsidRPr="00835D90">
        <w:t>an interrupting task immediately, if they thought they could complete it quickly:</w:t>
      </w:r>
    </w:p>
    <w:p w14:paraId="5FB82195" w14:textId="77777777" w:rsidR="00970ADD" w:rsidRPr="00835D90" w:rsidRDefault="00970ADD" w:rsidP="00970ADD">
      <w:pPr>
        <w:pStyle w:val="Quote"/>
      </w:pPr>
      <w:r w:rsidRPr="00835D90">
        <w:t>“I love that feeling! It is a great, wonderful feeling, psychologically, you think: that’s DONE!” (P2)</w:t>
      </w:r>
    </w:p>
    <w:p w14:paraId="35ED3469" w14:textId="47E2C995" w:rsidR="00970ADD" w:rsidRPr="00835D90" w:rsidRDefault="00970ADD" w:rsidP="00970ADD">
      <w:pPr>
        <w:pStyle w:val="Quote"/>
      </w:pPr>
      <w:r w:rsidRPr="00835D90">
        <w:t>“</w:t>
      </w:r>
      <w:r w:rsidR="00A70234" w:rsidRPr="00835D90">
        <w:t xml:space="preserve">It </w:t>
      </w:r>
      <w:r w:rsidRPr="00835D90">
        <w:t>kind of contradicts what I told you before about (…) how I jump on them</w:t>
      </w:r>
      <w:r w:rsidR="00CD6329" w:rsidRPr="00835D90">
        <w:t xml:space="preserve"> [</w:t>
      </w:r>
      <w:r w:rsidR="001945F6" w:rsidRPr="00835D90">
        <w:t>incoming tasks</w:t>
      </w:r>
      <w:r w:rsidR="00CD6329" w:rsidRPr="00835D90">
        <w:t>]</w:t>
      </w:r>
      <w:r w:rsidRPr="00835D90">
        <w:t xml:space="preserve"> and finish them. But at the same time, it’s because I don’t want to have three things at once going. I want to finish, finish, finish.” (P3)</w:t>
      </w:r>
    </w:p>
    <w:p w14:paraId="625C240E" w14:textId="61B8C5EA" w:rsidR="00F60BF4" w:rsidRPr="00835D90" w:rsidRDefault="00F60BF4" w:rsidP="00F60BF4">
      <w:pPr>
        <w:pStyle w:val="Quote"/>
      </w:pPr>
      <w:r w:rsidRPr="00835D90">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05FB21D4" w14:textId="72B3B777" w:rsidR="00437D62" w:rsidRPr="00835D90" w:rsidRDefault="00437D62" w:rsidP="00E011E2">
      <w:pPr>
        <w:pStyle w:val="Paragraph"/>
      </w:pPr>
      <w:r w:rsidRPr="00835D90">
        <w:t xml:space="preserve">Two participants also wished to set </w:t>
      </w:r>
      <w:r w:rsidR="0085321A" w:rsidRPr="00835D90">
        <w:t xml:space="preserve">time limits on </w:t>
      </w:r>
      <w:r w:rsidRPr="00835D90">
        <w:t>their interruptions</w:t>
      </w:r>
      <w:r w:rsidR="00A01361" w:rsidRPr="00835D90">
        <w:t xml:space="preserve">, and </w:t>
      </w:r>
      <w:r w:rsidR="000249AB" w:rsidRPr="00835D90">
        <w:t>wanted to</w:t>
      </w:r>
      <w:r w:rsidRPr="00835D90">
        <w:t xml:space="preserve"> get reminders during the interruption to return to a</w:t>
      </w:r>
      <w:r w:rsidR="00DA1261" w:rsidRPr="00835D90">
        <w:t xml:space="preserve"> t</w:t>
      </w:r>
      <w:r w:rsidR="00A21FED" w:rsidRPr="00835D90">
        <w:t xml:space="preserve">ask. </w:t>
      </w:r>
      <w:r w:rsidR="0095106E" w:rsidRPr="00835D90">
        <w:t>As</w:t>
      </w:r>
      <w:r w:rsidR="00A21FED" w:rsidRPr="00835D90">
        <w:t xml:space="preserve"> some </w:t>
      </w:r>
      <w:r w:rsidR="00FC579E" w:rsidRPr="00835D90">
        <w:t>appli</w:t>
      </w:r>
      <w:r w:rsidR="00DA1261" w:rsidRPr="00835D90">
        <w:t>c</w:t>
      </w:r>
      <w:r w:rsidR="00FC579E" w:rsidRPr="00835D90">
        <w:t>a</w:t>
      </w:r>
      <w:r w:rsidR="00DA1261" w:rsidRPr="00835D90">
        <w:t xml:space="preserve">tions were used for </w:t>
      </w:r>
      <w:r w:rsidR="00B2114E" w:rsidRPr="00835D90">
        <w:t xml:space="preserve">both </w:t>
      </w:r>
      <w:r w:rsidR="007E4D18" w:rsidRPr="00835D90">
        <w:t>work and non-work activities,</w:t>
      </w:r>
      <w:r w:rsidR="002771B6" w:rsidRPr="00835D90">
        <w:t xml:space="preserve"> </w:t>
      </w:r>
      <w:r w:rsidR="00A21FED" w:rsidRPr="00835D90">
        <w:t>it would be difficult for a time application to automatically detect an appropriate time limit</w:t>
      </w:r>
      <w:r w:rsidR="00294D2B" w:rsidRPr="00835D90">
        <w:t>:</w:t>
      </w:r>
    </w:p>
    <w:p w14:paraId="0E4D689B" w14:textId="54423275" w:rsidR="00437D62" w:rsidRPr="00835D90" w:rsidRDefault="00437D62" w:rsidP="00E011E2">
      <w:pPr>
        <w:pStyle w:val="Quote"/>
      </w:pPr>
      <w:r w:rsidRPr="00835D90">
        <w:t>“Say you have to work on that specific document, and then you end up spending half an hour on Slack, chatting to your colleagues, it would be good if something's like: mate, work. Stop doing other things.</w:t>
      </w:r>
      <w:r w:rsidR="00294D2B" w:rsidRPr="00835D90">
        <w:t xml:space="preserve"> But it’s really hard to know what people are actually doing on these things.</w:t>
      </w:r>
      <w:r w:rsidRPr="00835D90">
        <w:t>” (P3)</w:t>
      </w:r>
    </w:p>
    <w:p w14:paraId="4AB2CAB0" w14:textId="01E9BD8B" w:rsidR="00437D62" w:rsidRPr="00835D90" w:rsidRDefault="00437D62" w:rsidP="00E011E2">
      <w:pPr>
        <w:pStyle w:val="Quote"/>
      </w:pPr>
      <w:r w:rsidRPr="00835D90">
        <w:t>“</w:t>
      </w:r>
      <w:r w:rsidR="000249AB" w:rsidRPr="00835D90">
        <w:t xml:space="preserve">If you’re going on Word, and you’re typing a letter or you’re just making random notes. You’re still on Word, but the letter’s obviously more important than just making random notes. (…) </w:t>
      </w:r>
      <w:r w:rsidRPr="00835D90">
        <w:t>Maybe the next stage would be that you set it up where you’re only allowed 30 minutes, and an alarm sound [will go off] to say your 30 minutes are up. So you know what you’re doing, and sort of regulating it, to fit in with what you want to achieve.” (P6)</w:t>
      </w:r>
    </w:p>
    <w:p w14:paraId="2259466F" w14:textId="32D91885" w:rsidR="009E11C5" w:rsidRPr="00835D90" w:rsidRDefault="00940AAA" w:rsidP="009E11C5">
      <w:pPr>
        <w:pStyle w:val="Heading2"/>
        <w:rPr>
          <w:lang w:val="en-GB"/>
        </w:rPr>
      </w:pPr>
      <w:r w:rsidRPr="00835D90">
        <w:rPr>
          <w:lang w:val="en-GB"/>
        </w:rPr>
        <w:t>Different</w:t>
      </w:r>
      <w:r w:rsidR="009E11C5" w:rsidRPr="00835D90">
        <w:rPr>
          <w:lang w:val="en-GB"/>
        </w:rPr>
        <w:t xml:space="preserve"> work environments</w:t>
      </w:r>
    </w:p>
    <w:p w14:paraId="2719B16F" w14:textId="1971EA72" w:rsidR="00E808C3" w:rsidRPr="00835D90" w:rsidRDefault="009E11C5" w:rsidP="00DA3939">
      <w:pPr>
        <w:pStyle w:val="Paragraph"/>
        <w:ind w:firstLine="0"/>
      </w:pPr>
      <w:r w:rsidRPr="00835D90">
        <w:t xml:space="preserve">Seven participants worked from home on occasion, and though participants only used the extension in the </w:t>
      </w:r>
      <w:r w:rsidR="00B51613" w:rsidRPr="00835D90">
        <w:t>office</w:t>
      </w:r>
      <w:r w:rsidRPr="00835D90">
        <w:t>, their descriptions of their office</w:t>
      </w:r>
      <w:r w:rsidR="00A27931" w:rsidRPr="00835D90">
        <w:t xml:space="preserve"> and home environments indicate</w:t>
      </w:r>
      <w:r w:rsidRPr="00835D90">
        <w:t xml:space="preserve"> that </w:t>
      </w:r>
      <w:r w:rsidR="00C225FA" w:rsidRPr="00835D90">
        <w:t xml:space="preserve">participants may in particular benefit </w:t>
      </w:r>
      <w:r w:rsidR="008F273E" w:rsidRPr="00835D90">
        <w:t xml:space="preserve">from time </w:t>
      </w:r>
      <w:r w:rsidR="00895EAE" w:rsidRPr="00835D90">
        <w:t>information</w:t>
      </w:r>
      <w:r w:rsidR="008F273E" w:rsidRPr="00835D90">
        <w:t xml:space="preserve"> during</w:t>
      </w:r>
      <w:r w:rsidRPr="00835D90">
        <w:t xml:space="preserve"> afternoon work in the office, when participants were more </w:t>
      </w:r>
      <w:r w:rsidR="00250132" w:rsidRPr="00835D90">
        <w:t>prone to</w:t>
      </w:r>
      <w:r w:rsidR="00E808C3" w:rsidRPr="00835D90">
        <w:t xml:space="preserve"> </w:t>
      </w:r>
      <w:r w:rsidR="00570957" w:rsidRPr="00835D90">
        <w:t>interrupt themselves</w:t>
      </w:r>
      <w:r w:rsidR="00250132" w:rsidRPr="00835D90">
        <w:t xml:space="preserve"> and get distracted</w:t>
      </w:r>
      <w:r w:rsidR="00570957" w:rsidRPr="00835D90">
        <w:t>.</w:t>
      </w:r>
      <w:r w:rsidR="00DA3939" w:rsidRPr="00835D90">
        <w:t xml:space="preserve"> </w:t>
      </w:r>
      <w:r w:rsidR="00F63206" w:rsidRPr="00835D90">
        <w:t>In general, the office was seen as a more distracting environment</w:t>
      </w:r>
      <w:r w:rsidR="007249C1" w:rsidRPr="00835D90">
        <w:t xml:space="preserve"> and</w:t>
      </w:r>
      <w:r w:rsidR="009473C2" w:rsidRPr="00835D90">
        <w:t xml:space="preserve"> participants </w:t>
      </w:r>
      <w:r w:rsidR="007249C1" w:rsidRPr="00835D90">
        <w:t xml:space="preserve">saved up </w:t>
      </w:r>
      <w:r w:rsidR="009473C2" w:rsidRPr="00835D90">
        <w:t>tasks that required focused attention</w:t>
      </w:r>
      <w:r w:rsidR="00C26A28" w:rsidRPr="00835D90">
        <w:t xml:space="preserve"> to complete</w:t>
      </w:r>
      <w:r w:rsidR="009473C2" w:rsidRPr="00835D90">
        <w:t xml:space="preserve"> </w:t>
      </w:r>
      <w:r w:rsidR="00E808C3" w:rsidRPr="00835D90">
        <w:t>at home</w:t>
      </w:r>
      <w:r w:rsidR="00DD4470" w:rsidRPr="00835D90">
        <w:t xml:space="preserve">. </w:t>
      </w:r>
      <w:r w:rsidR="0089175F" w:rsidRPr="00835D90">
        <w:t xml:space="preserve">They </w:t>
      </w:r>
      <w:r w:rsidR="00E808C3" w:rsidRPr="00835D90">
        <w:t>received f</w:t>
      </w:r>
      <w:r w:rsidR="0089175F" w:rsidRPr="00835D90">
        <w:t xml:space="preserve">ewer </w:t>
      </w:r>
      <w:r w:rsidR="001002B5" w:rsidRPr="00835D90">
        <w:t>external i</w:t>
      </w:r>
      <w:r w:rsidR="001E31E2" w:rsidRPr="00835D90">
        <w:t>nterruptions:</w:t>
      </w:r>
    </w:p>
    <w:p w14:paraId="6F1B33B8" w14:textId="7B4B5A6A" w:rsidR="00B4548C" w:rsidRPr="00835D90" w:rsidRDefault="00E808C3" w:rsidP="000A2174">
      <w:pPr>
        <w:pStyle w:val="Quote"/>
      </w:pPr>
      <w:r w:rsidRPr="00835D90">
        <w:t xml:space="preserve">“You’re working from home for a specific purpose, and therefore you don’t really want to be disturbed. Unless it’s absolutely urgent.” (P2) </w:t>
      </w:r>
    </w:p>
    <w:p w14:paraId="2DFDC2C9" w14:textId="094DF6A6" w:rsidR="008E370D" w:rsidRPr="00835D90" w:rsidRDefault="00B4548C" w:rsidP="006A5461">
      <w:pPr>
        <w:pStyle w:val="Quote"/>
      </w:pPr>
      <w:r w:rsidRPr="00835D90">
        <w:t>“</w:t>
      </w:r>
      <w:r w:rsidR="008E370D" w:rsidRPr="00835D90">
        <w:t>I get fewer emails, definitely. (…) If I’m not there, 7 out of 10 enquiries, they deal with themselves.” (P9)</w:t>
      </w:r>
    </w:p>
    <w:p w14:paraId="75AD7257" w14:textId="1C253AB6" w:rsidR="006A5461" w:rsidRPr="00835D90" w:rsidRDefault="001E31E2" w:rsidP="006A5461">
      <w:pPr>
        <w:pStyle w:val="Paragraph"/>
        <w:ind w:firstLine="0"/>
      </w:pPr>
      <w:r w:rsidRPr="00835D90">
        <w:t xml:space="preserve">At home, </w:t>
      </w:r>
      <w:r w:rsidR="002B58CE" w:rsidRPr="00835D90">
        <w:t>participants</w:t>
      </w:r>
      <w:r w:rsidRPr="00835D90">
        <w:t xml:space="preserve"> also reacted to interruptions differently:</w:t>
      </w:r>
    </w:p>
    <w:p w14:paraId="0EFC0737" w14:textId="5E94E159" w:rsidR="006A5461" w:rsidRPr="00835D90" w:rsidRDefault="006A5461" w:rsidP="00F44E62">
      <w:pPr>
        <w:pStyle w:val="Quote"/>
      </w:pPr>
      <w:r w:rsidRPr="00835D90">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39367B89" w14:textId="693B780E" w:rsidR="00B4548C" w:rsidRPr="00835D90" w:rsidRDefault="00843242" w:rsidP="004167A8">
      <w:pPr>
        <w:pStyle w:val="Paragraph"/>
      </w:pPr>
      <w:r w:rsidRPr="00835D90">
        <w:t>The office environment not only exposed participants to</w:t>
      </w:r>
      <w:r w:rsidR="004167A8" w:rsidRPr="00835D90">
        <w:t xml:space="preserve"> more external interruptions, but </w:t>
      </w:r>
      <w:r w:rsidR="00C568A5" w:rsidRPr="00835D90">
        <w:t xml:space="preserve">all seven </w:t>
      </w:r>
      <w:r w:rsidR="00155B3E" w:rsidRPr="00835D90">
        <w:t xml:space="preserve">participants </w:t>
      </w:r>
      <w:r w:rsidR="00184126" w:rsidRPr="00835D90">
        <w:t>reported</w:t>
      </w:r>
      <w:r w:rsidR="00155B3E" w:rsidRPr="00835D90">
        <w:t xml:space="preserve"> </w:t>
      </w:r>
      <w:r w:rsidR="004167A8" w:rsidRPr="00835D90">
        <w:t>there</w:t>
      </w:r>
      <w:r w:rsidR="00A75788" w:rsidRPr="00835D90">
        <w:t xml:space="preserve"> were also</w:t>
      </w:r>
      <w:r w:rsidR="004167A8" w:rsidRPr="00835D90">
        <w:t xml:space="preserve"> more sources to get distracted. For example, </w:t>
      </w:r>
      <w:r w:rsidR="004E386C" w:rsidRPr="00835D90">
        <w:t>most participants</w:t>
      </w:r>
      <w:r w:rsidR="009473C2" w:rsidRPr="00835D90">
        <w:t xml:space="preserve"> </w:t>
      </w:r>
      <w:r w:rsidR="00FA48FD" w:rsidRPr="00835D90">
        <w:t xml:space="preserve">had multiple </w:t>
      </w:r>
      <w:r w:rsidR="00786D8E" w:rsidRPr="00835D90">
        <w:t xml:space="preserve">computer </w:t>
      </w:r>
      <w:r w:rsidR="00747A79" w:rsidRPr="00835D90">
        <w:t>screens and</w:t>
      </w:r>
      <w:r w:rsidR="00FA48FD" w:rsidRPr="00835D90">
        <w:t xml:space="preserve"> </w:t>
      </w:r>
      <w:r w:rsidR="009473C2" w:rsidRPr="00835D90">
        <w:t xml:space="preserve">kept </w:t>
      </w:r>
      <w:r w:rsidR="00880CFA" w:rsidRPr="00835D90">
        <w:t>the majority of</w:t>
      </w:r>
      <w:r w:rsidR="00786D8E" w:rsidRPr="00835D90">
        <w:t xml:space="preserve"> documents, browse windows and applications </w:t>
      </w:r>
      <w:r w:rsidR="009473C2" w:rsidRPr="00835D90">
        <w:t>open</w:t>
      </w:r>
      <w:r w:rsidR="00994521" w:rsidRPr="00835D90">
        <w:t xml:space="preserve"> on their work computer</w:t>
      </w:r>
      <w:r w:rsidR="009473C2" w:rsidRPr="00835D90">
        <w:t xml:space="preserve">, </w:t>
      </w:r>
      <w:r w:rsidR="0021668D" w:rsidRPr="00835D90">
        <w:t>even af</w:t>
      </w:r>
      <w:r w:rsidR="009B365D" w:rsidRPr="00835D90">
        <w:t>ter they</w:t>
      </w:r>
      <w:r w:rsidR="001366EA" w:rsidRPr="00835D90">
        <w:t xml:space="preserve"> had finished with them. </w:t>
      </w:r>
      <w:r w:rsidR="007536C9" w:rsidRPr="00835D90">
        <w:t>These windows</w:t>
      </w:r>
      <w:r w:rsidR="009473C2" w:rsidRPr="00835D90">
        <w:t xml:space="preserve"> w</w:t>
      </w:r>
      <w:r w:rsidR="007536C9" w:rsidRPr="00835D90">
        <w:t>ere</w:t>
      </w:r>
      <w:r w:rsidR="009473C2" w:rsidRPr="00835D90">
        <w:t xml:space="preserve"> a further source of distraction if </w:t>
      </w:r>
      <w:r w:rsidR="00B024D2" w:rsidRPr="00835D90">
        <w:t>participants</w:t>
      </w:r>
      <w:r w:rsidR="009473C2" w:rsidRPr="00835D90">
        <w:t xml:space="preserve"> were trying t</w:t>
      </w:r>
      <w:r w:rsidR="009B365D" w:rsidRPr="00835D90">
        <w:t>o find task-related information in one of the windows:</w:t>
      </w:r>
    </w:p>
    <w:p w14:paraId="632B0F12" w14:textId="65BCC248" w:rsidR="006A5461" w:rsidRPr="00835D90" w:rsidRDefault="00B4548C" w:rsidP="006A5461">
      <w:pPr>
        <w:pStyle w:val="Quote"/>
      </w:pPr>
      <w:r w:rsidRPr="00835D90">
        <w:t>“It’s like 15 tabs, and I need to go somewhere. And I end up clicking all o</w:t>
      </w:r>
      <w:r w:rsidR="004167A8" w:rsidRPr="00835D90">
        <w:t>f</w:t>
      </w:r>
      <w:r w:rsidRPr="00835D90">
        <w:t xml:space="preserve"> them. And if there is one that is personal stuff, I end up reading it. And then five minutes after, I’m like: what was I doing? (…) So it’s distracting in the way that it makes me n</w:t>
      </w:r>
      <w:r w:rsidR="007C2F71" w:rsidRPr="00835D90">
        <w:t xml:space="preserve">ot solely focused on one thing.” </w:t>
      </w:r>
      <w:r w:rsidRPr="00835D90">
        <w:t>(P3)</w:t>
      </w:r>
    </w:p>
    <w:p w14:paraId="15762CAF" w14:textId="33299E10" w:rsidR="006149D6" w:rsidRPr="00835D90" w:rsidRDefault="002D7A5D" w:rsidP="006149D6">
      <w:r w:rsidRPr="00835D90">
        <w:lastRenderedPageBreak/>
        <w:t xml:space="preserve">In contrast, at home participants worked with one screen and had their main task window maximised. </w:t>
      </w:r>
      <w:r w:rsidR="006149D6" w:rsidRPr="00835D90">
        <w:t xml:space="preserve">Another participant reported she </w:t>
      </w:r>
      <w:r w:rsidR="009D522C" w:rsidRPr="00835D90">
        <w:t xml:space="preserve">was </w:t>
      </w:r>
      <w:r w:rsidR="00F153A5" w:rsidRPr="00835D90">
        <w:t xml:space="preserve">also </w:t>
      </w:r>
      <w:r w:rsidR="009D522C" w:rsidRPr="00835D90">
        <w:t xml:space="preserve">less prone to react to </w:t>
      </w:r>
      <w:r w:rsidR="004E3931" w:rsidRPr="00835D90">
        <w:t xml:space="preserve">other </w:t>
      </w:r>
      <w:r w:rsidR="009D522C" w:rsidRPr="00835D90">
        <w:t>self-interruptions</w:t>
      </w:r>
      <w:r w:rsidR="00AC4D13" w:rsidRPr="00835D90">
        <w:t xml:space="preserve"> at home</w:t>
      </w:r>
      <w:r w:rsidR="009D522C" w:rsidRPr="00835D90">
        <w:t>:</w:t>
      </w:r>
    </w:p>
    <w:p w14:paraId="47AAD384" w14:textId="1A39092C" w:rsidR="009473C2" w:rsidRPr="00835D90" w:rsidRDefault="006A5461" w:rsidP="00606390">
      <w:pPr>
        <w:pStyle w:val="Quote"/>
      </w:pPr>
      <w:r w:rsidRPr="00835D90">
        <w:t>“When I’m at home, I generally don’t look at my phone for some weird reason. (…) When I’m in the office I find that I’m easily distracted, and I don’t get things done.” (P9)</w:t>
      </w:r>
    </w:p>
    <w:p w14:paraId="33EA7485" w14:textId="31E2C416" w:rsidR="009E11C5" w:rsidRPr="00835D90" w:rsidRDefault="003B63B1" w:rsidP="009E11C5">
      <w:r w:rsidRPr="00835D90">
        <w:t>Thou</w:t>
      </w:r>
      <w:r w:rsidR="00946BDA" w:rsidRPr="00835D90">
        <w:t>gh</w:t>
      </w:r>
      <w:r w:rsidR="009E11C5" w:rsidRPr="00835D90">
        <w:t xml:space="preserve"> all participants felt </w:t>
      </w:r>
      <w:r w:rsidR="00F51DE0" w:rsidRPr="00835D90">
        <w:t xml:space="preserve">that </w:t>
      </w:r>
      <w:r w:rsidR="00D55F9C" w:rsidRPr="00835D90">
        <w:t xml:space="preserve">the office environment </w:t>
      </w:r>
      <w:r w:rsidR="00AF3C0B" w:rsidRPr="00835D90">
        <w:t>introduced</w:t>
      </w:r>
      <w:r w:rsidR="009E11C5" w:rsidRPr="00835D90">
        <w:t xml:space="preserve"> </w:t>
      </w:r>
      <w:r w:rsidR="00D55F9C" w:rsidRPr="00835D90">
        <w:t>more</w:t>
      </w:r>
      <w:r w:rsidR="009E11C5" w:rsidRPr="00835D90">
        <w:t xml:space="preserve"> </w:t>
      </w:r>
      <w:r w:rsidR="00664746" w:rsidRPr="00835D90">
        <w:t>distractions</w:t>
      </w:r>
      <w:r w:rsidR="00E808C3" w:rsidRPr="00835D90">
        <w:t xml:space="preserve"> </w:t>
      </w:r>
      <w:r w:rsidR="00715AE5" w:rsidRPr="00835D90">
        <w:t>during work-relat</w:t>
      </w:r>
      <w:r w:rsidR="006E5951" w:rsidRPr="00835D90">
        <w:t>ed interruptions</w:t>
      </w:r>
      <w:r w:rsidR="009E11C5" w:rsidRPr="00835D90">
        <w:t xml:space="preserve">, two participants </w:t>
      </w:r>
      <w:r w:rsidR="006E5951" w:rsidRPr="00835D90">
        <w:t>expressed</w:t>
      </w:r>
      <w:r w:rsidR="009E11C5" w:rsidRPr="00835D90">
        <w:t xml:space="preserve"> </w:t>
      </w:r>
      <w:r w:rsidR="00D55F9C" w:rsidRPr="00835D90">
        <w:t>that there were still other</w:t>
      </w:r>
      <w:r w:rsidR="006E63DC" w:rsidRPr="00835D90">
        <w:t>, personal,</w:t>
      </w:r>
      <w:r w:rsidR="00D55F9C" w:rsidRPr="00835D90">
        <w:t xml:space="preserve"> interruptions at home:</w:t>
      </w:r>
    </w:p>
    <w:p w14:paraId="36DB14F1" w14:textId="73AB763A" w:rsidR="009E11C5" w:rsidRPr="00835D90" w:rsidRDefault="00BC0C28" w:rsidP="009E11C5">
      <w:pPr>
        <w:pStyle w:val="Quote"/>
      </w:pPr>
      <w:r w:rsidRPr="00835D90">
        <w:t xml:space="preserve"> </w:t>
      </w:r>
      <w:r w:rsidR="009E11C5" w:rsidRPr="00835D90">
        <w:t>“There are fewer, but there are still interruptions, but they are of a different kind. I guess in a way some of them are kind of internal interruptions.” (P5)</w:t>
      </w:r>
    </w:p>
    <w:p w14:paraId="13E39319" w14:textId="65008616" w:rsidR="00BC0C28" w:rsidRPr="00835D90" w:rsidRDefault="00BC0C28" w:rsidP="00BC0C28">
      <w:pPr>
        <w:pStyle w:val="Quote"/>
      </w:pPr>
      <w:r w:rsidRPr="00835D90">
        <w:t>“Coming to my office makes sense, if you want to work. Staying at home makes sense if you want to chill.” (P3)</w:t>
      </w:r>
    </w:p>
    <w:p w14:paraId="47A92CE4" w14:textId="29927191" w:rsidR="00AA2684" w:rsidRPr="00835D90" w:rsidRDefault="00AA2684" w:rsidP="00AA2684">
      <w:pPr>
        <w:pStyle w:val="Heading1"/>
      </w:pPr>
      <w:r w:rsidRPr="00835D90">
        <w:t xml:space="preserve">General </w:t>
      </w:r>
      <w:commentRangeStart w:id="510"/>
      <w:r w:rsidRPr="00835D90">
        <w:t>Discussion</w:t>
      </w:r>
      <w:commentRangeEnd w:id="510"/>
      <w:r w:rsidR="00391C44" w:rsidRPr="00835D90">
        <w:rPr>
          <w:rStyle w:val="CommentReference"/>
          <w:rFonts w:ascii="Palatino" w:eastAsiaTheme="minorHAnsi" w:hAnsi="Palatino" w:cstheme="minorBidi"/>
          <w:b w:val="0"/>
          <w:caps w:val="0"/>
        </w:rPr>
        <w:commentReference w:id="510"/>
      </w:r>
    </w:p>
    <w:p w14:paraId="0A720842" w14:textId="01E03210" w:rsidR="001F585A" w:rsidRPr="00835D90" w:rsidRDefault="001F585A" w:rsidP="00B77588">
      <w:pPr>
        <w:pStyle w:val="Paragraph"/>
      </w:pPr>
      <w:r w:rsidRPr="00835D90">
        <w:t>The a</w:t>
      </w:r>
      <w:r w:rsidR="002A6548" w:rsidRPr="00835D90">
        <w:t xml:space="preserve">im of this </w:t>
      </w:r>
      <w:r w:rsidR="00A85B4A" w:rsidRPr="00835D90">
        <w:t>paper</w:t>
      </w:r>
      <w:r w:rsidRPr="00835D90">
        <w:t xml:space="preserve"> was to investigate whether showing people how long they go away from a task can reduce the number and duration of interruptions and improve task </w:t>
      </w:r>
      <w:r w:rsidR="00717BA2" w:rsidRPr="00835D90">
        <w:t>performance</w:t>
      </w:r>
      <w:r w:rsidRPr="00835D90">
        <w:t>.</w:t>
      </w:r>
      <w:r w:rsidR="00B77588" w:rsidRPr="00835D90">
        <w:t xml:space="preserve"> </w:t>
      </w:r>
      <w:r w:rsidR="00F347BF" w:rsidRPr="00835D90">
        <w:t xml:space="preserve">Our results suggest that time feedback during </w:t>
      </w:r>
      <w:r w:rsidR="00220BF2" w:rsidRPr="00835D90">
        <w:t>the</w:t>
      </w:r>
      <w:r w:rsidR="00F347BF" w:rsidRPr="00835D90">
        <w:t xml:space="preserve"> task </w:t>
      </w:r>
      <w:r w:rsidRPr="00835D90">
        <w:t>can help people</w:t>
      </w:r>
      <w:r w:rsidR="004F3EC6" w:rsidRPr="00835D90">
        <w:t xml:space="preserve"> adapt their interruption behaviour in the moment and</w:t>
      </w:r>
      <w:r w:rsidRPr="00835D90">
        <w:t xml:space="preserve"> become more focused on </w:t>
      </w:r>
      <w:r w:rsidR="00220BF2" w:rsidRPr="00835D90">
        <w:t xml:space="preserve">completing </w:t>
      </w:r>
      <w:r w:rsidRPr="00835D90">
        <w:t xml:space="preserve">a task. Study 1 showed that it reduced the duration of </w:t>
      </w:r>
      <w:r w:rsidR="0054297F" w:rsidRPr="00835D90">
        <w:t>interruptions and</w:t>
      </w:r>
      <w:r w:rsidRPr="00835D90">
        <w:t xml:space="preserve"> made people more accurate and faster in completing a data entry </w:t>
      </w:r>
      <w:r w:rsidR="00054A32" w:rsidRPr="00835D90">
        <w:t>task</w:t>
      </w:r>
      <w:r w:rsidRPr="00835D90">
        <w:t xml:space="preserve">. Study 2 showed that it made people reflect on what they were doing during an interruption, and as a result they tried to cut out time of </w:t>
      </w:r>
      <w:r w:rsidR="0054297F" w:rsidRPr="00835D90">
        <w:t>interruptions and</w:t>
      </w:r>
      <w:r w:rsidRPr="00835D90">
        <w:t xml:space="preserve"> reduce the number of unnecessary interruptions.</w:t>
      </w:r>
    </w:p>
    <w:p w14:paraId="424385DA" w14:textId="54C57B5F" w:rsidR="00AD6FBC" w:rsidRPr="00835D90" w:rsidRDefault="005156A7" w:rsidP="005156A7">
      <w:pPr>
        <w:pStyle w:val="Paragraph"/>
      </w:pPr>
      <w:r w:rsidRPr="00835D90">
        <w:t xml:space="preserve">Previous work has highlighted several problems with existing </w:t>
      </w:r>
      <w:r w:rsidR="006D6903" w:rsidRPr="00835D90">
        <w:t xml:space="preserve">commercial </w:t>
      </w:r>
      <w:r w:rsidRPr="00835D90">
        <w:t>time tracking and management applications</w:t>
      </w:r>
      <w:r w:rsidR="00F95663" w:rsidRPr="00835D90">
        <w:t>: these</w:t>
      </w:r>
      <w:r w:rsidRPr="00835D90">
        <w:t xml:space="preserve"> often are time-consuming to </w:t>
      </w:r>
      <w:r w:rsidR="00EB4A4B" w:rsidRPr="00835D90">
        <w:t>use</w:t>
      </w:r>
      <w:r w:rsidR="000151BC" w:rsidRPr="00835D90">
        <w:t xml:space="preserve">, they can </w:t>
      </w:r>
      <w:r w:rsidR="003D6074" w:rsidRPr="00835D90">
        <w:t>restrict</w:t>
      </w:r>
      <w:r w:rsidR="002A6DA5" w:rsidRPr="00835D90">
        <w:t xml:space="preserve"> user activities too much</w:t>
      </w:r>
      <w:r w:rsidR="001645B0" w:rsidRPr="00835D90">
        <w:t>,</w:t>
      </w:r>
      <w:r w:rsidR="000151BC" w:rsidRPr="00835D90">
        <w:t xml:space="preserve"> </w:t>
      </w:r>
      <w:r w:rsidRPr="00835D90">
        <w:t xml:space="preserve">and it is not immediately clear to users what action to take based on the </w:t>
      </w:r>
      <w:r w:rsidR="00A85076" w:rsidRPr="00835D90">
        <w:t>data</w:t>
      </w:r>
      <w:r w:rsidR="00C976DC" w:rsidRPr="00835D90">
        <w:t xml:space="preserve"> </w:t>
      </w:r>
      <w:r w:rsidRPr="00835D90">
        <w:fldChar w:fldCharType="begin" w:fldLock="1"/>
      </w:r>
      <w:r w:rsidR="003156C2" w:rsidRPr="00835D90">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rsidRPr="00835D90">
        <w:fldChar w:fldCharType="separate"/>
      </w:r>
      <w:r w:rsidR="003156C2" w:rsidRPr="00835D90">
        <w:rPr>
          <w:noProof/>
        </w:rPr>
        <w:t>(Collins et al., 2014; Whittaker et al., 2016)</w:t>
      </w:r>
      <w:r w:rsidRPr="00835D90">
        <w:fldChar w:fldCharType="end"/>
      </w:r>
      <w:r w:rsidRPr="00835D90">
        <w:t xml:space="preserve">. Our findings </w:t>
      </w:r>
      <w:r w:rsidR="008A7845" w:rsidRPr="00835D90">
        <w:t xml:space="preserve">partly </w:t>
      </w:r>
      <w:r w:rsidR="000151BC" w:rsidRPr="00835D90">
        <w:t>corroborate</w:t>
      </w:r>
      <w:r w:rsidRPr="00835D90">
        <w:t xml:space="preserve"> these issues</w:t>
      </w:r>
      <w:r w:rsidR="008A7845" w:rsidRPr="00835D90">
        <w:t>,</w:t>
      </w:r>
      <w:r w:rsidRPr="00835D90">
        <w:t xml:space="preserve"> and </w:t>
      </w:r>
      <w:r w:rsidR="00B44003" w:rsidRPr="00835D90">
        <w:t>demonstrate</w:t>
      </w:r>
      <w:r w:rsidRPr="00835D90">
        <w:t xml:space="preserve"> several pointers </w:t>
      </w:r>
      <w:r w:rsidR="00341CF6" w:rsidRPr="00835D90">
        <w:t>that can</w:t>
      </w:r>
      <w:r w:rsidRPr="00835D90">
        <w:t xml:space="preserve"> </w:t>
      </w:r>
      <w:r w:rsidR="00B60D33" w:rsidRPr="00835D90">
        <w:t xml:space="preserve">inform the design </w:t>
      </w:r>
      <w:r w:rsidR="006803A7" w:rsidRPr="00835D90">
        <w:t>of time applications.</w:t>
      </w:r>
      <w:r w:rsidRPr="00835D90">
        <w:t xml:space="preserve"> </w:t>
      </w:r>
    </w:p>
    <w:p w14:paraId="7AB81310" w14:textId="7225E299" w:rsidR="007466B8" w:rsidRPr="00835D90" w:rsidRDefault="00DE1CB4" w:rsidP="005156A7">
      <w:pPr>
        <w:pStyle w:val="Paragraph"/>
      </w:pPr>
      <w:r w:rsidRPr="00835D90">
        <w:t>Fi</w:t>
      </w:r>
      <w:r w:rsidR="008C3280" w:rsidRPr="00835D90">
        <w:t xml:space="preserve">rst, when providing users with data </w:t>
      </w:r>
      <w:r w:rsidR="000851D4" w:rsidRPr="00835D90">
        <w:t xml:space="preserve">log </w:t>
      </w:r>
      <w:r w:rsidR="005156A7" w:rsidRPr="00835D90">
        <w:t xml:space="preserve">of their computer activities, </w:t>
      </w:r>
      <w:r w:rsidRPr="00835D90">
        <w:t xml:space="preserve">they </w:t>
      </w:r>
      <w:r w:rsidR="005156A7" w:rsidRPr="00835D90">
        <w:t xml:space="preserve">need to have a specific </w:t>
      </w:r>
      <w:r w:rsidR="002E2357" w:rsidRPr="00835D90">
        <w:t>starting</w:t>
      </w:r>
      <w:r w:rsidR="005156A7" w:rsidRPr="00835D90">
        <w:t xml:space="preserve"> point of what it is they want to find out for them to be able to use it and act on it. </w:t>
      </w:r>
      <w:r w:rsidR="00DB50F6" w:rsidRPr="00835D90">
        <w:t xml:space="preserve">Participants in Study 2 were not interested in their overall computer activity, but were mostly interested in the time they spent on, or away from, a specific task. </w:t>
      </w:r>
      <w:r w:rsidR="005156A7" w:rsidRPr="00835D90">
        <w:t xml:space="preserve">By </w:t>
      </w:r>
      <w:r w:rsidRPr="00835D90">
        <w:t>presenting</w:t>
      </w:r>
      <w:r w:rsidR="005156A7" w:rsidRPr="00835D90">
        <w:t xml:space="preserve"> a simple and </w:t>
      </w:r>
      <w:r w:rsidR="00215013" w:rsidRPr="00835D90">
        <w:t>precise</w:t>
      </w:r>
      <w:r w:rsidR="005156A7" w:rsidRPr="00835D90">
        <w:t xml:space="preserve"> </w:t>
      </w:r>
      <w:r w:rsidR="00FC26D6" w:rsidRPr="00835D90">
        <w:t xml:space="preserve">measure, in </w:t>
      </w:r>
      <w:r w:rsidR="001D07DE" w:rsidRPr="00835D90">
        <w:t>our</w:t>
      </w:r>
      <w:r w:rsidR="00FC26D6" w:rsidRPr="00835D90">
        <w:t xml:space="preserve"> case the length of an interruption</w:t>
      </w:r>
      <w:r w:rsidR="005156A7" w:rsidRPr="00835D90">
        <w:t xml:space="preserve">, participants </w:t>
      </w:r>
      <w:r w:rsidR="00C365FF" w:rsidRPr="00835D90">
        <w:t>were provided with</w:t>
      </w:r>
      <w:r w:rsidR="0012342D" w:rsidRPr="00835D90">
        <w:t xml:space="preserve"> a specific </w:t>
      </w:r>
      <w:r w:rsidR="000E4228" w:rsidRPr="00835D90">
        <w:t>target</w:t>
      </w:r>
      <w:r w:rsidR="0012342D" w:rsidRPr="00835D90">
        <w:t xml:space="preserve"> of what </w:t>
      </w:r>
      <w:r w:rsidR="00753AD2" w:rsidRPr="00835D90">
        <w:t>to reflect on and change,</w:t>
      </w:r>
      <w:r w:rsidR="005156A7" w:rsidRPr="00835D90">
        <w:t xml:space="preserve"> </w:t>
      </w:r>
      <w:r w:rsidR="000E1DA6" w:rsidRPr="00835D90">
        <w:t>and did not need to go through</w:t>
      </w:r>
      <w:r w:rsidR="005156A7" w:rsidRPr="00835D90">
        <w:t xml:space="preserve"> the effort of having to interpret information</w:t>
      </w:r>
      <w:r w:rsidR="00AC2E3C" w:rsidRPr="00835D90">
        <w:t xml:space="preserve"> of all their </w:t>
      </w:r>
      <w:r w:rsidR="00B21038" w:rsidRPr="00835D90">
        <w:t>activity</w:t>
      </w:r>
      <w:r w:rsidR="005156A7" w:rsidRPr="00835D90">
        <w:t xml:space="preserve">. As some participants </w:t>
      </w:r>
      <w:r w:rsidR="001A7689" w:rsidRPr="00835D90">
        <w:t xml:space="preserve">in Study 2 </w:t>
      </w:r>
      <w:r w:rsidR="001C2F4D" w:rsidRPr="00835D90">
        <w:t>did want to</w:t>
      </w:r>
      <w:r w:rsidR="005156A7" w:rsidRPr="00835D90">
        <w:t xml:space="preserve"> have access to </w:t>
      </w:r>
      <w:r w:rsidR="00347264" w:rsidRPr="00835D90">
        <w:t>more detailed</w:t>
      </w:r>
      <w:r w:rsidR="005156A7" w:rsidRPr="00835D90">
        <w:t xml:space="preserve"> information</w:t>
      </w:r>
      <w:r w:rsidR="004D6FB8" w:rsidRPr="00835D90">
        <w:t xml:space="preserve"> about </w:t>
      </w:r>
      <w:r w:rsidR="00215013" w:rsidRPr="00835D90">
        <w:t xml:space="preserve">their activity during </w:t>
      </w:r>
      <w:r w:rsidR="004D6FB8" w:rsidRPr="00835D90">
        <w:t>a specific interruption</w:t>
      </w:r>
      <w:r w:rsidR="005156A7" w:rsidRPr="00835D90">
        <w:t xml:space="preserve">, </w:t>
      </w:r>
      <w:r w:rsidR="00347264" w:rsidRPr="00835D90">
        <w:t>a simple presentation in the moment can be complemented by a more complete log running in the background.</w:t>
      </w:r>
      <w:r w:rsidR="005156A7" w:rsidRPr="00835D90">
        <w:t xml:space="preserve"> </w:t>
      </w:r>
      <w:r w:rsidR="001F2F00" w:rsidRPr="00835D90">
        <w:t xml:space="preserve">It </w:t>
      </w:r>
      <w:r w:rsidR="007466B8" w:rsidRPr="00835D90">
        <w:t>would</w:t>
      </w:r>
      <w:r w:rsidR="00DC0FE4" w:rsidRPr="00835D90">
        <w:t xml:space="preserve"> also</w:t>
      </w:r>
      <w:r w:rsidR="007466B8" w:rsidRPr="00835D90">
        <w:t xml:space="preserve"> be interesting to give users control </w:t>
      </w:r>
      <w:r w:rsidR="00486E56" w:rsidRPr="00835D90">
        <w:t>over</w:t>
      </w:r>
      <w:r w:rsidR="00125035" w:rsidRPr="00835D90">
        <w:t xml:space="preserve"> what </w:t>
      </w:r>
      <w:r w:rsidR="00B03F97" w:rsidRPr="00835D90">
        <w:t>information they are interested in</w:t>
      </w:r>
      <w:r w:rsidR="00125035" w:rsidRPr="00835D90">
        <w:t xml:space="preserve"> to see in the notification. For example, most participants were not only interested in the length of interruptions during a task, but also on the length of their task overall. </w:t>
      </w:r>
    </w:p>
    <w:p w14:paraId="28F9F415" w14:textId="7808C438" w:rsidR="009D4642" w:rsidRPr="00835D90" w:rsidRDefault="005156A7" w:rsidP="005156A7">
      <w:pPr>
        <w:pStyle w:val="Paragraph"/>
      </w:pPr>
      <w:r w:rsidRPr="00835D90">
        <w:t xml:space="preserve">Second, by showing information during the task, participants can </w:t>
      </w:r>
      <w:r w:rsidR="00961E84" w:rsidRPr="00835D90">
        <w:t xml:space="preserve">react and </w:t>
      </w:r>
      <w:r w:rsidRPr="00835D90">
        <w:t xml:space="preserve">change their behaviour </w:t>
      </w:r>
      <w:r w:rsidR="00324D0C" w:rsidRPr="00835D90">
        <w:t>immediately</w:t>
      </w:r>
      <w:r w:rsidRPr="00835D90">
        <w:t xml:space="preserve"> and </w:t>
      </w:r>
      <w:r w:rsidR="009A4DDE" w:rsidRPr="00835D90">
        <w:t>do not have to remind themselves</w:t>
      </w:r>
      <w:r w:rsidR="007C1BCB" w:rsidRPr="00835D90">
        <w:t xml:space="preserve"> to look </w:t>
      </w:r>
      <w:r w:rsidR="00FA4591" w:rsidRPr="00835D90">
        <w:t>at information later.</w:t>
      </w:r>
      <w:r w:rsidRPr="00835D90">
        <w:t xml:space="preserve"> </w:t>
      </w:r>
      <w:r w:rsidR="00FA4591" w:rsidRPr="00835D90">
        <w:t>P</w:t>
      </w:r>
      <w:r w:rsidRPr="00835D90">
        <w:t xml:space="preserve">articipants </w:t>
      </w:r>
      <w:r w:rsidR="001C031D" w:rsidRPr="00835D90">
        <w:t xml:space="preserve">in Study 2 </w:t>
      </w:r>
      <w:r w:rsidRPr="00835D90">
        <w:t xml:space="preserve">were prompted by the notification to </w:t>
      </w:r>
      <w:r w:rsidR="0047209F" w:rsidRPr="00835D90">
        <w:t>reflect on</w:t>
      </w:r>
      <w:r w:rsidRPr="00835D90">
        <w:t xml:space="preserve"> what they wer</w:t>
      </w:r>
      <w:r w:rsidR="00FA4591" w:rsidRPr="00835D90">
        <w:t xml:space="preserve">e doing during an interruption, but often forgot </w:t>
      </w:r>
      <w:r w:rsidR="0084121D" w:rsidRPr="00835D90">
        <w:t xml:space="preserve">to </w:t>
      </w:r>
      <w:r w:rsidR="0047209F" w:rsidRPr="00835D90">
        <w:t>look back</w:t>
      </w:r>
      <w:r w:rsidR="0084121D" w:rsidRPr="00835D90">
        <w:t xml:space="preserve"> at their computer activities</w:t>
      </w:r>
      <w:r w:rsidR="00FA4591" w:rsidRPr="00835D90">
        <w:t xml:space="preserve"> otherwise. </w:t>
      </w:r>
      <w:r w:rsidR="00B6416F" w:rsidRPr="00835D90">
        <w:t>Participants in Study 1 wer</w:t>
      </w:r>
      <w:r w:rsidR="00F4483B" w:rsidRPr="00835D90">
        <w:t xml:space="preserve">e able to act on the explicit information they were given </w:t>
      </w:r>
      <w:r w:rsidR="00E73F8C" w:rsidRPr="00835D90">
        <w:t xml:space="preserve">in the short </w:t>
      </w:r>
      <w:r w:rsidR="00AD7D74" w:rsidRPr="00835D90">
        <w:t>time space</w:t>
      </w:r>
      <w:r w:rsidR="00E73F8C" w:rsidRPr="00835D90">
        <w:t xml:space="preserve"> of an experiment, which had a positive effect on their task performance.</w:t>
      </w:r>
    </w:p>
    <w:p w14:paraId="75AD0233" w14:textId="64E4438B" w:rsidR="00FA38C7" w:rsidRPr="00835D90" w:rsidRDefault="00FA38C7" w:rsidP="00674EE8">
      <w:pPr>
        <w:pStyle w:val="Paragraph"/>
      </w:pPr>
      <w:r w:rsidRPr="00835D90">
        <w:t xml:space="preserve">Another promising area to investigate would be to record the interruptions and give participants insight in how their changes have an effect over time. Although it was clear to participants in Study 2 what action they had to take based on the data presented by the extension, some felt they did not have sufficient information as to whether </w:t>
      </w:r>
      <w:r w:rsidR="00134692" w:rsidRPr="00835D90">
        <w:t>their</w:t>
      </w:r>
      <w:r w:rsidRPr="00835D90">
        <w:t xml:space="preserve"> changes had any effect over time.</w:t>
      </w:r>
    </w:p>
    <w:p w14:paraId="3836A941" w14:textId="4D4453E0" w:rsidR="00B440CC" w:rsidRPr="00835D90" w:rsidRDefault="0076726A" w:rsidP="00D64E57">
      <w:pPr>
        <w:pStyle w:val="Paragraph"/>
      </w:pPr>
      <w:r w:rsidRPr="00835D90">
        <w:t xml:space="preserve">While </w:t>
      </w:r>
      <w:r w:rsidR="00AF7505" w:rsidRPr="00835D90">
        <w:t>the</w:t>
      </w:r>
      <w:r w:rsidRPr="00835D90">
        <w:t xml:space="preserve"> results are promising, </w:t>
      </w:r>
      <w:r w:rsidR="0067143E" w:rsidRPr="00835D90">
        <w:t xml:space="preserve">our research </w:t>
      </w:r>
      <w:r w:rsidRPr="00835D90">
        <w:t>also has a number of limitations</w:t>
      </w:r>
      <w:r w:rsidR="00A9406A" w:rsidRPr="00835D90">
        <w:t xml:space="preserve"> which </w:t>
      </w:r>
      <w:r w:rsidR="00582529" w:rsidRPr="00835D90">
        <w:t>would be worthwhile to</w:t>
      </w:r>
      <w:r w:rsidR="00A9406A" w:rsidRPr="00835D90">
        <w:t xml:space="preserve"> </w:t>
      </w:r>
      <w:r w:rsidR="00582529" w:rsidRPr="00835D90">
        <w:t>address</w:t>
      </w:r>
      <w:r w:rsidR="00A9406A" w:rsidRPr="00835D90">
        <w:t xml:space="preserve"> in future work</w:t>
      </w:r>
      <w:r w:rsidRPr="00835D90">
        <w:t xml:space="preserve">. </w:t>
      </w:r>
      <w:r w:rsidR="001F585A" w:rsidRPr="00835D90">
        <w:t>Our study only f</w:t>
      </w:r>
      <w:r w:rsidR="00B10B48" w:rsidRPr="00835D90">
        <w:t>ocused on digital interruptions, but as</w:t>
      </w:r>
      <w:r w:rsidR="001F585A" w:rsidRPr="00835D90">
        <w:t xml:space="preserve"> </w:t>
      </w:r>
      <w:r w:rsidR="006A0D40" w:rsidRPr="00835D90">
        <w:t xml:space="preserve">was </w:t>
      </w:r>
      <w:r w:rsidR="001F585A" w:rsidRPr="00835D90">
        <w:t>appare</w:t>
      </w:r>
      <w:r w:rsidR="00324B2C" w:rsidRPr="00835D90">
        <w:t>nt in Study 2, people also deal</w:t>
      </w:r>
      <w:r w:rsidR="001F585A" w:rsidRPr="00835D90">
        <w:t xml:space="preserve"> with interruptions and distractions beyond the computer. Future work </w:t>
      </w:r>
      <w:r w:rsidR="0004148F" w:rsidRPr="00835D90">
        <w:t>could</w:t>
      </w:r>
      <w:r w:rsidR="001F585A" w:rsidRPr="00835D90">
        <w:t xml:space="preserve"> look at </w:t>
      </w:r>
      <w:r w:rsidR="0004148F" w:rsidRPr="00835D90">
        <w:t xml:space="preserve">also </w:t>
      </w:r>
      <w:r w:rsidR="001F585A" w:rsidRPr="00835D90">
        <w:t>collecting and showing data from these interruptions. For example, ManicTime use</w:t>
      </w:r>
      <w:r w:rsidR="00B649B3" w:rsidRPr="00835D90">
        <w:t>s</w:t>
      </w:r>
      <w:r w:rsidR="001F585A" w:rsidRPr="00835D90">
        <w:t xml:space="preserve"> PC inactivity to indicate when pa</w:t>
      </w:r>
      <w:r w:rsidR="004849C0" w:rsidRPr="00835D90">
        <w:t>rticipants were away</w:t>
      </w:r>
      <w:r w:rsidR="001F585A" w:rsidRPr="00835D90">
        <w:t xml:space="preserve">. </w:t>
      </w:r>
      <w:r w:rsidR="00376EFB" w:rsidRPr="00835D90">
        <w:t>Other</w:t>
      </w:r>
      <w:r w:rsidR="001F585A" w:rsidRPr="00835D90">
        <w:t xml:space="preserve"> </w:t>
      </w:r>
      <w:r w:rsidR="00376EFB" w:rsidRPr="00835D90">
        <w:t>sensitive</w:t>
      </w:r>
      <w:r w:rsidR="001F585A" w:rsidRPr="00835D90">
        <w:t xml:space="preserve"> measures </w:t>
      </w:r>
      <w:r w:rsidR="00532B70" w:rsidRPr="00835D90">
        <w:t xml:space="preserve">to detect moments where the user has likely </w:t>
      </w:r>
      <w:r w:rsidR="00E04FB0" w:rsidRPr="00835D90">
        <w:t>interrupted their work</w:t>
      </w:r>
      <w:r w:rsidR="00532B70" w:rsidRPr="00835D90">
        <w:t xml:space="preserve"> </w:t>
      </w:r>
      <w:r w:rsidR="001F585A" w:rsidRPr="00835D90">
        <w:t>could be inter</w:t>
      </w:r>
      <w:r w:rsidR="00811B03" w:rsidRPr="00835D90">
        <w:t>-</w:t>
      </w:r>
      <w:r w:rsidR="001F585A" w:rsidRPr="00835D90">
        <w:t>key inte</w:t>
      </w:r>
      <w:r w:rsidR="00532B70" w:rsidRPr="00835D90">
        <w:t>rvals or mouse clicks.</w:t>
      </w:r>
      <w:r w:rsidR="001F585A" w:rsidRPr="00835D90">
        <w:t xml:space="preserve"> </w:t>
      </w:r>
      <w:r w:rsidR="00826DEF" w:rsidRPr="00835D90">
        <w:t xml:space="preserve">Furthermore, </w:t>
      </w:r>
      <w:r w:rsidR="00893EB9" w:rsidRPr="00835D90">
        <w:t xml:space="preserve">due </w:t>
      </w:r>
      <w:r w:rsidR="00826DEF" w:rsidRPr="00835D90">
        <w:t>to</w:t>
      </w:r>
      <w:r w:rsidR="00CE0412" w:rsidRPr="00835D90">
        <w:t xml:space="preserve"> the limited logging data from Study 2</w:t>
      </w:r>
      <w:r w:rsidR="001F585A" w:rsidRPr="00835D90">
        <w:t xml:space="preserve">, </w:t>
      </w:r>
      <w:r w:rsidR="00532B70" w:rsidRPr="00835D90">
        <w:t xml:space="preserve">we are unable to make any concluding claims </w:t>
      </w:r>
      <w:r w:rsidR="00412CD5" w:rsidRPr="00835D90">
        <w:t xml:space="preserve">as to whether </w:t>
      </w:r>
      <w:r w:rsidR="00D016AF" w:rsidRPr="00835D90">
        <w:t>time feedback</w:t>
      </w:r>
      <w:r w:rsidR="00412CD5" w:rsidRPr="00835D90">
        <w:t xml:space="preserve"> </w:t>
      </w:r>
      <w:r w:rsidR="007D1460" w:rsidRPr="00835D90">
        <w:t>had</w:t>
      </w:r>
      <w:r w:rsidR="00412CD5" w:rsidRPr="00835D90">
        <w:t xml:space="preserve"> any significant effect on participants</w:t>
      </w:r>
      <w:r w:rsidR="00722B49" w:rsidRPr="00835D90">
        <w:t>’</w:t>
      </w:r>
      <w:r w:rsidR="00412CD5" w:rsidRPr="00835D90">
        <w:t xml:space="preserve"> </w:t>
      </w:r>
      <w:r w:rsidR="001F585A" w:rsidRPr="00835D90">
        <w:t>window switching and task focus</w:t>
      </w:r>
      <w:r w:rsidR="00E9372B" w:rsidRPr="00835D90">
        <w:t xml:space="preserve"> behaviour</w:t>
      </w:r>
      <w:r w:rsidR="00A21662" w:rsidRPr="00835D90">
        <w:t xml:space="preserve"> over time</w:t>
      </w:r>
      <w:r w:rsidR="001F585A" w:rsidRPr="00835D90">
        <w:t xml:space="preserve">. </w:t>
      </w:r>
      <w:r w:rsidR="00B0026B" w:rsidRPr="00835D90">
        <w:t>In addition</w:t>
      </w:r>
      <w:r w:rsidR="001F585A" w:rsidRPr="00835D90">
        <w:t xml:space="preserve">, though participants indicated they modified their behaviour after using the extension, it is </w:t>
      </w:r>
      <w:r w:rsidR="00C25766" w:rsidRPr="00835D90">
        <w:t>not certain</w:t>
      </w:r>
      <w:r w:rsidR="001F585A" w:rsidRPr="00835D90">
        <w:t xml:space="preserve"> whether they based their behaviour on the specific information provided by the extension, or whether the notification simply made them reflect and become more aware of their time. </w:t>
      </w:r>
    </w:p>
    <w:p w14:paraId="5F40714C" w14:textId="397E41C7" w:rsidR="00C87476" w:rsidRPr="00835D90" w:rsidRDefault="001F585A" w:rsidP="00C87476">
      <w:pPr>
        <w:pStyle w:val="Paragraph"/>
      </w:pPr>
      <w:r w:rsidRPr="00835D90">
        <w:t>Our findings make a contribution to our understanding of switching behaviour for routine</w:t>
      </w:r>
      <w:r w:rsidR="00B42549" w:rsidRPr="00835D90">
        <w:t xml:space="preserve"> data entry work to distracting</w:t>
      </w:r>
      <w:r w:rsidRPr="00835D90">
        <w:t xml:space="preserve"> but task-relevant applications such as email. Our results also suggest that a simple presentation of time information during a task </w:t>
      </w:r>
      <w:r w:rsidR="00D2690A" w:rsidRPr="00835D90">
        <w:t>can mitigate distractions but still keep u</w:t>
      </w:r>
      <w:r w:rsidR="00193FA9" w:rsidRPr="00835D90">
        <w:t>sers in control over their interruptions</w:t>
      </w:r>
      <w:r w:rsidR="00D2690A" w:rsidRPr="00835D90">
        <w:t>,</w:t>
      </w:r>
      <w:r w:rsidR="00193FA9" w:rsidRPr="00835D90">
        <w:t xml:space="preserve"> </w:t>
      </w:r>
      <w:r w:rsidR="00D2690A" w:rsidRPr="00835D90">
        <w:t>and can</w:t>
      </w:r>
      <w:r w:rsidRPr="00835D90">
        <w:t xml:space="preserve"> inform the design of productivity interventions to improve focus. </w:t>
      </w:r>
    </w:p>
    <w:p w14:paraId="1FD51CE8" w14:textId="23D4FDD8" w:rsidR="002B69FB" w:rsidRPr="00835D90" w:rsidRDefault="00EA55BE" w:rsidP="004D5B68">
      <w:pPr>
        <w:pStyle w:val="Heading1"/>
      </w:pPr>
      <w:r w:rsidRPr="00835D90">
        <w:t>References</w:t>
      </w:r>
    </w:p>
    <w:p w14:paraId="512F5BD1" w14:textId="1A54872C" w:rsidR="002B1C50" w:rsidRPr="002B1C50" w:rsidRDefault="00EA55BE" w:rsidP="002B1C50">
      <w:pPr>
        <w:widowControl w:val="0"/>
        <w:autoSpaceDE w:val="0"/>
        <w:autoSpaceDN w:val="0"/>
        <w:adjustRightInd w:val="0"/>
        <w:ind w:left="480" w:hanging="480"/>
        <w:rPr>
          <w:rFonts w:eastAsia="Times New Roman" w:cs="Times New Roman"/>
          <w:noProof/>
        </w:rPr>
      </w:pPr>
      <w:r w:rsidRPr="00835D90">
        <w:rPr>
          <w:szCs w:val="22"/>
        </w:rPr>
        <w:fldChar w:fldCharType="begin" w:fldLock="1"/>
      </w:r>
      <w:r w:rsidRPr="00835D90">
        <w:rPr>
          <w:szCs w:val="22"/>
        </w:rPr>
        <w:instrText xml:space="preserve">ADDIN Mendeley Bibliography CSL_BIBLIOGRAPHY </w:instrText>
      </w:r>
      <w:r w:rsidRPr="00835D90">
        <w:rPr>
          <w:szCs w:val="22"/>
        </w:rPr>
        <w:fldChar w:fldCharType="separate"/>
      </w:r>
      <w:r w:rsidR="002B1C50" w:rsidRPr="002B1C50">
        <w:rPr>
          <w:rFonts w:eastAsia="Times New Roman" w:cs="Times New Roman"/>
          <w:noProof/>
        </w:rPr>
        <w:t xml:space="preserve">Altmann, E. M., Trafton, J. G., &amp; Hambrick, D. Z. (2017). Effects of Interruption Length on Procedural Errors. </w:t>
      </w:r>
      <w:r w:rsidR="002B1C50" w:rsidRPr="002B1C50">
        <w:rPr>
          <w:rFonts w:eastAsia="Times New Roman" w:cs="Times New Roman"/>
          <w:i/>
          <w:iCs/>
          <w:noProof/>
        </w:rPr>
        <w:t>Journal of Experimental Psychology: Applied</w:t>
      </w:r>
      <w:r w:rsidR="002B1C50" w:rsidRPr="002B1C50">
        <w:rPr>
          <w:rFonts w:eastAsia="Times New Roman" w:cs="Times New Roman"/>
          <w:noProof/>
        </w:rPr>
        <w:t xml:space="preserve">, </w:t>
      </w:r>
      <w:r w:rsidR="002B1C50" w:rsidRPr="002B1C50">
        <w:rPr>
          <w:rFonts w:eastAsia="Times New Roman" w:cs="Times New Roman"/>
          <w:i/>
          <w:iCs/>
          <w:noProof/>
        </w:rPr>
        <w:t>23</w:t>
      </w:r>
      <w:r w:rsidR="002B1C50" w:rsidRPr="002B1C50">
        <w:rPr>
          <w:rFonts w:eastAsia="Times New Roman" w:cs="Times New Roman"/>
          <w:noProof/>
        </w:rPr>
        <w:t>(2), 216–229. https://doi.org/10.1037/xap0000117</w:t>
      </w:r>
    </w:p>
    <w:p w14:paraId="20E22F9A"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Borghouts, J., Brumby, D. P., &amp; Cox, A. L. (2017). Batching, Error Checking and Data Collecting: Understanding Data Entry in a Financial Office. In </w:t>
      </w:r>
      <w:r w:rsidRPr="002B1C50">
        <w:rPr>
          <w:rFonts w:eastAsia="Times New Roman" w:cs="Times New Roman"/>
          <w:i/>
          <w:iCs/>
          <w:noProof/>
        </w:rPr>
        <w:t>Proceedings of 15th European Conference on Computer-Supported Cooperative Work</w:t>
      </w:r>
      <w:r w:rsidRPr="002B1C50">
        <w:rPr>
          <w:rFonts w:eastAsia="Times New Roman" w:cs="Times New Roman"/>
          <w:noProof/>
        </w:rPr>
        <w:t>. Sheffield, UK. https://doi.org/10.18420/ecscw2017-4</w:t>
      </w:r>
    </w:p>
    <w:p w14:paraId="2048F626"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lastRenderedPageBreak/>
        <w:t xml:space="preserve">Collins, E. I. M., Cox, A. L., Bird, J., &amp; Cornish-Tresstail, C. (2014). Barriers to engagement with a personal informatics productivity tool. In </w:t>
      </w:r>
      <w:r w:rsidRPr="002B1C50">
        <w:rPr>
          <w:rFonts w:eastAsia="Times New Roman" w:cs="Times New Roman"/>
          <w:i/>
          <w:iCs/>
          <w:noProof/>
        </w:rPr>
        <w:t>Proceedings of the 26th Australian Computer-Human Interaction Conference on Designing Futures the Future of Design - OzCHI ’14</w:t>
      </w:r>
      <w:r w:rsidRPr="002B1C50">
        <w:rPr>
          <w:rFonts w:eastAsia="Times New Roman" w:cs="Times New Roman"/>
          <w:noProof/>
        </w:rPr>
        <w:t xml:space="preserve"> (pp. 370–379). https://doi.org/10.1145/2686612.2686668</w:t>
      </w:r>
    </w:p>
    <w:p w14:paraId="2A17C30F"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Cutrell, E., Czerwinski, M., &amp; Horvitz, E. (2001). Notification, Disruption, and Memory: Effects of Messaging Interruptions on Memory and Performance. In </w:t>
      </w:r>
      <w:r w:rsidRPr="002B1C50">
        <w:rPr>
          <w:rFonts w:eastAsia="Times New Roman" w:cs="Times New Roman"/>
          <w:i/>
          <w:iCs/>
          <w:noProof/>
        </w:rPr>
        <w:t>Proceedings of INTERACT 2001</w:t>
      </w:r>
      <w:r w:rsidRPr="002B1C50">
        <w:rPr>
          <w:rFonts w:eastAsia="Times New Roman" w:cs="Times New Roman"/>
          <w:noProof/>
        </w:rPr>
        <w:t xml:space="preserve"> (pp. 263–269). New York, NY, USA: Springer.</w:t>
      </w:r>
    </w:p>
    <w:p w14:paraId="6CA2D337"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Gonzalez, V. M., &amp; Mark, G. (2004). “Constant, Constant, Multi-tasking Craziness”: Managing Multiple Working Spheres. In </w:t>
      </w:r>
      <w:r w:rsidRPr="002B1C50">
        <w:rPr>
          <w:rFonts w:eastAsia="Times New Roman" w:cs="Times New Roman"/>
          <w:i/>
          <w:iCs/>
          <w:noProof/>
        </w:rPr>
        <w:t>Proceedings of the SIGCHI Conference on Human Factors in Computing Systems (CHI ’04)</w:t>
      </w:r>
      <w:r w:rsidRPr="002B1C50">
        <w:rPr>
          <w:rFonts w:eastAsia="Times New Roman" w:cs="Times New Roman"/>
          <w:noProof/>
        </w:rPr>
        <w:t xml:space="preserve"> (pp. 113–120). Vienna, Austria.</w:t>
      </w:r>
    </w:p>
    <w:p w14:paraId="3D8DCABC"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Gould, S. J. J., Cox, A. L., &amp; Brumby, D. P. (2016). Diminished Control in Crowdsourcing: An Investigation of Crowdworker Multitasking Behavior. </w:t>
      </w:r>
      <w:r w:rsidRPr="002B1C50">
        <w:rPr>
          <w:rFonts w:eastAsia="Times New Roman" w:cs="Times New Roman"/>
          <w:i/>
          <w:iCs/>
          <w:noProof/>
        </w:rPr>
        <w:t>ACM Transactions on Computer-Human Interaction</w:t>
      </w:r>
      <w:r w:rsidRPr="002B1C50">
        <w:rPr>
          <w:rFonts w:eastAsia="Times New Roman" w:cs="Times New Roman"/>
          <w:noProof/>
        </w:rPr>
        <w:t xml:space="preserve">, </w:t>
      </w:r>
      <w:r w:rsidRPr="002B1C50">
        <w:rPr>
          <w:rFonts w:eastAsia="Times New Roman" w:cs="Times New Roman"/>
          <w:i/>
          <w:iCs/>
          <w:noProof/>
        </w:rPr>
        <w:t>23</w:t>
      </w:r>
      <w:r w:rsidRPr="002B1C50">
        <w:rPr>
          <w:rFonts w:eastAsia="Times New Roman" w:cs="Times New Roman"/>
          <w:noProof/>
        </w:rPr>
        <w:t>(3), 1–27. https://doi.org/10.1145/2928269</w:t>
      </w:r>
    </w:p>
    <w:p w14:paraId="03A75B8D"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Hanrahan, B. V, &amp; Pérez-Qu, M. A. (2015). Lost in Email: Pulling Users Down a Path of Interaction. In </w:t>
      </w:r>
      <w:r w:rsidRPr="002B1C50">
        <w:rPr>
          <w:rFonts w:eastAsia="Times New Roman" w:cs="Times New Roman"/>
          <w:i/>
          <w:iCs/>
          <w:noProof/>
        </w:rPr>
        <w:t>CHI’15</w:t>
      </w:r>
      <w:r w:rsidRPr="002B1C50">
        <w:rPr>
          <w:rFonts w:eastAsia="Times New Roman" w:cs="Times New Roman"/>
          <w:noProof/>
        </w:rPr>
        <w:t xml:space="preserve"> (pp. 3981–3984). https://doi.org/10.1145/2702123.2702351</w:t>
      </w:r>
    </w:p>
    <w:p w14:paraId="466FEE1D"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Jin, J., &amp; Dabbish, L. A. (2009). Self-Interruption on the Computer: A Typology of Discretionary Task Interleaving. In </w:t>
      </w:r>
      <w:r w:rsidRPr="002B1C50">
        <w:rPr>
          <w:rFonts w:eastAsia="Times New Roman" w:cs="Times New Roman"/>
          <w:i/>
          <w:iCs/>
          <w:noProof/>
        </w:rPr>
        <w:t>CHI’09</w:t>
      </w:r>
      <w:r w:rsidRPr="002B1C50">
        <w:rPr>
          <w:rFonts w:eastAsia="Times New Roman" w:cs="Times New Roman"/>
          <w:noProof/>
        </w:rPr>
        <w:t xml:space="preserve"> (pp. 1799–1808).</w:t>
      </w:r>
    </w:p>
    <w:p w14:paraId="4F0EA9B9"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Katidioti, I., &amp; Taatgen, N. A. (2013). Choice in Multitasking: How Delays in the Primary Task Turn a Rational Into an Irrational Multitasker. </w:t>
      </w:r>
      <w:r w:rsidRPr="002B1C50">
        <w:rPr>
          <w:rFonts w:eastAsia="Times New Roman" w:cs="Times New Roman"/>
          <w:i/>
          <w:iCs/>
          <w:noProof/>
        </w:rPr>
        <w:t>Human Factors: The Journal of the Human Factors and Ergonomics Society</w:t>
      </w:r>
      <w:r w:rsidRPr="002B1C50">
        <w:rPr>
          <w:rFonts w:eastAsia="Times New Roman" w:cs="Times New Roman"/>
          <w:noProof/>
        </w:rPr>
        <w:t xml:space="preserve">, </w:t>
      </w:r>
      <w:r w:rsidRPr="002B1C50">
        <w:rPr>
          <w:rFonts w:eastAsia="Times New Roman" w:cs="Times New Roman"/>
          <w:i/>
          <w:iCs/>
          <w:noProof/>
        </w:rPr>
        <w:t>56</w:t>
      </w:r>
      <w:r w:rsidRPr="002B1C50">
        <w:rPr>
          <w:rFonts w:eastAsia="Times New Roman" w:cs="Times New Roman"/>
          <w:noProof/>
        </w:rPr>
        <w:t>(4), 728–736. https://doi.org/10.1177/0018720813504216</w:t>
      </w:r>
    </w:p>
    <w:p w14:paraId="0091FA39"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Kim, J., Cho, K. C., &amp; Lee, K. U. (2017). Technology Supported Behavior Restriction for Mitigating Self-Interruptions in Multi-device Environments. </w:t>
      </w:r>
      <w:r w:rsidRPr="002B1C50">
        <w:rPr>
          <w:rFonts w:eastAsia="Times New Roman" w:cs="Times New Roman"/>
          <w:i/>
          <w:iCs/>
          <w:noProof/>
        </w:rPr>
        <w:t>Proc. ACM Interact. Mob. Wearable Ubiquitous Technol</w:t>
      </w:r>
      <w:r w:rsidRPr="002B1C50">
        <w:rPr>
          <w:rFonts w:eastAsia="Times New Roman" w:cs="Times New Roman"/>
          <w:noProof/>
        </w:rPr>
        <w:t xml:space="preserve">, </w:t>
      </w:r>
      <w:r w:rsidRPr="002B1C50">
        <w:rPr>
          <w:rFonts w:eastAsia="Times New Roman" w:cs="Times New Roman"/>
          <w:i/>
          <w:iCs/>
          <w:noProof/>
        </w:rPr>
        <w:t>1</w:t>
      </w:r>
      <w:r w:rsidRPr="002B1C50">
        <w:rPr>
          <w:rFonts w:eastAsia="Times New Roman" w:cs="Times New Roman"/>
          <w:noProof/>
        </w:rPr>
        <w:t>(21). https://doi.org/10.1145/3130932</w:t>
      </w:r>
    </w:p>
    <w:p w14:paraId="7B391247"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ManicTime. (2018). Retrieved January 9, 2018, from https://www.manictime.com</w:t>
      </w:r>
    </w:p>
    <w:p w14:paraId="577F2920"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Mark, G., Czerwinski, M., &amp; Iqbal, S. T. (2018). Effects of Individual Differences in Blocking Workplace Distractions. In </w:t>
      </w:r>
      <w:r w:rsidRPr="002B1C50">
        <w:rPr>
          <w:rFonts w:eastAsia="Times New Roman" w:cs="Times New Roman"/>
          <w:i/>
          <w:iCs/>
          <w:noProof/>
        </w:rPr>
        <w:t>CHI’18</w:t>
      </w:r>
      <w:r w:rsidRPr="002B1C50">
        <w:rPr>
          <w:rFonts w:eastAsia="Times New Roman" w:cs="Times New Roman"/>
          <w:noProof/>
        </w:rPr>
        <w:t>. Montreal, Canada.</w:t>
      </w:r>
    </w:p>
    <w:p w14:paraId="44599541"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Mark, G., Iqbal, S. T., Czerwinski, M., &amp; Johns, P. (2014). Capturing the Mood : Facebook and Face-to-Face Encounters in the Workplace. In </w:t>
      </w:r>
      <w:r w:rsidRPr="002B1C50">
        <w:rPr>
          <w:rFonts w:eastAsia="Times New Roman" w:cs="Times New Roman"/>
          <w:i/>
          <w:iCs/>
          <w:noProof/>
        </w:rPr>
        <w:t>17th ACM conference on Computer supported cooperative work &amp; social computing</w:t>
      </w:r>
      <w:r w:rsidRPr="002B1C50">
        <w:rPr>
          <w:rFonts w:eastAsia="Times New Roman" w:cs="Times New Roman"/>
          <w:noProof/>
        </w:rPr>
        <w:t xml:space="preserve"> (pp. 1082–1094). https://doi.org/10.1145/2531602.2531673</w:t>
      </w:r>
    </w:p>
    <w:p w14:paraId="3BBFB648"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Mark, G., Iqbal, S. T., Czerwinski, M., Johns, P., &amp; Sano, A. (2016). Email duration, batching and self-interruption: Patterns of email use on productivity and stress. In </w:t>
      </w:r>
      <w:r w:rsidRPr="002B1C50">
        <w:rPr>
          <w:rFonts w:eastAsia="Times New Roman" w:cs="Times New Roman"/>
          <w:i/>
          <w:iCs/>
          <w:noProof/>
        </w:rPr>
        <w:t>CHI’16</w:t>
      </w:r>
      <w:r w:rsidRPr="002B1C50">
        <w:rPr>
          <w:rFonts w:eastAsia="Times New Roman" w:cs="Times New Roman"/>
          <w:noProof/>
        </w:rPr>
        <w:t xml:space="preserve"> (pp. 1717–1728).</w:t>
      </w:r>
    </w:p>
    <w:p w14:paraId="44C0AF90"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Mark, G., Voida, S., &amp; Cardello, A. V. (2012). &amp;quot;A Pace Not Dictated by Electrons&amp;quot;: An Empirical Study of Work Without Email. In </w:t>
      </w:r>
      <w:r w:rsidRPr="002B1C50">
        <w:rPr>
          <w:rFonts w:eastAsia="Times New Roman" w:cs="Times New Roman"/>
          <w:i/>
          <w:iCs/>
          <w:noProof/>
        </w:rPr>
        <w:t>CHI’12</w:t>
      </w:r>
      <w:r w:rsidRPr="002B1C50">
        <w:rPr>
          <w:rFonts w:eastAsia="Times New Roman" w:cs="Times New Roman"/>
          <w:noProof/>
        </w:rPr>
        <w:t xml:space="preserve"> (pp. 555–564). Austin, Texas, USA.</w:t>
      </w:r>
    </w:p>
    <w:p w14:paraId="2F1C0520"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Monk, C. A., Trafton, J. G., &amp; Boehm-Davis, D. A. (2008). The effect of interruption duration and demand on resuming suspended goals. </w:t>
      </w:r>
      <w:r w:rsidRPr="002B1C50">
        <w:rPr>
          <w:rFonts w:eastAsia="Times New Roman" w:cs="Times New Roman"/>
          <w:i/>
          <w:iCs/>
          <w:noProof/>
        </w:rPr>
        <w:t>Journal of Experimental Psychology: Applied</w:t>
      </w:r>
      <w:r w:rsidRPr="002B1C50">
        <w:rPr>
          <w:rFonts w:eastAsia="Times New Roman" w:cs="Times New Roman"/>
          <w:noProof/>
        </w:rPr>
        <w:t xml:space="preserve">, </w:t>
      </w:r>
      <w:r w:rsidRPr="002B1C50">
        <w:rPr>
          <w:rFonts w:eastAsia="Times New Roman" w:cs="Times New Roman"/>
          <w:i/>
          <w:iCs/>
          <w:noProof/>
        </w:rPr>
        <w:t>14</w:t>
      </w:r>
      <w:r w:rsidRPr="002B1C50">
        <w:rPr>
          <w:rFonts w:eastAsia="Times New Roman" w:cs="Times New Roman"/>
          <w:noProof/>
        </w:rPr>
        <w:t>(4), 299–313. https://doi.org/10.1037/a0014402</w:t>
      </w:r>
    </w:p>
    <w:p w14:paraId="60FD5FFC"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RescueTime. (2018). Retrieved January 9, 2018, from https://www.rescuetime.com</w:t>
      </w:r>
    </w:p>
    <w:p w14:paraId="73582BB2" w14:textId="77777777" w:rsidR="002B1C50" w:rsidRPr="002B1C50" w:rsidRDefault="002B1C50" w:rsidP="002B1C50">
      <w:pPr>
        <w:widowControl w:val="0"/>
        <w:autoSpaceDE w:val="0"/>
        <w:autoSpaceDN w:val="0"/>
        <w:adjustRightInd w:val="0"/>
        <w:ind w:left="480" w:hanging="480"/>
        <w:rPr>
          <w:rFonts w:eastAsia="Times New Roman" w:cs="Times New Roman"/>
          <w:noProof/>
        </w:rPr>
      </w:pPr>
      <w:r w:rsidRPr="002B1C50">
        <w:rPr>
          <w:rFonts w:eastAsia="Times New Roman" w:cs="Times New Roman"/>
          <w:noProof/>
        </w:rPr>
        <w:t xml:space="preserve">Salvucci, D. D., &amp; Bogunovich, P. (2010). Multitasking and Monotasking: The Effects of Mental Workload on Deferred Task Interruptions. In </w:t>
      </w:r>
      <w:r w:rsidRPr="002B1C50">
        <w:rPr>
          <w:rFonts w:eastAsia="Times New Roman" w:cs="Times New Roman"/>
          <w:i/>
          <w:iCs/>
          <w:noProof/>
        </w:rPr>
        <w:t>CHI 2010</w:t>
      </w:r>
      <w:r w:rsidRPr="002B1C50">
        <w:rPr>
          <w:rFonts w:eastAsia="Times New Roman" w:cs="Times New Roman"/>
          <w:noProof/>
        </w:rPr>
        <w:t>. Atlanta, GA, USA.</w:t>
      </w:r>
    </w:p>
    <w:p w14:paraId="1891541C" w14:textId="77777777" w:rsidR="002B1C50" w:rsidRPr="002B1C50" w:rsidRDefault="002B1C50" w:rsidP="002B1C50">
      <w:pPr>
        <w:widowControl w:val="0"/>
        <w:autoSpaceDE w:val="0"/>
        <w:autoSpaceDN w:val="0"/>
        <w:adjustRightInd w:val="0"/>
        <w:ind w:left="480" w:hanging="480"/>
        <w:rPr>
          <w:noProof/>
        </w:rPr>
      </w:pPr>
      <w:r w:rsidRPr="002B1C50">
        <w:rPr>
          <w:rFonts w:eastAsia="Times New Roman" w:cs="Times New Roman"/>
          <w:noProof/>
        </w:rPr>
        <w:t xml:space="preserve">Whittaker, S., Hollis, V., &amp; Guydish, A. (2016). “Don”t Waste My Time’: Use of Time Information Improves Focus. In </w:t>
      </w:r>
      <w:r w:rsidRPr="002B1C50">
        <w:rPr>
          <w:rFonts w:eastAsia="Times New Roman" w:cs="Times New Roman"/>
          <w:i/>
          <w:iCs/>
          <w:noProof/>
        </w:rPr>
        <w:t>CHI’16</w:t>
      </w:r>
      <w:r w:rsidRPr="002B1C50">
        <w:rPr>
          <w:rFonts w:eastAsia="Times New Roman" w:cs="Times New Roman"/>
          <w:noProof/>
        </w:rPr>
        <w:t xml:space="preserve"> (pp. 1729–1738). San Jose, CA, USA.</w:t>
      </w:r>
    </w:p>
    <w:p w14:paraId="4036195C" w14:textId="1655773C" w:rsidR="0084789A" w:rsidRPr="00835D90" w:rsidRDefault="00EA55BE" w:rsidP="002B1C50">
      <w:pPr>
        <w:widowControl w:val="0"/>
        <w:autoSpaceDE w:val="0"/>
        <w:autoSpaceDN w:val="0"/>
        <w:adjustRightInd w:val="0"/>
        <w:ind w:left="480" w:hanging="480"/>
        <w:rPr>
          <w:szCs w:val="22"/>
        </w:rPr>
      </w:pPr>
      <w:r w:rsidRPr="00835D90">
        <w:rPr>
          <w:szCs w:val="22"/>
        </w:rPr>
        <w:fldChar w:fldCharType="end"/>
      </w:r>
    </w:p>
    <w:sectPr w:rsidR="0084789A" w:rsidRPr="00835D90"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Duncan Brumby" w:date="2018-05-03T09:59:00Z" w:initials="DPB">
    <w:p w14:paraId="43B5162F" w14:textId="56C24C43" w:rsidR="00C044F3" w:rsidRDefault="00C044F3">
      <w:pPr>
        <w:pStyle w:val="CommentText"/>
      </w:pPr>
      <w:r>
        <w:rPr>
          <w:rStyle w:val="CommentReference"/>
        </w:rPr>
        <w:annotationRef/>
      </w:r>
      <w:r>
        <w:t>Something – </w:t>
      </w:r>
      <w:r>
        <w:br/>
      </w:r>
      <w:r>
        <w:br/>
        <w:t>“To see whether these benefits of giving time feedback generalise and are actual benefit to people working in actual office settings, …”</w:t>
      </w:r>
    </w:p>
  </w:comment>
  <w:comment w:id="21" w:author="Duncan Brumby" w:date="2018-05-03T10:05:00Z" w:initials="DPB">
    <w:p w14:paraId="6F3D07E9" w14:textId="5C1AF7A3" w:rsidR="00C044F3" w:rsidRDefault="00C044F3">
      <w:pPr>
        <w:pStyle w:val="CommentText"/>
      </w:pPr>
      <w:r>
        <w:rPr>
          <w:rStyle w:val="CommentReference"/>
        </w:rPr>
        <w:annotationRef/>
      </w:r>
      <w:r>
        <w:t>Are we focusing only on these here??</w:t>
      </w:r>
    </w:p>
  </w:comment>
  <w:comment w:id="31" w:author="Duncan Brumby" w:date="2018-05-03T10:08:00Z" w:initials="DPB">
    <w:p w14:paraId="61E728E7" w14:textId="1C8C38BE" w:rsidR="00C044F3" w:rsidRDefault="00C044F3">
      <w:pPr>
        <w:pStyle w:val="CommentText"/>
      </w:pPr>
      <w:r>
        <w:rPr>
          <w:rStyle w:val="CommentReference"/>
        </w:rPr>
        <w:annotationRef/>
      </w:r>
      <w:r>
        <w:t xml:space="preserve">I am not so sure about giving the results here. Some people do do it but I think it’s a little odd. I’d advocate for instead making clear what you expect to happen, and why it’s valuable/important question that NEEDS to be addressed here and now.  </w:t>
      </w:r>
    </w:p>
  </w:comment>
  <w:comment w:id="46" w:author="Duncan Brumby" w:date="2018-05-03T10:13:00Z" w:initials="DPB">
    <w:p w14:paraId="30439197" w14:textId="05ABE01A" w:rsidR="00C044F3" w:rsidRDefault="00C044F3">
      <w:pPr>
        <w:pStyle w:val="CommentText"/>
      </w:pPr>
      <w:r>
        <w:rPr>
          <w:rStyle w:val="CommentReference"/>
        </w:rPr>
        <w:annotationRef/>
      </w:r>
      <w:r>
        <w:t xml:space="preserve">Which? Self- or external? It’s ambiguous. </w:t>
      </w:r>
    </w:p>
  </w:comment>
  <w:comment w:id="59" w:author="Duncan Brumby" w:date="2018-05-03T10:18:00Z" w:initials="DPB">
    <w:p w14:paraId="396DB0F7" w14:textId="0B1100CC" w:rsidR="00C044F3" w:rsidRDefault="00C044F3">
      <w:pPr>
        <w:pStyle w:val="CommentText"/>
      </w:pPr>
      <w:r>
        <w:rPr>
          <w:rStyle w:val="CommentReference"/>
        </w:rPr>
        <w:annotationRef/>
      </w:r>
      <w:r>
        <w:t xml:space="preserve">Do you care or want to talk about the reflective mechanism that might underlie any behaviour change? </w:t>
      </w:r>
    </w:p>
  </w:comment>
  <w:comment w:id="85" w:author="Duncan Brumby" w:date="2018-05-03T13:32:00Z" w:initials="DPB">
    <w:p w14:paraId="7AB728E0" w14:textId="77777777" w:rsidR="00C044F3" w:rsidRDefault="00C044F3">
      <w:pPr>
        <w:pStyle w:val="CommentText"/>
      </w:pPr>
      <w:r>
        <w:rPr>
          <w:rStyle w:val="CommentReference"/>
        </w:rPr>
        <w:annotationRef/>
      </w:r>
      <w:r>
        <w:t xml:space="preserve">Reference table 1 and also take the time to explain – e.g., </w:t>
      </w:r>
    </w:p>
    <w:p w14:paraId="4C3553C1" w14:textId="77777777" w:rsidR="00C044F3" w:rsidRDefault="00C044F3">
      <w:pPr>
        <w:pStyle w:val="CommentText"/>
      </w:pPr>
    </w:p>
    <w:p w14:paraId="399C690F" w14:textId="11745052" w:rsidR="00C044F3" w:rsidRDefault="00C044F3">
      <w:pPr>
        <w:pStyle w:val="CommentText"/>
      </w:pPr>
      <w:r>
        <w:t>“the number of switches in both conditions was 10.6 … and there were 10 items … therefore we can infer …”</w:t>
      </w:r>
    </w:p>
    <w:p w14:paraId="363A22D8" w14:textId="17848031" w:rsidR="00C044F3" w:rsidRDefault="00C044F3">
      <w:pPr>
        <w:pStyle w:val="CommentText"/>
      </w:pPr>
      <w:r>
        <w:br/>
        <w:t xml:space="preserve">This will help the slow reader understand what was done here. </w:t>
      </w:r>
    </w:p>
    <w:p w14:paraId="3A07C9C5" w14:textId="77777777" w:rsidR="00C044F3" w:rsidRDefault="00C044F3">
      <w:pPr>
        <w:pStyle w:val="CommentText"/>
      </w:pPr>
    </w:p>
    <w:p w14:paraId="616B25C2" w14:textId="48351DA1" w:rsidR="00C044F3" w:rsidRDefault="00C044F3" w:rsidP="00D418E2">
      <w:pPr>
        <w:pStyle w:val="CommentText"/>
        <w:ind w:firstLine="0"/>
      </w:pPr>
    </w:p>
  </w:comment>
  <w:comment w:id="105" w:author="Duncan Brumby" w:date="2018-05-03T13:34:00Z" w:initials="DPB">
    <w:p w14:paraId="26E15D83" w14:textId="67D845D1" w:rsidR="00C044F3" w:rsidRDefault="00C044F3">
      <w:pPr>
        <w:pStyle w:val="CommentText"/>
      </w:pPr>
      <w:r>
        <w:rPr>
          <w:rStyle w:val="CommentReference"/>
        </w:rPr>
        <w:annotationRef/>
      </w:r>
      <w:r>
        <w:t xml:space="preserve">Ok and ….??? What’s the contribution of this analysis. It’s left hanging. </w:t>
      </w:r>
    </w:p>
  </w:comment>
  <w:comment w:id="120" w:author="Duncan Brumby" w:date="2018-05-03T13:30:00Z" w:initials="DPB">
    <w:p w14:paraId="7843603A" w14:textId="1A5F7A6E" w:rsidR="00C044F3" w:rsidRDefault="00C044F3">
      <w:pPr>
        <w:pStyle w:val="CommentText"/>
      </w:pPr>
      <w:r>
        <w:rPr>
          <w:rStyle w:val="CommentReference"/>
        </w:rPr>
        <w:annotationRef/>
      </w:r>
      <w:r>
        <w:t xml:space="preserve">Doesn’t this just replicate the same data already shown in Table 1? I’d recommend choosing one or the other, but not having both. </w:t>
      </w:r>
    </w:p>
  </w:comment>
  <w:comment w:id="128" w:author="Duncan Brumby" w:date="2018-05-03T13:35:00Z" w:initials="DPB">
    <w:p w14:paraId="610612C6" w14:textId="77777777" w:rsidR="00C044F3" w:rsidRDefault="00C044F3" w:rsidP="00E22DBE">
      <w:pPr>
        <w:pStyle w:val="CommentText"/>
      </w:pPr>
      <w:r>
        <w:rPr>
          <w:rStyle w:val="CommentReference"/>
        </w:rPr>
        <w:annotationRef/>
      </w:r>
      <w:r>
        <w:t xml:space="preserve">So this is not the entire distribution? Just the longest ones? Why? </w:t>
      </w:r>
    </w:p>
    <w:p w14:paraId="608868D0" w14:textId="77777777" w:rsidR="00C044F3" w:rsidRDefault="00C044F3" w:rsidP="00E22DBE">
      <w:pPr>
        <w:pStyle w:val="CommentText"/>
      </w:pPr>
    </w:p>
    <w:p w14:paraId="178FA316" w14:textId="77777777" w:rsidR="00C044F3" w:rsidRDefault="00C044F3" w:rsidP="00E22DBE">
      <w:pPr>
        <w:pStyle w:val="CommentText"/>
      </w:pPr>
      <w:r>
        <w:t xml:space="preserve">Also why not separate out by condition? </w:t>
      </w:r>
    </w:p>
    <w:p w14:paraId="77F1EABF" w14:textId="77777777" w:rsidR="00C044F3" w:rsidRDefault="00C044F3" w:rsidP="00E22DBE">
      <w:pPr>
        <w:pStyle w:val="CommentText"/>
      </w:pPr>
    </w:p>
    <w:p w14:paraId="11D9B2A3" w14:textId="7756FF08" w:rsidR="00C044F3" w:rsidRDefault="00C044F3" w:rsidP="00E22DBE">
      <w:pPr>
        <w:pStyle w:val="CommentText"/>
      </w:pPr>
      <w:r>
        <w:t xml:space="preserve">In general, I am not sure what to take from this part of the analysis. </w:t>
      </w:r>
    </w:p>
  </w:comment>
  <w:comment w:id="270" w:author="Duncan Brumby" w:date="2018-05-03T13:50:00Z" w:initials="DPB">
    <w:p w14:paraId="6F160B2F" w14:textId="5F5E1886" w:rsidR="00C044F3" w:rsidRDefault="00C044F3">
      <w:pPr>
        <w:pStyle w:val="CommentText"/>
      </w:pPr>
      <w:r>
        <w:rPr>
          <w:rStyle w:val="CommentReference"/>
        </w:rPr>
        <w:annotationRef/>
      </w:r>
      <w:r>
        <w:t xml:space="preserve">Why the top 5%? Why not all? </w:t>
      </w:r>
    </w:p>
  </w:comment>
  <w:comment w:id="271" w:author="Duncan Brumby" w:date="2018-05-03T13:51:00Z" w:initials="DPB">
    <w:p w14:paraId="073248C8" w14:textId="740F0CF3" w:rsidR="00C044F3" w:rsidRDefault="00C044F3">
      <w:pPr>
        <w:pStyle w:val="CommentText"/>
      </w:pPr>
      <w:r>
        <w:rPr>
          <w:rStyle w:val="CommentReference"/>
        </w:rPr>
        <w:annotationRef/>
      </w:r>
      <w:r>
        <w:t xml:space="preserve">Any stats possible on this? </w:t>
      </w:r>
    </w:p>
  </w:comment>
  <w:comment w:id="339" w:author="Duncan Brumby" w:date="2018-05-03T13:52:00Z" w:initials="DPB">
    <w:p w14:paraId="6A6396E0" w14:textId="242E5371" w:rsidR="00C044F3" w:rsidRDefault="00C044F3">
      <w:pPr>
        <w:pStyle w:val="CommentText"/>
      </w:pPr>
      <w:r>
        <w:rPr>
          <w:rStyle w:val="CommentReference"/>
        </w:rPr>
        <w:annotationRef/>
      </w:r>
      <w:r>
        <w:t xml:space="preserve">Past-tense? </w:t>
      </w:r>
    </w:p>
  </w:comment>
  <w:comment w:id="382" w:author="Duncan Brumby" w:date="2018-05-03T13:58:00Z" w:initials="DPB">
    <w:p w14:paraId="24194FE0" w14:textId="2A2A0867" w:rsidR="00C044F3" w:rsidRDefault="00C044F3">
      <w:pPr>
        <w:pStyle w:val="CommentText"/>
      </w:pPr>
      <w:r>
        <w:rPr>
          <w:rStyle w:val="CommentReference"/>
        </w:rPr>
        <w:annotationRef/>
      </w:r>
      <w:r>
        <w:t xml:space="preserve">OK fine. So why then is this result important and interesting? What have we learnt? Make stonger claims if possible. </w:t>
      </w:r>
    </w:p>
  </w:comment>
  <w:comment w:id="397" w:author="Duncan Brumby" w:date="2018-05-03T13:59:00Z" w:initials="DPB">
    <w:p w14:paraId="70FFE470" w14:textId="705C2DE1" w:rsidR="00C044F3" w:rsidRDefault="00C044F3">
      <w:pPr>
        <w:pStyle w:val="CommentText"/>
      </w:pPr>
      <w:r>
        <w:rPr>
          <w:rStyle w:val="CommentReference"/>
        </w:rPr>
        <w:annotationRef/>
      </w:r>
      <w:r>
        <w:t xml:space="preserve">There is a lot of space given to this – but it seems a kind of irrelevant point. Why does it really matter? Too much attention be given to essentially a null result that is not that interesting. I’d argue to downplay and reduce this and to instead really focus on setting up the transition to the in the wild study and why that is necessary. </w:t>
      </w:r>
    </w:p>
  </w:comment>
  <w:comment w:id="442" w:author="Duncan Brumby" w:date="2018-05-03T13:58:00Z" w:initials="DPB">
    <w:p w14:paraId="18BE5093" w14:textId="20637F59" w:rsidR="00C044F3" w:rsidRDefault="00C044F3">
      <w:pPr>
        <w:pStyle w:val="CommentText"/>
      </w:pPr>
      <w:r>
        <w:rPr>
          <w:rStyle w:val="CommentReference"/>
        </w:rPr>
        <w:annotationRef/>
      </w:r>
      <w:r>
        <w:t xml:space="preserve">I am not sure where this is leading. </w:t>
      </w:r>
    </w:p>
  </w:comment>
  <w:comment w:id="452" w:author="Duncan Brumby" w:date="2018-05-03T13:59:00Z" w:initials="DPB">
    <w:p w14:paraId="3C5E47C3" w14:textId="77777777" w:rsidR="00C044F3" w:rsidRDefault="00C044F3" w:rsidP="0006672C">
      <w:pPr>
        <w:pStyle w:val="CommentText"/>
      </w:pPr>
      <w:r>
        <w:rPr>
          <w:rStyle w:val="CommentReference"/>
        </w:rPr>
        <w:annotationRef/>
      </w:r>
      <w:r>
        <w:t xml:space="preserve">There is a lot of space given to this – but it seems a kind of irrelevant point. Why does it really matter? Too much attention be given to essentially a null result that is not that interesting. I’d argue to downplay and reduce this and to instead really focus on setting up the transition to the in the wild study and why that is necessary. </w:t>
      </w:r>
    </w:p>
  </w:comment>
  <w:comment w:id="492" w:author="Duncan Brumby" w:date="2018-05-03T14:01:00Z" w:initials="DPB">
    <w:p w14:paraId="1F4194CB" w14:textId="7F24004A" w:rsidR="00C044F3" w:rsidRDefault="00C044F3">
      <w:pPr>
        <w:pStyle w:val="CommentText"/>
      </w:pPr>
      <w:r>
        <w:rPr>
          <w:rStyle w:val="CommentReference"/>
        </w:rPr>
        <w:annotationRef/>
      </w:r>
      <w:r>
        <w:t xml:space="preserve">Expand! Tell the reader why this is necessary and required. It’s not at all clear. Make a case for why and also why you wouldn’t expect this to work out. </w:t>
      </w:r>
    </w:p>
  </w:comment>
  <w:comment w:id="498" w:author="Duncan Brumby" w:date="2018-05-03T14:06:00Z" w:initials="DPB">
    <w:p w14:paraId="51B4FCB0" w14:textId="248BB868" w:rsidR="00C044F3" w:rsidRDefault="00C044F3">
      <w:pPr>
        <w:pStyle w:val="CommentText"/>
      </w:pPr>
      <w:r>
        <w:rPr>
          <w:rStyle w:val="CommentReference"/>
        </w:rPr>
        <w:annotationRef/>
      </w:r>
      <w:r>
        <w:t xml:space="preserve">Do you want to add a little line or two to explain why you choose this group of participants (as opposed to any other group that could have been chosen). </w:t>
      </w:r>
    </w:p>
  </w:comment>
  <w:comment w:id="499" w:author="Duncan Brumby" w:date="2018-05-03T14:07:00Z" w:initials="DPB">
    <w:p w14:paraId="551288DE" w14:textId="05D3E05F" w:rsidR="00C044F3" w:rsidRDefault="00C044F3">
      <w:pPr>
        <w:pStyle w:val="CommentText"/>
      </w:pPr>
      <w:r>
        <w:rPr>
          <w:rStyle w:val="CommentReference"/>
        </w:rPr>
        <w:annotationRef/>
      </w:r>
      <w:r>
        <w:t xml:space="preserve">As a reader I am already thinking about: ok so what are the challenges? Will this work? What kind of tasks? How does the tool work? Consider giving a little bit more on an overview of how the tool, broadly speaking, works. </w:t>
      </w:r>
    </w:p>
  </w:comment>
  <w:comment w:id="502" w:author="Duncan Brumby" w:date="2018-05-03T14:16:00Z" w:initials="DPB">
    <w:p w14:paraId="52767D77" w14:textId="77777777" w:rsidR="00C044F3" w:rsidRDefault="00C044F3">
      <w:pPr>
        <w:pStyle w:val="CommentText"/>
      </w:pPr>
      <w:r>
        <w:rPr>
          <w:rStyle w:val="CommentReference"/>
        </w:rPr>
        <w:annotationRef/>
      </w:r>
      <w:r>
        <w:t xml:space="preserve">New paragraph? As this is about changes in behaviour over the study. </w:t>
      </w:r>
    </w:p>
    <w:p w14:paraId="2ABC49EC" w14:textId="68FAE032" w:rsidR="00C044F3" w:rsidRDefault="00C044F3">
      <w:pPr>
        <w:pStyle w:val="CommentText"/>
      </w:pPr>
      <w:r>
        <w:br/>
        <w:t xml:space="preserve">Also for stats, you could do a linear regression. It would show whether there was a significant trend over time. </w:t>
      </w:r>
    </w:p>
  </w:comment>
  <w:comment w:id="503" w:author="Duncan Brumby" w:date="2018-05-03T14:17:00Z" w:initials="DPB">
    <w:p w14:paraId="243CF34A" w14:textId="3FED847B" w:rsidR="00C044F3" w:rsidRDefault="00C044F3">
      <w:pPr>
        <w:pStyle w:val="CommentText"/>
      </w:pPr>
      <w:r>
        <w:rPr>
          <w:rStyle w:val="CommentReference"/>
        </w:rPr>
        <w:annotationRef/>
      </w:r>
      <w:r>
        <w:t xml:space="preserve">Alternatively you can do an ANOVA that records individual pp switch duration over time (where time is the IV). </w:t>
      </w:r>
    </w:p>
  </w:comment>
  <w:comment w:id="507" w:author="Duncan Brumby" w:date="2018-05-03T14:17:00Z" w:initials="DPB">
    <w:p w14:paraId="509EB67F" w14:textId="70A629AA" w:rsidR="00C044F3" w:rsidRDefault="00C044F3">
      <w:pPr>
        <w:pStyle w:val="CommentText"/>
      </w:pPr>
      <w:r>
        <w:rPr>
          <w:rStyle w:val="CommentReference"/>
        </w:rPr>
        <w:annotationRef/>
      </w:r>
      <w:r>
        <w:t xml:space="preserve">Fit a regression line. </w:t>
      </w:r>
    </w:p>
  </w:comment>
  <w:comment w:id="510" w:author="Duncan Brumby" w:date="2018-05-03T14:20:00Z" w:initials="DPB">
    <w:p w14:paraId="148C4427" w14:textId="4C8912F4" w:rsidR="00C044F3" w:rsidRDefault="00C044F3">
      <w:pPr>
        <w:pStyle w:val="CommentText"/>
      </w:pPr>
      <w:r>
        <w:rPr>
          <w:rStyle w:val="CommentReference"/>
        </w:rPr>
        <w:annotationRef/>
      </w:r>
      <w:r>
        <w:t xml:space="preserve">The discussion is still quite brief and light reference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B5162F" w15:done="0"/>
  <w15:commentEx w15:paraId="6F3D07E9" w15:done="0"/>
  <w15:commentEx w15:paraId="61E728E7" w15:done="0"/>
  <w15:commentEx w15:paraId="30439197" w15:done="0"/>
  <w15:commentEx w15:paraId="396DB0F7" w15:done="0"/>
  <w15:commentEx w15:paraId="616B25C2" w15:done="0"/>
  <w15:commentEx w15:paraId="26E15D83" w15:done="0"/>
  <w15:commentEx w15:paraId="7843603A" w15:done="0"/>
  <w15:commentEx w15:paraId="11D9B2A3" w15:done="0"/>
  <w15:commentEx w15:paraId="6F160B2F" w15:done="0"/>
  <w15:commentEx w15:paraId="073248C8" w15:done="0"/>
  <w15:commentEx w15:paraId="6A6396E0" w15:done="0"/>
  <w15:commentEx w15:paraId="24194FE0" w15:done="0"/>
  <w15:commentEx w15:paraId="70FFE470" w15:done="0"/>
  <w15:commentEx w15:paraId="18BE5093" w15:done="0"/>
  <w15:commentEx w15:paraId="3C5E47C3" w15:done="0"/>
  <w15:commentEx w15:paraId="1F4194CB" w15:done="0"/>
  <w15:commentEx w15:paraId="51B4FCB0" w15:done="0"/>
  <w15:commentEx w15:paraId="551288DE" w15:done="0"/>
  <w15:commentEx w15:paraId="2ABC49EC" w15:done="0"/>
  <w15:commentEx w15:paraId="243CF34A" w15:done="0"/>
  <w15:commentEx w15:paraId="509EB67F" w15:done="0"/>
  <w15:commentEx w15:paraId="148C44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B5162F" w16cid:durableId="1E955BFC"/>
  <w16cid:commentId w16cid:paraId="6F3D07E9" w16cid:durableId="1E955D5C"/>
  <w16cid:commentId w16cid:paraId="61E728E7" w16cid:durableId="1E955E0A"/>
  <w16cid:commentId w16cid:paraId="2F3B88D6" w16cid:durableId="1E955EED"/>
  <w16cid:commentId w16cid:paraId="30439197" w16cid:durableId="1E955F49"/>
  <w16cid:commentId w16cid:paraId="3942E0F1" w16cid:durableId="1E955F8E"/>
  <w16cid:commentId w16cid:paraId="396DB0F7" w16cid:durableId="1E956062"/>
  <w16cid:commentId w16cid:paraId="616B25C2" w16cid:durableId="1E958DDA"/>
  <w16cid:commentId w16cid:paraId="26E15D83" w16cid:durableId="1E958E59"/>
  <w16cid:commentId w16cid:paraId="7843603A" w16cid:durableId="1E958D92"/>
  <w16cid:commentId w16cid:paraId="11D9B2A3" w16cid:durableId="1E958EA8"/>
  <w16cid:commentId w16cid:paraId="6F160B2F" w16cid:durableId="1E959222"/>
  <w16cid:commentId w16cid:paraId="073248C8" w16cid:durableId="1E959249"/>
  <w16cid:commentId w16cid:paraId="6A6396E0" w16cid:durableId="1E95929A"/>
  <w16cid:commentId w16cid:paraId="24194FE0" w16cid:durableId="1E95940C"/>
  <w16cid:commentId w16cid:paraId="70FFE470" w16cid:durableId="1E959437"/>
  <w16cid:commentId w16cid:paraId="18BE5093" w16cid:durableId="1E9593FD"/>
  <w16cid:commentId w16cid:paraId="1F4194CB" w16cid:durableId="1E9594CB"/>
  <w16cid:commentId w16cid:paraId="51B4FCB0" w16cid:durableId="1E9595C8"/>
  <w16cid:commentId w16cid:paraId="551288DE" w16cid:durableId="1E959623"/>
  <w16cid:commentId w16cid:paraId="50FAE360" w16cid:durableId="1E95976F"/>
  <w16cid:commentId w16cid:paraId="2ABC49EC" w16cid:durableId="1E95982C"/>
  <w16cid:commentId w16cid:paraId="243CF34A" w16cid:durableId="1E959887"/>
  <w16cid:commentId w16cid:paraId="509EB67F" w16cid:durableId="1E95986B"/>
  <w16cid:commentId w16cid:paraId="148C4427" w16cid:durableId="1E95994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D3B8D2" w14:textId="77777777" w:rsidR="009E6E9F" w:rsidRDefault="009E6E9F" w:rsidP="0012640B">
      <w:pPr>
        <w:spacing w:before="0" w:after="0"/>
      </w:pPr>
      <w:r>
        <w:separator/>
      </w:r>
    </w:p>
  </w:endnote>
  <w:endnote w:type="continuationSeparator" w:id="0">
    <w:p w14:paraId="51CFCCA5" w14:textId="77777777" w:rsidR="009E6E9F" w:rsidRDefault="009E6E9F"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4F5D49" w14:textId="77777777" w:rsidR="009E6E9F" w:rsidRDefault="009E6E9F" w:rsidP="0012640B">
      <w:pPr>
        <w:spacing w:before="0" w:after="0"/>
      </w:pPr>
      <w:r>
        <w:separator/>
      </w:r>
    </w:p>
  </w:footnote>
  <w:footnote w:type="continuationSeparator" w:id="0">
    <w:p w14:paraId="19F9AD08" w14:textId="77777777" w:rsidR="009E6E9F" w:rsidRDefault="009E6E9F" w:rsidP="0012640B">
      <w:pPr>
        <w:spacing w:before="0" w:after="0"/>
      </w:pPr>
      <w:r>
        <w:continuationSeparator/>
      </w:r>
    </w:p>
  </w:footnote>
  <w:footnote w:id="1">
    <w:p w14:paraId="71E684BE" w14:textId="163BBB84" w:rsidR="00C044F3" w:rsidRPr="00B648B2" w:rsidRDefault="00C044F3">
      <w:pPr>
        <w:pStyle w:val="FootnoteText"/>
        <w:rPr>
          <w:sz w:val="16"/>
          <w:szCs w:val="16"/>
        </w:rPr>
      </w:pPr>
      <w:r w:rsidRPr="00F46276">
        <w:rPr>
          <w:rStyle w:val="FootnoteReference"/>
          <w:rPrChange w:id="500" w:author="Judith Borghouts" w:date="2018-05-09T16:18:00Z">
            <w:rPr>
              <w:rStyle w:val="FootnoteReference"/>
              <w:sz w:val="16"/>
              <w:szCs w:val="16"/>
            </w:rPr>
          </w:rPrChange>
        </w:rPr>
        <w:footnoteRef/>
      </w:r>
      <w:r w:rsidRPr="00B648B2">
        <w:rPr>
          <w:sz w:val="16"/>
          <w:szCs w:val="16"/>
        </w:rPr>
        <w:t xml:space="preserve"> https://www.manictime.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A492E"/>
    <w:multiLevelType w:val="hybridMultilevel"/>
    <w:tmpl w:val="A2B44DD8"/>
    <w:lvl w:ilvl="0" w:tplc="5884558E">
      <w:start w:val="10"/>
      <w:numFmt w:val="bullet"/>
      <w:lvlText w:val="-"/>
      <w:lvlJc w:val="left"/>
      <w:pPr>
        <w:ind w:left="605" w:hanging="360"/>
      </w:pPr>
      <w:rPr>
        <w:rFonts w:ascii="Palatino" w:eastAsiaTheme="minorHAnsi" w:hAnsi="Palatino" w:cstheme="minorBidi" w:hint="default"/>
      </w:rPr>
    </w:lvl>
    <w:lvl w:ilvl="1" w:tplc="04090003" w:tentative="1">
      <w:start w:val="1"/>
      <w:numFmt w:val="bullet"/>
      <w:lvlText w:val="o"/>
      <w:lvlJc w:val="left"/>
      <w:pPr>
        <w:ind w:left="1325" w:hanging="360"/>
      </w:pPr>
      <w:rPr>
        <w:rFonts w:ascii="Courier New" w:hAnsi="Courier New" w:cs="Courier New" w:hint="default"/>
      </w:rPr>
    </w:lvl>
    <w:lvl w:ilvl="2" w:tplc="04090005" w:tentative="1">
      <w:start w:val="1"/>
      <w:numFmt w:val="bullet"/>
      <w:lvlText w:val=""/>
      <w:lvlJc w:val="left"/>
      <w:pPr>
        <w:ind w:left="2045" w:hanging="360"/>
      </w:pPr>
      <w:rPr>
        <w:rFonts w:ascii="Wingdings" w:hAnsi="Wingdings" w:hint="default"/>
      </w:rPr>
    </w:lvl>
    <w:lvl w:ilvl="3" w:tplc="04090001" w:tentative="1">
      <w:start w:val="1"/>
      <w:numFmt w:val="bullet"/>
      <w:lvlText w:val=""/>
      <w:lvlJc w:val="left"/>
      <w:pPr>
        <w:ind w:left="2765" w:hanging="360"/>
      </w:pPr>
      <w:rPr>
        <w:rFonts w:ascii="Symbol" w:hAnsi="Symbol" w:hint="default"/>
      </w:rPr>
    </w:lvl>
    <w:lvl w:ilvl="4" w:tplc="04090003" w:tentative="1">
      <w:start w:val="1"/>
      <w:numFmt w:val="bullet"/>
      <w:lvlText w:val="o"/>
      <w:lvlJc w:val="left"/>
      <w:pPr>
        <w:ind w:left="3485" w:hanging="360"/>
      </w:pPr>
      <w:rPr>
        <w:rFonts w:ascii="Courier New" w:hAnsi="Courier New" w:cs="Courier New" w:hint="default"/>
      </w:rPr>
    </w:lvl>
    <w:lvl w:ilvl="5" w:tplc="04090005" w:tentative="1">
      <w:start w:val="1"/>
      <w:numFmt w:val="bullet"/>
      <w:lvlText w:val=""/>
      <w:lvlJc w:val="left"/>
      <w:pPr>
        <w:ind w:left="4205" w:hanging="360"/>
      </w:pPr>
      <w:rPr>
        <w:rFonts w:ascii="Wingdings" w:hAnsi="Wingdings" w:hint="default"/>
      </w:rPr>
    </w:lvl>
    <w:lvl w:ilvl="6" w:tplc="04090001" w:tentative="1">
      <w:start w:val="1"/>
      <w:numFmt w:val="bullet"/>
      <w:lvlText w:val=""/>
      <w:lvlJc w:val="left"/>
      <w:pPr>
        <w:ind w:left="4925" w:hanging="360"/>
      </w:pPr>
      <w:rPr>
        <w:rFonts w:ascii="Symbol" w:hAnsi="Symbol" w:hint="default"/>
      </w:rPr>
    </w:lvl>
    <w:lvl w:ilvl="7" w:tplc="04090003" w:tentative="1">
      <w:start w:val="1"/>
      <w:numFmt w:val="bullet"/>
      <w:lvlText w:val="o"/>
      <w:lvlJc w:val="left"/>
      <w:pPr>
        <w:ind w:left="5645" w:hanging="360"/>
      </w:pPr>
      <w:rPr>
        <w:rFonts w:ascii="Courier New" w:hAnsi="Courier New" w:cs="Courier New" w:hint="default"/>
      </w:rPr>
    </w:lvl>
    <w:lvl w:ilvl="8" w:tplc="04090005" w:tentative="1">
      <w:start w:val="1"/>
      <w:numFmt w:val="bullet"/>
      <w:lvlText w:val=""/>
      <w:lvlJc w:val="left"/>
      <w:pPr>
        <w:ind w:left="6365" w:hanging="360"/>
      </w:pPr>
      <w:rPr>
        <w:rFonts w:ascii="Wingdings" w:hAnsi="Wingdings" w:hint="default"/>
      </w:rPr>
    </w:lvl>
  </w:abstractNum>
  <w:abstractNum w:abstractNumId="1">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D815D5"/>
    <w:multiLevelType w:val="hybridMultilevel"/>
    <w:tmpl w:val="8EC47F6A"/>
    <w:lvl w:ilvl="0" w:tplc="60E0FB40">
      <w:numFmt w:val="bullet"/>
      <w:lvlText w:val="-"/>
      <w:lvlJc w:val="left"/>
      <w:pPr>
        <w:ind w:left="720" w:hanging="360"/>
      </w:pPr>
      <w:rPr>
        <w:rFonts w:ascii="Palatino" w:eastAsiaTheme="minorHAnsi" w:hAnsi="Palatin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5"/>
  </w:num>
  <w:num w:numId="5">
    <w:abstractNumId w:val="2"/>
  </w:num>
  <w:num w:numId="6">
    <w:abstractNumId w:val="0"/>
  </w:num>
  <w:num w:numId="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dith Borghouts">
    <w15:presenceInfo w15:providerId="None" w15:userId="Judith Borghou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0999"/>
    <w:rsid w:val="000015AF"/>
    <w:rsid w:val="00001D2A"/>
    <w:rsid w:val="00003EF9"/>
    <w:rsid w:val="000046B4"/>
    <w:rsid w:val="00004EBD"/>
    <w:rsid w:val="000056F8"/>
    <w:rsid w:val="0000597E"/>
    <w:rsid w:val="00005AC9"/>
    <w:rsid w:val="00005BA7"/>
    <w:rsid w:val="00006459"/>
    <w:rsid w:val="00007CDE"/>
    <w:rsid w:val="00007CFC"/>
    <w:rsid w:val="00010CA4"/>
    <w:rsid w:val="000118D0"/>
    <w:rsid w:val="000123CF"/>
    <w:rsid w:val="00012E73"/>
    <w:rsid w:val="00012F45"/>
    <w:rsid w:val="0001307B"/>
    <w:rsid w:val="00014D14"/>
    <w:rsid w:val="000151BC"/>
    <w:rsid w:val="00015E12"/>
    <w:rsid w:val="00016543"/>
    <w:rsid w:val="00020113"/>
    <w:rsid w:val="00021E8F"/>
    <w:rsid w:val="00022F0F"/>
    <w:rsid w:val="00023301"/>
    <w:rsid w:val="00024936"/>
    <w:rsid w:val="000249AB"/>
    <w:rsid w:val="00024BBF"/>
    <w:rsid w:val="000260FF"/>
    <w:rsid w:val="000317C7"/>
    <w:rsid w:val="00032497"/>
    <w:rsid w:val="000326F6"/>
    <w:rsid w:val="00032980"/>
    <w:rsid w:val="00032A47"/>
    <w:rsid w:val="00033E27"/>
    <w:rsid w:val="0003420E"/>
    <w:rsid w:val="00035593"/>
    <w:rsid w:val="00036D80"/>
    <w:rsid w:val="00037F4B"/>
    <w:rsid w:val="0004142D"/>
    <w:rsid w:val="0004148F"/>
    <w:rsid w:val="000419CB"/>
    <w:rsid w:val="00042193"/>
    <w:rsid w:val="00042309"/>
    <w:rsid w:val="0004330B"/>
    <w:rsid w:val="0004353E"/>
    <w:rsid w:val="00044217"/>
    <w:rsid w:val="00044BEF"/>
    <w:rsid w:val="00045A3C"/>
    <w:rsid w:val="0004720E"/>
    <w:rsid w:val="00047E8D"/>
    <w:rsid w:val="0005072B"/>
    <w:rsid w:val="0005277C"/>
    <w:rsid w:val="0005290A"/>
    <w:rsid w:val="000529E2"/>
    <w:rsid w:val="00052D8E"/>
    <w:rsid w:val="000537E7"/>
    <w:rsid w:val="000539A5"/>
    <w:rsid w:val="00053BF3"/>
    <w:rsid w:val="0005405A"/>
    <w:rsid w:val="000542A2"/>
    <w:rsid w:val="00054A32"/>
    <w:rsid w:val="00054B47"/>
    <w:rsid w:val="0005605D"/>
    <w:rsid w:val="00056992"/>
    <w:rsid w:val="00060417"/>
    <w:rsid w:val="00060A4F"/>
    <w:rsid w:val="000611BD"/>
    <w:rsid w:val="00061874"/>
    <w:rsid w:val="000618B1"/>
    <w:rsid w:val="000628DE"/>
    <w:rsid w:val="00063361"/>
    <w:rsid w:val="0006368A"/>
    <w:rsid w:val="000636D5"/>
    <w:rsid w:val="000636EF"/>
    <w:rsid w:val="00064125"/>
    <w:rsid w:val="0006541E"/>
    <w:rsid w:val="000658A1"/>
    <w:rsid w:val="00065BD9"/>
    <w:rsid w:val="00065D61"/>
    <w:rsid w:val="0006672C"/>
    <w:rsid w:val="00066EE8"/>
    <w:rsid w:val="00070C48"/>
    <w:rsid w:val="00070FAE"/>
    <w:rsid w:val="00071007"/>
    <w:rsid w:val="0007287A"/>
    <w:rsid w:val="000728F8"/>
    <w:rsid w:val="00075AFB"/>
    <w:rsid w:val="00075ECC"/>
    <w:rsid w:val="0007712B"/>
    <w:rsid w:val="00077434"/>
    <w:rsid w:val="00077D6C"/>
    <w:rsid w:val="00080769"/>
    <w:rsid w:val="0008123D"/>
    <w:rsid w:val="000818A2"/>
    <w:rsid w:val="00081A56"/>
    <w:rsid w:val="0008203A"/>
    <w:rsid w:val="000821D4"/>
    <w:rsid w:val="00082638"/>
    <w:rsid w:val="00084169"/>
    <w:rsid w:val="00084EAD"/>
    <w:rsid w:val="000851D4"/>
    <w:rsid w:val="00085295"/>
    <w:rsid w:val="00085499"/>
    <w:rsid w:val="00085DF2"/>
    <w:rsid w:val="00085EFF"/>
    <w:rsid w:val="000864D0"/>
    <w:rsid w:val="000864EF"/>
    <w:rsid w:val="00086797"/>
    <w:rsid w:val="000900DC"/>
    <w:rsid w:val="0009136B"/>
    <w:rsid w:val="00092283"/>
    <w:rsid w:val="000922D2"/>
    <w:rsid w:val="0009263F"/>
    <w:rsid w:val="000A0F68"/>
    <w:rsid w:val="000A0F8A"/>
    <w:rsid w:val="000A2174"/>
    <w:rsid w:val="000A298E"/>
    <w:rsid w:val="000A32BB"/>
    <w:rsid w:val="000A3362"/>
    <w:rsid w:val="000A5E78"/>
    <w:rsid w:val="000A66E2"/>
    <w:rsid w:val="000A6762"/>
    <w:rsid w:val="000A67C2"/>
    <w:rsid w:val="000A7BBC"/>
    <w:rsid w:val="000B0304"/>
    <w:rsid w:val="000B075C"/>
    <w:rsid w:val="000B0F92"/>
    <w:rsid w:val="000B1092"/>
    <w:rsid w:val="000B1813"/>
    <w:rsid w:val="000B1916"/>
    <w:rsid w:val="000B1DBB"/>
    <w:rsid w:val="000B2D01"/>
    <w:rsid w:val="000B3AFF"/>
    <w:rsid w:val="000B3C4F"/>
    <w:rsid w:val="000B4C76"/>
    <w:rsid w:val="000B5FFF"/>
    <w:rsid w:val="000B62A5"/>
    <w:rsid w:val="000B6784"/>
    <w:rsid w:val="000B6E2B"/>
    <w:rsid w:val="000B7195"/>
    <w:rsid w:val="000B79B0"/>
    <w:rsid w:val="000B7A23"/>
    <w:rsid w:val="000B7C76"/>
    <w:rsid w:val="000C0E6E"/>
    <w:rsid w:val="000C0FE9"/>
    <w:rsid w:val="000C14E6"/>
    <w:rsid w:val="000C1793"/>
    <w:rsid w:val="000C3319"/>
    <w:rsid w:val="000C3652"/>
    <w:rsid w:val="000C3A16"/>
    <w:rsid w:val="000C4232"/>
    <w:rsid w:val="000C427B"/>
    <w:rsid w:val="000C4EDE"/>
    <w:rsid w:val="000C546B"/>
    <w:rsid w:val="000C59D0"/>
    <w:rsid w:val="000C6152"/>
    <w:rsid w:val="000C6E90"/>
    <w:rsid w:val="000C7518"/>
    <w:rsid w:val="000D001F"/>
    <w:rsid w:val="000D04D0"/>
    <w:rsid w:val="000D0677"/>
    <w:rsid w:val="000D0EC1"/>
    <w:rsid w:val="000D0F31"/>
    <w:rsid w:val="000D1711"/>
    <w:rsid w:val="000D1B98"/>
    <w:rsid w:val="000D28D3"/>
    <w:rsid w:val="000D3EF5"/>
    <w:rsid w:val="000D408B"/>
    <w:rsid w:val="000D5980"/>
    <w:rsid w:val="000D5C86"/>
    <w:rsid w:val="000D60BC"/>
    <w:rsid w:val="000D68C6"/>
    <w:rsid w:val="000D70BD"/>
    <w:rsid w:val="000D7D98"/>
    <w:rsid w:val="000E0097"/>
    <w:rsid w:val="000E0EE7"/>
    <w:rsid w:val="000E181D"/>
    <w:rsid w:val="000E1BBF"/>
    <w:rsid w:val="000E1DA6"/>
    <w:rsid w:val="000E21B1"/>
    <w:rsid w:val="000E2260"/>
    <w:rsid w:val="000E252B"/>
    <w:rsid w:val="000E2920"/>
    <w:rsid w:val="000E2C79"/>
    <w:rsid w:val="000E4228"/>
    <w:rsid w:val="000E4F12"/>
    <w:rsid w:val="000E525B"/>
    <w:rsid w:val="000E6720"/>
    <w:rsid w:val="000E6ABA"/>
    <w:rsid w:val="000E70A1"/>
    <w:rsid w:val="000F130F"/>
    <w:rsid w:val="000F33A7"/>
    <w:rsid w:val="000F4B24"/>
    <w:rsid w:val="000F56DA"/>
    <w:rsid w:val="000F69B0"/>
    <w:rsid w:val="000F7410"/>
    <w:rsid w:val="000F7788"/>
    <w:rsid w:val="000F7CD6"/>
    <w:rsid w:val="00100143"/>
    <w:rsid w:val="001002B5"/>
    <w:rsid w:val="0010195E"/>
    <w:rsid w:val="00102237"/>
    <w:rsid w:val="00103211"/>
    <w:rsid w:val="001032EC"/>
    <w:rsid w:val="00103A51"/>
    <w:rsid w:val="001041F4"/>
    <w:rsid w:val="001042F7"/>
    <w:rsid w:val="001045F1"/>
    <w:rsid w:val="00104866"/>
    <w:rsid w:val="00105094"/>
    <w:rsid w:val="001052B7"/>
    <w:rsid w:val="00105A5E"/>
    <w:rsid w:val="00105D2D"/>
    <w:rsid w:val="00106515"/>
    <w:rsid w:val="00106C1A"/>
    <w:rsid w:val="00106DEB"/>
    <w:rsid w:val="00107F73"/>
    <w:rsid w:val="00110B2F"/>
    <w:rsid w:val="00110EB3"/>
    <w:rsid w:val="001112EE"/>
    <w:rsid w:val="00111680"/>
    <w:rsid w:val="0011224F"/>
    <w:rsid w:val="00112C0B"/>
    <w:rsid w:val="00113E39"/>
    <w:rsid w:val="00114B0A"/>
    <w:rsid w:val="001156E1"/>
    <w:rsid w:val="00116EE5"/>
    <w:rsid w:val="00117591"/>
    <w:rsid w:val="001176DA"/>
    <w:rsid w:val="001209D8"/>
    <w:rsid w:val="00120D3B"/>
    <w:rsid w:val="0012126E"/>
    <w:rsid w:val="001220C2"/>
    <w:rsid w:val="001221CC"/>
    <w:rsid w:val="00122304"/>
    <w:rsid w:val="001224A1"/>
    <w:rsid w:val="00122550"/>
    <w:rsid w:val="0012342D"/>
    <w:rsid w:val="00123CCB"/>
    <w:rsid w:val="001244DD"/>
    <w:rsid w:val="001249CE"/>
    <w:rsid w:val="00124D72"/>
    <w:rsid w:val="00125035"/>
    <w:rsid w:val="0012640B"/>
    <w:rsid w:val="00126E60"/>
    <w:rsid w:val="00126FFF"/>
    <w:rsid w:val="00127E2D"/>
    <w:rsid w:val="00130619"/>
    <w:rsid w:val="00131182"/>
    <w:rsid w:val="00131C36"/>
    <w:rsid w:val="00132DD4"/>
    <w:rsid w:val="00133C4D"/>
    <w:rsid w:val="00134525"/>
    <w:rsid w:val="00134692"/>
    <w:rsid w:val="001361AF"/>
    <w:rsid w:val="001363EE"/>
    <w:rsid w:val="001366EA"/>
    <w:rsid w:val="00136B31"/>
    <w:rsid w:val="00136E8F"/>
    <w:rsid w:val="00137ACB"/>
    <w:rsid w:val="00137CCA"/>
    <w:rsid w:val="001405BD"/>
    <w:rsid w:val="00140C42"/>
    <w:rsid w:val="00141F4C"/>
    <w:rsid w:val="00142279"/>
    <w:rsid w:val="001435CF"/>
    <w:rsid w:val="0014407F"/>
    <w:rsid w:val="001440A1"/>
    <w:rsid w:val="0014666D"/>
    <w:rsid w:val="00146BE4"/>
    <w:rsid w:val="00147F02"/>
    <w:rsid w:val="001500C2"/>
    <w:rsid w:val="00150624"/>
    <w:rsid w:val="00152876"/>
    <w:rsid w:val="00152C4D"/>
    <w:rsid w:val="0015361A"/>
    <w:rsid w:val="001537D0"/>
    <w:rsid w:val="00153D4E"/>
    <w:rsid w:val="00154ACE"/>
    <w:rsid w:val="00155B3E"/>
    <w:rsid w:val="00155D6B"/>
    <w:rsid w:val="00157BC4"/>
    <w:rsid w:val="00157D30"/>
    <w:rsid w:val="0016044D"/>
    <w:rsid w:val="001611E1"/>
    <w:rsid w:val="00161C32"/>
    <w:rsid w:val="00162676"/>
    <w:rsid w:val="001632E9"/>
    <w:rsid w:val="0016355F"/>
    <w:rsid w:val="00163674"/>
    <w:rsid w:val="00163F87"/>
    <w:rsid w:val="001645B0"/>
    <w:rsid w:val="00164A91"/>
    <w:rsid w:val="00164CC2"/>
    <w:rsid w:val="001654E0"/>
    <w:rsid w:val="00166D81"/>
    <w:rsid w:val="00167510"/>
    <w:rsid w:val="00171181"/>
    <w:rsid w:val="00171BDA"/>
    <w:rsid w:val="001722B4"/>
    <w:rsid w:val="001729CA"/>
    <w:rsid w:val="001729E1"/>
    <w:rsid w:val="0017339E"/>
    <w:rsid w:val="00173584"/>
    <w:rsid w:val="00173CF0"/>
    <w:rsid w:val="00174379"/>
    <w:rsid w:val="0017465C"/>
    <w:rsid w:val="001748C9"/>
    <w:rsid w:val="00175646"/>
    <w:rsid w:val="00175CD8"/>
    <w:rsid w:val="00175EB5"/>
    <w:rsid w:val="00177152"/>
    <w:rsid w:val="001774D6"/>
    <w:rsid w:val="00177D4A"/>
    <w:rsid w:val="00177EAA"/>
    <w:rsid w:val="001808E0"/>
    <w:rsid w:val="0018118A"/>
    <w:rsid w:val="00181833"/>
    <w:rsid w:val="001820F7"/>
    <w:rsid w:val="00182A9A"/>
    <w:rsid w:val="00182DA9"/>
    <w:rsid w:val="00184126"/>
    <w:rsid w:val="00184490"/>
    <w:rsid w:val="0018537B"/>
    <w:rsid w:val="00185E0D"/>
    <w:rsid w:val="00186359"/>
    <w:rsid w:val="00186612"/>
    <w:rsid w:val="00187BD6"/>
    <w:rsid w:val="001904C8"/>
    <w:rsid w:val="001905A4"/>
    <w:rsid w:val="0019176E"/>
    <w:rsid w:val="001918D5"/>
    <w:rsid w:val="00191C87"/>
    <w:rsid w:val="00192A8E"/>
    <w:rsid w:val="00192EDE"/>
    <w:rsid w:val="00192F82"/>
    <w:rsid w:val="001936C1"/>
    <w:rsid w:val="00193FA9"/>
    <w:rsid w:val="001945F6"/>
    <w:rsid w:val="0019489F"/>
    <w:rsid w:val="00194BA7"/>
    <w:rsid w:val="00195397"/>
    <w:rsid w:val="0019618F"/>
    <w:rsid w:val="001974BD"/>
    <w:rsid w:val="00197C2F"/>
    <w:rsid w:val="001A0592"/>
    <w:rsid w:val="001A0633"/>
    <w:rsid w:val="001A085A"/>
    <w:rsid w:val="001A0B38"/>
    <w:rsid w:val="001A312B"/>
    <w:rsid w:val="001A3E62"/>
    <w:rsid w:val="001A46E2"/>
    <w:rsid w:val="001A49A4"/>
    <w:rsid w:val="001A5A73"/>
    <w:rsid w:val="001A64E8"/>
    <w:rsid w:val="001A6DB4"/>
    <w:rsid w:val="001A7001"/>
    <w:rsid w:val="001A721E"/>
    <w:rsid w:val="001A7689"/>
    <w:rsid w:val="001A7B38"/>
    <w:rsid w:val="001A7B3B"/>
    <w:rsid w:val="001A7EDB"/>
    <w:rsid w:val="001B027B"/>
    <w:rsid w:val="001B0B54"/>
    <w:rsid w:val="001B0F04"/>
    <w:rsid w:val="001B186A"/>
    <w:rsid w:val="001B1897"/>
    <w:rsid w:val="001B1ED9"/>
    <w:rsid w:val="001B2AA8"/>
    <w:rsid w:val="001B2FD4"/>
    <w:rsid w:val="001B30B8"/>
    <w:rsid w:val="001B3390"/>
    <w:rsid w:val="001B43C4"/>
    <w:rsid w:val="001B43F8"/>
    <w:rsid w:val="001B4C6B"/>
    <w:rsid w:val="001B5227"/>
    <w:rsid w:val="001B5BCC"/>
    <w:rsid w:val="001B5CE2"/>
    <w:rsid w:val="001B60B7"/>
    <w:rsid w:val="001B719A"/>
    <w:rsid w:val="001B71E9"/>
    <w:rsid w:val="001B7819"/>
    <w:rsid w:val="001C0260"/>
    <w:rsid w:val="001C031D"/>
    <w:rsid w:val="001C0A40"/>
    <w:rsid w:val="001C10C4"/>
    <w:rsid w:val="001C2F4D"/>
    <w:rsid w:val="001C3430"/>
    <w:rsid w:val="001C3A59"/>
    <w:rsid w:val="001C4D3A"/>
    <w:rsid w:val="001C6119"/>
    <w:rsid w:val="001C6EA7"/>
    <w:rsid w:val="001C795B"/>
    <w:rsid w:val="001D0096"/>
    <w:rsid w:val="001D0177"/>
    <w:rsid w:val="001D07DE"/>
    <w:rsid w:val="001D0DF8"/>
    <w:rsid w:val="001D2CBE"/>
    <w:rsid w:val="001D3387"/>
    <w:rsid w:val="001D37A0"/>
    <w:rsid w:val="001D3B3E"/>
    <w:rsid w:val="001D6646"/>
    <w:rsid w:val="001D68B3"/>
    <w:rsid w:val="001D6B20"/>
    <w:rsid w:val="001D7155"/>
    <w:rsid w:val="001E165A"/>
    <w:rsid w:val="001E2C9D"/>
    <w:rsid w:val="001E31E2"/>
    <w:rsid w:val="001E4049"/>
    <w:rsid w:val="001E443F"/>
    <w:rsid w:val="001E4B33"/>
    <w:rsid w:val="001E5711"/>
    <w:rsid w:val="001F0020"/>
    <w:rsid w:val="001F09EC"/>
    <w:rsid w:val="001F1579"/>
    <w:rsid w:val="001F2F00"/>
    <w:rsid w:val="001F305C"/>
    <w:rsid w:val="001F3B48"/>
    <w:rsid w:val="001F3B60"/>
    <w:rsid w:val="001F517F"/>
    <w:rsid w:val="001F52E3"/>
    <w:rsid w:val="001F585A"/>
    <w:rsid w:val="001F66EE"/>
    <w:rsid w:val="001F72B5"/>
    <w:rsid w:val="001F7736"/>
    <w:rsid w:val="00200808"/>
    <w:rsid w:val="0020087F"/>
    <w:rsid w:val="00201047"/>
    <w:rsid w:val="002018BB"/>
    <w:rsid w:val="0020193C"/>
    <w:rsid w:val="00201FB7"/>
    <w:rsid w:val="0020233A"/>
    <w:rsid w:val="00202B2B"/>
    <w:rsid w:val="00204CE0"/>
    <w:rsid w:val="00204D5A"/>
    <w:rsid w:val="00205DC9"/>
    <w:rsid w:val="00206D0E"/>
    <w:rsid w:val="00207D94"/>
    <w:rsid w:val="002100D0"/>
    <w:rsid w:val="002109BB"/>
    <w:rsid w:val="00211117"/>
    <w:rsid w:val="00212201"/>
    <w:rsid w:val="00212747"/>
    <w:rsid w:val="00213363"/>
    <w:rsid w:val="00213846"/>
    <w:rsid w:val="002140D8"/>
    <w:rsid w:val="00214876"/>
    <w:rsid w:val="00214922"/>
    <w:rsid w:val="00214F32"/>
    <w:rsid w:val="00215013"/>
    <w:rsid w:val="00215DF3"/>
    <w:rsid w:val="0021615C"/>
    <w:rsid w:val="0021668D"/>
    <w:rsid w:val="002169C7"/>
    <w:rsid w:val="002172A5"/>
    <w:rsid w:val="00220B25"/>
    <w:rsid w:val="00220BF2"/>
    <w:rsid w:val="00220CEC"/>
    <w:rsid w:val="00220E9F"/>
    <w:rsid w:val="00221CC2"/>
    <w:rsid w:val="00221D3D"/>
    <w:rsid w:val="00221DB0"/>
    <w:rsid w:val="00222AFB"/>
    <w:rsid w:val="002239C4"/>
    <w:rsid w:val="00223E47"/>
    <w:rsid w:val="00224077"/>
    <w:rsid w:val="00225166"/>
    <w:rsid w:val="002257C4"/>
    <w:rsid w:val="00226D57"/>
    <w:rsid w:val="00230E34"/>
    <w:rsid w:val="0023216F"/>
    <w:rsid w:val="00232715"/>
    <w:rsid w:val="00233639"/>
    <w:rsid w:val="00234C53"/>
    <w:rsid w:val="0023535E"/>
    <w:rsid w:val="00235BA1"/>
    <w:rsid w:val="00236936"/>
    <w:rsid w:val="00237489"/>
    <w:rsid w:val="002378AE"/>
    <w:rsid w:val="00237B4B"/>
    <w:rsid w:val="0024009D"/>
    <w:rsid w:val="00240317"/>
    <w:rsid w:val="00240816"/>
    <w:rsid w:val="00241436"/>
    <w:rsid w:val="00241454"/>
    <w:rsid w:val="00241867"/>
    <w:rsid w:val="00241AD9"/>
    <w:rsid w:val="00241BF9"/>
    <w:rsid w:val="00242A47"/>
    <w:rsid w:val="00242E71"/>
    <w:rsid w:val="00242EB2"/>
    <w:rsid w:val="002436E3"/>
    <w:rsid w:val="00243A31"/>
    <w:rsid w:val="00243D04"/>
    <w:rsid w:val="00243E2C"/>
    <w:rsid w:val="002440A6"/>
    <w:rsid w:val="002445B9"/>
    <w:rsid w:val="00244718"/>
    <w:rsid w:val="00245523"/>
    <w:rsid w:val="002455AB"/>
    <w:rsid w:val="00246548"/>
    <w:rsid w:val="00246CD8"/>
    <w:rsid w:val="00250021"/>
    <w:rsid w:val="00250132"/>
    <w:rsid w:val="00251991"/>
    <w:rsid w:val="00252293"/>
    <w:rsid w:val="0025278B"/>
    <w:rsid w:val="00252E40"/>
    <w:rsid w:val="002551BB"/>
    <w:rsid w:val="002551EF"/>
    <w:rsid w:val="00255599"/>
    <w:rsid w:val="0025571F"/>
    <w:rsid w:val="00255A76"/>
    <w:rsid w:val="00255D00"/>
    <w:rsid w:val="00256CBA"/>
    <w:rsid w:val="00257217"/>
    <w:rsid w:val="002600EE"/>
    <w:rsid w:val="002611A5"/>
    <w:rsid w:val="00261435"/>
    <w:rsid w:val="00262254"/>
    <w:rsid w:val="0026285E"/>
    <w:rsid w:val="0026469C"/>
    <w:rsid w:val="00265EF0"/>
    <w:rsid w:val="0026795D"/>
    <w:rsid w:val="00270553"/>
    <w:rsid w:val="002706CF"/>
    <w:rsid w:val="00270BFB"/>
    <w:rsid w:val="00272753"/>
    <w:rsid w:val="00272DFE"/>
    <w:rsid w:val="00273A91"/>
    <w:rsid w:val="002749F2"/>
    <w:rsid w:val="002754B1"/>
    <w:rsid w:val="00276596"/>
    <w:rsid w:val="00276862"/>
    <w:rsid w:val="00276AAC"/>
    <w:rsid w:val="00276C72"/>
    <w:rsid w:val="00276C8C"/>
    <w:rsid w:val="002771B6"/>
    <w:rsid w:val="002779F7"/>
    <w:rsid w:val="00277EC9"/>
    <w:rsid w:val="0028108E"/>
    <w:rsid w:val="002815A3"/>
    <w:rsid w:val="00281B76"/>
    <w:rsid w:val="00281D52"/>
    <w:rsid w:val="00281E91"/>
    <w:rsid w:val="00290072"/>
    <w:rsid w:val="00291676"/>
    <w:rsid w:val="00291801"/>
    <w:rsid w:val="00291CBA"/>
    <w:rsid w:val="0029210F"/>
    <w:rsid w:val="00292AD7"/>
    <w:rsid w:val="00293191"/>
    <w:rsid w:val="002949BB"/>
    <w:rsid w:val="002949EE"/>
    <w:rsid w:val="00294BB8"/>
    <w:rsid w:val="00294CD6"/>
    <w:rsid w:val="00294D2B"/>
    <w:rsid w:val="00295FAE"/>
    <w:rsid w:val="00295FF3"/>
    <w:rsid w:val="00297C53"/>
    <w:rsid w:val="002A01B8"/>
    <w:rsid w:val="002A05E0"/>
    <w:rsid w:val="002A1B4D"/>
    <w:rsid w:val="002A1C1F"/>
    <w:rsid w:val="002A26CD"/>
    <w:rsid w:val="002A2A4F"/>
    <w:rsid w:val="002A6548"/>
    <w:rsid w:val="002A6DA5"/>
    <w:rsid w:val="002A71C2"/>
    <w:rsid w:val="002A7B50"/>
    <w:rsid w:val="002A7EB0"/>
    <w:rsid w:val="002B1C50"/>
    <w:rsid w:val="002B3042"/>
    <w:rsid w:val="002B3306"/>
    <w:rsid w:val="002B3567"/>
    <w:rsid w:val="002B365E"/>
    <w:rsid w:val="002B419C"/>
    <w:rsid w:val="002B471B"/>
    <w:rsid w:val="002B5149"/>
    <w:rsid w:val="002B5329"/>
    <w:rsid w:val="002B54FD"/>
    <w:rsid w:val="002B579D"/>
    <w:rsid w:val="002B58C1"/>
    <w:rsid w:val="002B58CE"/>
    <w:rsid w:val="002B60DB"/>
    <w:rsid w:val="002B69FB"/>
    <w:rsid w:val="002B7397"/>
    <w:rsid w:val="002B7F70"/>
    <w:rsid w:val="002C09B0"/>
    <w:rsid w:val="002C1E68"/>
    <w:rsid w:val="002C584B"/>
    <w:rsid w:val="002C5939"/>
    <w:rsid w:val="002C6658"/>
    <w:rsid w:val="002C7390"/>
    <w:rsid w:val="002D02B2"/>
    <w:rsid w:val="002D07C1"/>
    <w:rsid w:val="002D3485"/>
    <w:rsid w:val="002D38B1"/>
    <w:rsid w:val="002D39D7"/>
    <w:rsid w:val="002D3AF5"/>
    <w:rsid w:val="002D4E6E"/>
    <w:rsid w:val="002D7039"/>
    <w:rsid w:val="002D7A5D"/>
    <w:rsid w:val="002E02BB"/>
    <w:rsid w:val="002E0494"/>
    <w:rsid w:val="002E0609"/>
    <w:rsid w:val="002E0AA3"/>
    <w:rsid w:val="002E1172"/>
    <w:rsid w:val="002E2357"/>
    <w:rsid w:val="002E25D3"/>
    <w:rsid w:val="002E2CCF"/>
    <w:rsid w:val="002E2D7D"/>
    <w:rsid w:val="002E2E82"/>
    <w:rsid w:val="002E3613"/>
    <w:rsid w:val="002E3639"/>
    <w:rsid w:val="002E3BEF"/>
    <w:rsid w:val="002E3E04"/>
    <w:rsid w:val="002E4C5E"/>
    <w:rsid w:val="002E5BA8"/>
    <w:rsid w:val="002E5FBF"/>
    <w:rsid w:val="002E72BC"/>
    <w:rsid w:val="002E73C6"/>
    <w:rsid w:val="002E7AE5"/>
    <w:rsid w:val="002E7CC9"/>
    <w:rsid w:val="002E7D3E"/>
    <w:rsid w:val="002E7F6E"/>
    <w:rsid w:val="002F048A"/>
    <w:rsid w:val="002F06A3"/>
    <w:rsid w:val="002F0878"/>
    <w:rsid w:val="002F1ADB"/>
    <w:rsid w:val="002F1C3B"/>
    <w:rsid w:val="002F35E1"/>
    <w:rsid w:val="002F4105"/>
    <w:rsid w:val="002F4478"/>
    <w:rsid w:val="002F4A67"/>
    <w:rsid w:val="002F51EA"/>
    <w:rsid w:val="002F5251"/>
    <w:rsid w:val="002F7332"/>
    <w:rsid w:val="002F76AB"/>
    <w:rsid w:val="002F7D35"/>
    <w:rsid w:val="00300BFC"/>
    <w:rsid w:val="00300C10"/>
    <w:rsid w:val="00300FB6"/>
    <w:rsid w:val="00302708"/>
    <w:rsid w:val="00303D5E"/>
    <w:rsid w:val="0030437F"/>
    <w:rsid w:val="00305262"/>
    <w:rsid w:val="003066F7"/>
    <w:rsid w:val="00306713"/>
    <w:rsid w:val="0030707B"/>
    <w:rsid w:val="00307158"/>
    <w:rsid w:val="003079AF"/>
    <w:rsid w:val="00307D1C"/>
    <w:rsid w:val="00310601"/>
    <w:rsid w:val="00310A50"/>
    <w:rsid w:val="00311F4E"/>
    <w:rsid w:val="00312527"/>
    <w:rsid w:val="00313591"/>
    <w:rsid w:val="00313878"/>
    <w:rsid w:val="00313AE9"/>
    <w:rsid w:val="00314A38"/>
    <w:rsid w:val="003156C2"/>
    <w:rsid w:val="00316040"/>
    <w:rsid w:val="00316680"/>
    <w:rsid w:val="0031692C"/>
    <w:rsid w:val="00316FF1"/>
    <w:rsid w:val="00317145"/>
    <w:rsid w:val="00317BB9"/>
    <w:rsid w:val="00320681"/>
    <w:rsid w:val="00321FB0"/>
    <w:rsid w:val="003226BF"/>
    <w:rsid w:val="00322B92"/>
    <w:rsid w:val="0032449B"/>
    <w:rsid w:val="00324B2C"/>
    <w:rsid w:val="00324D0C"/>
    <w:rsid w:val="00325244"/>
    <w:rsid w:val="00325725"/>
    <w:rsid w:val="0032649E"/>
    <w:rsid w:val="0032722F"/>
    <w:rsid w:val="00331970"/>
    <w:rsid w:val="00331E68"/>
    <w:rsid w:val="00333511"/>
    <w:rsid w:val="00334E23"/>
    <w:rsid w:val="003351B6"/>
    <w:rsid w:val="00335C10"/>
    <w:rsid w:val="0033605A"/>
    <w:rsid w:val="00337AFB"/>
    <w:rsid w:val="00340A6A"/>
    <w:rsid w:val="00341617"/>
    <w:rsid w:val="00341CF6"/>
    <w:rsid w:val="00341DCB"/>
    <w:rsid w:val="00342DAB"/>
    <w:rsid w:val="0034328C"/>
    <w:rsid w:val="0034377D"/>
    <w:rsid w:val="0034438B"/>
    <w:rsid w:val="0034439E"/>
    <w:rsid w:val="00344D11"/>
    <w:rsid w:val="0034509A"/>
    <w:rsid w:val="00345CB9"/>
    <w:rsid w:val="0034616E"/>
    <w:rsid w:val="0034703A"/>
    <w:rsid w:val="0034718A"/>
    <w:rsid w:val="00347264"/>
    <w:rsid w:val="0034777C"/>
    <w:rsid w:val="003477BE"/>
    <w:rsid w:val="00350067"/>
    <w:rsid w:val="00350B06"/>
    <w:rsid w:val="003511F5"/>
    <w:rsid w:val="0035140B"/>
    <w:rsid w:val="0035207E"/>
    <w:rsid w:val="00352BB4"/>
    <w:rsid w:val="00352BBE"/>
    <w:rsid w:val="003535C7"/>
    <w:rsid w:val="00353AF8"/>
    <w:rsid w:val="00353C0A"/>
    <w:rsid w:val="00354767"/>
    <w:rsid w:val="00355355"/>
    <w:rsid w:val="00355C99"/>
    <w:rsid w:val="0035633C"/>
    <w:rsid w:val="00360859"/>
    <w:rsid w:val="00360CA6"/>
    <w:rsid w:val="00360E4F"/>
    <w:rsid w:val="0036118D"/>
    <w:rsid w:val="003620F5"/>
    <w:rsid w:val="003627DA"/>
    <w:rsid w:val="00363FDE"/>
    <w:rsid w:val="0036414E"/>
    <w:rsid w:val="003648EF"/>
    <w:rsid w:val="00365DAA"/>
    <w:rsid w:val="00366424"/>
    <w:rsid w:val="00366C74"/>
    <w:rsid w:val="00370113"/>
    <w:rsid w:val="00370516"/>
    <w:rsid w:val="003713A3"/>
    <w:rsid w:val="00371497"/>
    <w:rsid w:val="00371D05"/>
    <w:rsid w:val="00372F81"/>
    <w:rsid w:val="00373590"/>
    <w:rsid w:val="00373F63"/>
    <w:rsid w:val="003745D8"/>
    <w:rsid w:val="00374CD4"/>
    <w:rsid w:val="003756C2"/>
    <w:rsid w:val="003769C2"/>
    <w:rsid w:val="00376EFB"/>
    <w:rsid w:val="00381391"/>
    <w:rsid w:val="00384F14"/>
    <w:rsid w:val="00386F3B"/>
    <w:rsid w:val="0038717F"/>
    <w:rsid w:val="0038793A"/>
    <w:rsid w:val="00390055"/>
    <w:rsid w:val="003905F3"/>
    <w:rsid w:val="00390742"/>
    <w:rsid w:val="003911D2"/>
    <w:rsid w:val="00391C44"/>
    <w:rsid w:val="00391F28"/>
    <w:rsid w:val="00392ACA"/>
    <w:rsid w:val="003945E9"/>
    <w:rsid w:val="00394C75"/>
    <w:rsid w:val="00396E18"/>
    <w:rsid w:val="003979C9"/>
    <w:rsid w:val="003A0524"/>
    <w:rsid w:val="003A0A03"/>
    <w:rsid w:val="003A1E5C"/>
    <w:rsid w:val="003A2B95"/>
    <w:rsid w:val="003A2C5F"/>
    <w:rsid w:val="003A30A7"/>
    <w:rsid w:val="003A3340"/>
    <w:rsid w:val="003A3C00"/>
    <w:rsid w:val="003A3D02"/>
    <w:rsid w:val="003A46B3"/>
    <w:rsid w:val="003A4AB3"/>
    <w:rsid w:val="003A59A6"/>
    <w:rsid w:val="003A65E8"/>
    <w:rsid w:val="003A6B54"/>
    <w:rsid w:val="003B0351"/>
    <w:rsid w:val="003B0ECF"/>
    <w:rsid w:val="003B23C5"/>
    <w:rsid w:val="003B4283"/>
    <w:rsid w:val="003B468D"/>
    <w:rsid w:val="003B49A0"/>
    <w:rsid w:val="003B49BE"/>
    <w:rsid w:val="003B4FEB"/>
    <w:rsid w:val="003B63B1"/>
    <w:rsid w:val="003B7407"/>
    <w:rsid w:val="003B76DB"/>
    <w:rsid w:val="003B77A9"/>
    <w:rsid w:val="003C01D1"/>
    <w:rsid w:val="003C056E"/>
    <w:rsid w:val="003C1085"/>
    <w:rsid w:val="003C2A47"/>
    <w:rsid w:val="003C2D17"/>
    <w:rsid w:val="003C3163"/>
    <w:rsid w:val="003C322B"/>
    <w:rsid w:val="003C41CF"/>
    <w:rsid w:val="003C4A4D"/>
    <w:rsid w:val="003C5B05"/>
    <w:rsid w:val="003C5B65"/>
    <w:rsid w:val="003C6FCB"/>
    <w:rsid w:val="003C7CD9"/>
    <w:rsid w:val="003D038D"/>
    <w:rsid w:val="003D0E10"/>
    <w:rsid w:val="003D1320"/>
    <w:rsid w:val="003D171B"/>
    <w:rsid w:val="003D1B07"/>
    <w:rsid w:val="003D1FB8"/>
    <w:rsid w:val="003D21E1"/>
    <w:rsid w:val="003D33A3"/>
    <w:rsid w:val="003D3C1D"/>
    <w:rsid w:val="003D48D5"/>
    <w:rsid w:val="003D5016"/>
    <w:rsid w:val="003D52DF"/>
    <w:rsid w:val="003D5F54"/>
    <w:rsid w:val="003D6074"/>
    <w:rsid w:val="003E0974"/>
    <w:rsid w:val="003E0C68"/>
    <w:rsid w:val="003E1874"/>
    <w:rsid w:val="003E1BD8"/>
    <w:rsid w:val="003E1DEC"/>
    <w:rsid w:val="003E3862"/>
    <w:rsid w:val="003E38E3"/>
    <w:rsid w:val="003E3FC4"/>
    <w:rsid w:val="003E40FA"/>
    <w:rsid w:val="003E49C5"/>
    <w:rsid w:val="003E53FC"/>
    <w:rsid w:val="003E559C"/>
    <w:rsid w:val="003E6833"/>
    <w:rsid w:val="003F141E"/>
    <w:rsid w:val="003F16FC"/>
    <w:rsid w:val="003F1FD3"/>
    <w:rsid w:val="003F352D"/>
    <w:rsid w:val="003F3886"/>
    <w:rsid w:val="003F5782"/>
    <w:rsid w:val="003F5E5E"/>
    <w:rsid w:val="003F5FAD"/>
    <w:rsid w:val="003F66A1"/>
    <w:rsid w:val="003F7A25"/>
    <w:rsid w:val="0040034E"/>
    <w:rsid w:val="00400682"/>
    <w:rsid w:val="00402AFF"/>
    <w:rsid w:val="00402DE1"/>
    <w:rsid w:val="0040663A"/>
    <w:rsid w:val="00407F2B"/>
    <w:rsid w:val="00411457"/>
    <w:rsid w:val="00411885"/>
    <w:rsid w:val="00412663"/>
    <w:rsid w:val="00412CD5"/>
    <w:rsid w:val="004132F4"/>
    <w:rsid w:val="00413C45"/>
    <w:rsid w:val="004150B6"/>
    <w:rsid w:val="0041528B"/>
    <w:rsid w:val="004158DA"/>
    <w:rsid w:val="00415B54"/>
    <w:rsid w:val="004167A8"/>
    <w:rsid w:val="0041747D"/>
    <w:rsid w:val="00417D25"/>
    <w:rsid w:val="00420B65"/>
    <w:rsid w:val="004216F1"/>
    <w:rsid w:val="00421E8B"/>
    <w:rsid w:val="00421F0F"/>
    <w:rsid w:val="00422020"/>
    <w:rsid w:val="004221F6"/>
    <w:rsid w:val="00422868"/>
    <w:rsid w:val="004235ED"/>
    <w:rsid w:val="004258E1"/>
    <w:rsid w:val="004260B1"/>
    <w:rsid w:val="004267C0"/>
    <w:rsid w:val="00430643"/>
    <w:rsid w:val="004306A9"/>
    <w:rsid w:val="00430E0B"/>
    <w:rsid w:val="004321B0"/>
    <w:rsid w:val="004324F7"/>
    <w:rsid w:val="0043333B"/>
    <w:rsid w:val="00433646"/>
    <w:rsid w:val="00433E20"/>
    <w:rsid w:val="0043496F"/>
    <w:rsid w:val="00434CB0"/>
    <w:rsid w:val="00435CEF"/>
    <w:rsid w:val="00437D62"/>
    <w:rsid w:val="004408A2"/>
    <w:rsid w:val="00440BF0"/>
    <w:rsid w:val="00442040"/>
    <w:rsid w:val="0044220C"/>
    <w:rsid w:val="00442FFC"/>
    <w:rsid w:val="00443759"/>
    <w:rsid w:val="00444338"/>
    <w:rsid w:val="004445FE"/>
    <w:rsid w:val="00450640"/>
    <w:rsid w:val="004509C1"/>
    <w:rsid w:val="00450C67"/>
    <w:rsid w:val="00451544"/>
    <w:rsid w:val="0045213B"/>
    <w:rsid w:val="004529C5"/>
    <w:rsid w:val="004537F7"/>
    <w:rsid w:val="00453968"/>
    <w:rsid w:val="004543BB"/>
    <w:rsid w:val="004548EB"/>
    <w:rsid w:val="00454FD3"/>
    <w:rsid w:val="00455D7F"/>
    <w:rsid w:val="00456D55"/>
    <w:rsid w:val="00457107"/>
    <w:rsid w:val="004572F4"/>
    <w:rsid w:val="004613B9"/>
    <w:rsid w:val="00461FA6"/>
    <w:rsid w:val="00462A19"/>
    <w:rsid w:val="00462F58"/>
    <w:rsid w:val="00463090"/>
    <w:rsid w:val="00463667"/>
    <w:rsid w:val="00463945"/>
    <w:rsid w:val="00464955"/>
    <w:rsid w:val="004660C8"/>
    <w:rsid w:val="00470E2E"/>
    <w:rsid w:val="00471343"/>
    <w:rsid w:val="0047209F"/>
    <w:rsid w:val="00472962"/>
    <w:rsid w:val="0047296D"/>
    <w:rsid w:val="00473834"/>
    <w:rsid w:val="00473988"/>
    <w:rsid w:val="004746D8"/>
    <w:rsid w:val="00476238"/>
    <w:rsid w:val="004767D2"/>
    <w:rsid w:val="00476816"/>
    <w:rsid w:val="00476D57"/>
    <w:rsid w:val="004808BC"/>
    <w:rsid w:val="0048218F"/>
    <w:rsid w:val="00482ABC"/>
    <w:rsid w:val="00483D48"/>
    <w:rsid w:val="004849C0"/>
    <w:rsid w:val="00484A98"/>
    <w:rsid w:val="00484C48"/>
    <w:rsid w:val="00486E56"/>
    <w:rsid w:val="004870B2"/>
    <w:rsid w:val="00487798"/>
    <w:rsid w:val="004916BC"/>
    <w:rsid w:val="00491BD3"/>
    <w:rsid w:val="004922A2"/>
    <w:rsid w:val="004923A9"/>
    <w:rsid w:val="004924B7"/>
    <w:rsid w:val="0049306E"/>
    <w:rsid w:val="00493D59"/>
    <w:rsid w:val="0049569C"/>
    <w:rsid w:val="00495F20"/>
    <w:rsid w:val="00497E07"/>
    <w:rsid w:val="004A0442"/>
    <w:rsid w:val="004A0BDB"/>
    <w:rsid w:val="004A28EA"/>
    <w:rsid w:val="004A431D"/>
    <w:rsid w:val="004A4E23"/>
    <w:rsid w:val="004A63B9"/>
    <w:rsid w:val="004A6B0A"/>
    <w:rsid w:val="004A72E5"/>
    <w:rsid w:val="004A7402"/>
    <w:rsid w:val="004A7CE5"/>
    <w:rsid w:val="004B0F26"/>
    <w:rsid w:val="004B12CF"/>
    <w:rsid w:val="004B2003"/>
    <w:rsid w:val="004B20F6"/>
    <w:rsid w:val="004B2609"/>
    <w:rsid w:val="004B35BB"/>
    <w:rsid w:val="004B4807"/>
    <w:rsid w:val="004B678C"/>
    <w:rsid w:val="004B7088"/>
    <w:rsid w:val="004C00A3"/>
    <w:rsid w:val="004C0289"/>
    <w:rsid w:val="004C0DA6"/>
    <w:rsid w:val="004C1831"/>
    <w:rsid w:val="004C1CA0"/>
    <w:rsid w:val="004C26AE"/>
    <w:rsid w:val="004C29C5"/>
    <w:rsid w:val="004C3AEA"/>
    <w:rsid w:val="004C619D"/>
    <w:rsid w:val="004C765B"/>
    <w:rsid w:val="004C78BA"/>
    <w:rsid w:val="004C79F7"/>
    <w:rsid w:val="004D0041"/>
    <w:rsid w:val="004D04E7"/>
    <w:rsid w:val="004D0526"/>
    <w:rsid w:val="004D06F9"/>
    <w:rsid w:val="004D0701"/>
    <w:rsid w:val="004D0860"/>
    <w:rsid w:val="004D28B2"/>
    <w:rsid w:val="004D303D"/>
    <w:rsid w:val="004D3299"/>
    <w:rsid w:val="004D3DFD"/>
    <w:rsid w:val="004D426E"/>
    <w:rsid w:val="004D5B68"/>
    <w:rsid w:val="004D6CC9"/>
    <w:rsid w:val="004D6FB8"/>
    <w:rsid w:val="004D758C"/>
    <w:rsid w:val="004E0469"/>
    <w:rsid w:val="004E0C6D"/>
    <w:rsid w:val="004E1195"/>
    <w:rsid w:val="004E3189"/>
    <w:rsid w:val="004E386C"/>
    <w:rsid w:val="004E3931"/>
    <w:rsid w:val="004E4A64"/>
    <w:rsid w:val="004E58C3"/>
    <w:rsid w:val="004E6BDC"/>
    <w:rsid w:val="004E6CA4"/>
    <w:rsid w:val="004E6D66"/>
    <w:rsid w:val="004E72D5"/>
    <w:rsid w:val="004E77A1"/>
    <w:rsid w:val="004E796F"/>
    <w:rsid w:val="004E7BBE"/>
    <w:rsid w:val="004E7F26"/>
    <w:rsid w:val="004F08E1"/>
    <w:rsid w:val="004F092D"/>
    <w:rsid w:val="004F3EC6"/>
    <w:rsid w:val="004F5888"/>
    <w:rsid w:val="004F6693"/>
    <w:rsid w:val="004F721F"/>
    <w:rsid w:val="0050011E"/>
    <w:rsid w:val="005005C9"/>
    <w:rsid w:val="005017C0"/>
    <w:rsid w:val="005052A0"/>
    <w:rsid w:val="00506543"/>
    <w:rsid w:val="0050763B"/>
    <w:rsid w:val="005101AA"/>
    <w:rsid w:val="00512A05"/>
    <w:rsid w:val="00512FF7"/>
    <w:rsid w:val="0051367E"/>
    <w:rsid w:val="00513699"/>
    <w:rsid w:val="005137CD"/>
    <w:rsid w:val="005156A7"/>
    <w:rsid w:val="005179DB"/>
    <w:rsid w:val="00521D29"/>
    <w:rsid w:val="00522D33"/>
    <w:rsid w:val="00522E6F"/>
    <w:rsid w:val="00523208"/>
    <w:rsid w:val="00523D46"/>
    <w:rsid w:val="005254BC"/>
    <w:rsid w:val="00525948"/>
    <w:rsid w:val="00527127"/>
    <w:rsid w:val="00527513"/>
    <w:rsid w:val="00527946"/>
    <w:rsid w:val="00527A9D"/>
    <w:rsid w:val="005301C5"/>
    <w:rsid w:val="005303D7"/>
    <w:rsid w:val="00530FD0"/>
    <w:rsid w:val="005312A3"/>
    <w:rsid w:val="00531D4E"/>
    <w:rsid w:val="0053248C"/>
    <w:rsid w:val="005326A4"/>
    <w:rsid w:val="005327C0"/>
    <w:rsid w:val="00532810"/>
    <w:rsid w:val="005328A0"/>
    <w:rsid w:val="00532B70"/>
    <w:rsid w:val="0053441E"/>
    <w:rsid w:val="00534421"/>
    <w:rsid w:val="00534B23"/>
    <w:rsid w:val="0053615E"/>
    <w:rsid w:val="00537252"/>
    <w:rsid w:val="00537BCE"/>
    <w:rsid w:val="0054236E"/>
    <w:rsid w:val="0054257C"/>
    <w:rsid w:val="005428EC"/>
    <w:rsid w:val="0054297F"/>
    <w:rsid w:val="00543CE1"/>
    <w:rsid w:val="00544896"/>
    <w:rsid w:val="005466DC"/>
    <w:rsid w:val="00546909"/>
    <w:rsid w:val="00546A0C"/>
    <w:rsid w:val="00546F9B"/>
    <w:rsid w:val="005475DE"/>
    <w:rsid w:val="00547689"/>
    <w:rsid w:val="00550BA2"/>
    <w:rsid w:val="00552CF9"/>
    <w:rsid w:val="00552D24"/>
    <w:rsid w:val="00552D5F"/>
    <w:rsid w:val="00552DDD"/>
    <w:rsid w:val="00556BC1"/>
    <w:rsid w:val="00560870"/>
    <w:rsid w:val="00561421"/>
    <w:rsid w:val="00562CC8"/>
    <w:rsid w:val="00562E77"/>
    <w:rsid w:val="005639F3"/>
    <w:rsid w:val="00563FE2"/>
    <w:rsid w:val="005641E4"/>
    <w:rsid w:val="00564E98"/>
    <w:rsid w:val="00566489"/>
    <w:rsid w:val="00566AEA"/>
    <w:rsid w:val="00566F0E"/>
    <w:rsid w:val="005676BA"/>
    <w:rsid w:val="005703CA"/>
    <w:rsid w:val="00570957"/>
    <w:rsid w:val="005719E3"/>
    <w:rsid w:val="005724D1"/>
    <w:rsid w:val="00572A7A"/>
    <w:rsid w:val="00573B4C"/>
    <w:rsid w:val="0057459A"/>
    <w:rsid w:val="00574DF8"/>
    <w:rsid w:val="005753CD"/>
    <w:rsid w:val="00576BA2"/>
    <w:rsid w:val="00577C8A"/>
    <w:rsid w:val="00577EDD"/>
    <w:rsid w:val="00580B51"/>
    <w:rsid w:val="005815BD"/>
    <w:rsid w:val="00582529"/>
    <w:rsid w:val="005827A8"/>
    <w:rsid w:val="00582F3D"/>
    <w:rsid w:val="005843CF"/>
    <w:rsid w:val="0058449A"/>
    <w:rsid w:val="00584601"/>
    <w:rsid w:val="00584AE2"/>
    <w:rsid w:val="00585633"/>
    <w:rsid w:val="005918EA"/>
    <w:rsid w:val="0059226D"/>
    <w:rsid w:val="00592B24"/>
    <w:rsid w:val="0059377F"/>
    <w:rsid w:val="0059378C"/>
    <w:rsid w:val="00594E56"/>
    <w:rsid w:val="00595CBE"/>
    <w:rsid w:val="00597919"/>
    <w:rsid w:val="005A071D"/>
    <w:rsid w:val="005A0842"/>
    <w:rsid w:val="005A08EE"/>
    <w:rsid w:val="005A0D14"/>
    <w:rsid w:val="005A145B"/>
    <w:rsid w:val="005A379F"/>
    <w:rsid w:val="005A3FD0"/>
    <w:rsid w:val="005A452C"/>
    <w:rsid w:val="005A492C"/>
    <w:rsid w:val="005A495A"/>
    <w:rsid w:val="005A518E"/>
    <w:rsid w:val="005A5748"/>
    <w:rsid w:val="005A5840"/>
    <w:rsid w:val="005A6CD4"/>
    <w:rsid w:val="005A71A9"/>
    <w:rsid w:val="005B03EA"/>
    <w:rsid w:val="005B0CD9"/>
    <w:rsid w:val="005B2C1A"/>
    <w:rsid w:val="005B473E"/>
    <w:rsid w:val="005B4903"/>
    <w:rsid w:val="005B4E4F"/>
    <w:rsid w:val="005B528B"/>
    <w:rsid w:val="005B5883"/>
    <w:rsid w:val="005B5D03"/>
    <w:rsid w:val="005B681D"/>
    <w:rsid w:val="005B7617"/>
    <w:rsid w:val="005C074F"/>
    <w:rsid w:val="005C0C68"/>
    <w:rsid w:val="005C0E56"/>
    <w:rsid w:val="005C1162"/>
    <w:rsid w:val="005C387D"/>
    <w:rsid w:val="005C3A21"/>
    <w:rsid w:val="005C3AC1"/>
    <w:rsid w:val="005C4B73"/>
    <w:rsid w:val="005C4EE9"/>
    <w:rsid w:val="005C7A56"/>
    <w:rsid w:val="005D03B5"/>
    <w:rsid w:val="005D1E02"/>
    <w:rsid w:val="005D20BD"/>
    <w:rsid w:val="005D3271"/>
    <w:rsid w:val="005D4567"/>
    <w:rsid w:val="005D4FAF"/>
    <w:rsid w:val="005D5217"/>
    <w:rsid w:val="005D6BD9"/>
    <w:rsid w:val="005D751E"/>
    <w:rsid w:val="005D7F40"/>
    <w:rsid w:val="005E018A"/>
    <w:rsid w:val="005E1E9A"/>
    <w:rsid w:val="005E3685"/>
    <w:rsid w:val="005E3F2D"/>
    <w:rsid w:val="005E6245"/>
    <w:rsid w:val="005E723A"/>
    <w:rsid w:val="005E78D4"/>
    <w:rsid w:val="005F1971"/>
    <w:rsid w:val="005F2441"/>
    <w:rsid w:val="005F2BE9"/>
    <w:rsid w:val="005F2DA8"/>
    <w:rsid w:val="005F31CB"/>
    <w:rsid w:val="005F3B13"/>
    <w:rsid w:val="005F3D6E"/>
    <w:rsid w:val="005F6A00"/>
    <w:rsid w:val="005F6BAA"/>
    <w:rsid w:val="005F6F53"/>
    <w:rsid w:val="006023D5"/>
    <w:rsid w:val="00603BB1"/>
    <w:rsid w:val="006050E8"/>
    <w:rsid w:val="00605764"/>
    <w:rsid w:val="00606390"/>
    <w:rsid w:val="0060646D"/>
    <w:rsid w:val="006078F7"/>
    <w:rsid w:val="00610AC2"/>
    <w:rsid w:val="00612149"/>
    <w:rsid w:val="0061216F"/>
    <w:rsid w:val="00612226"/>
    <w:rsid w:val="0061254A"/>
    <w:rsid w:val="0061314D"/>
    <w:rsid w:val="00613537"/>
    <w:rsid w:val="006135E0"/>
    <w:rsid w:val="006139D5"/>
    <w:rsid w:val="00614038"/>
    <w:rsid w:val="006149D6"/>
    <w:rsid w:val="0061561F"/>
    <w:rsid w:val="00615FC8"/>
    <w:rsid w:val="00616810"/>
    <w:rsid w:val="00616FB9"/>
    <w:rsid w:val="00621DF4"/>
    <w:rsid w:val="00622530"/>
    <w:rsid w:val="00622E6D"/>
    <w:rsid w:val="0062334D"/>
    <w:rsid w:val="00623DA7"/>
    <w:rsid w:val="006246BE"/>
    <w:rsid w:val="00624ED6"/>
    <w:rsid w:val="00625B70"/>
    <w:rsid w:val="00625DE1"/>
    <w:rsid w:val="006268BB"/>
    <w:rsid w:val="0063012B"/>
    <w:rsid w:val="006305B0"/>
    <w:rsid w:val="00630B5C"/>
    <w:rsid w:val="0063128A"/>
    <w:rsid w:val="00631967"/>
    <w:rsid w:val="0063275B"/>
    <w:rsid w:val="006343EF"/>
    <w:rsid w:val="00634A1C"/>
    <w:rsid w:val="00634E90"/>
    <w:rsid w:val="00635AEA"/>
    <w:rsid w:val="00635E77"/>
    <w:rsid w:val="00635FB0"/>
    <w:rsid w:val="006369AF"/>
    <w:rsid w:val="00636B88"/>
    <w:rsid w:val="00637141"/>
    <w:rsid w:val="006372F7"/>
    <w:rsid w:val="00637F00"/>
    <w:rsid w:val="00637F78"/>
    <w:rsid w:val="006404A9"/>
    <w:rsid w:val="00640975"/>
    <w:rsid w:val="00640A1E"/>
    <w:rsid w:val="00640D0A"/>
    <w:rsid w:val="00641F3F"/>
    <w:rsid w:val="00642FB8"/>
    <w:rsid w:val="00643780"/>
    <w:rsid w:val="00643F44"/>
    <w:rsid w:val="0064406C"/>
    <w:rsid w:val="00644293"/>
    <w:rsid w:val="006450ED"/>
    <w:rsid w:val="00645260"/>
    <w:rsid w:val="00645A5D"/>
    <w:rsid w:val="00647463"/>
    <w:rsid w:val="00647ABE"/>
    <w:rsid w:val="00647B42"/>
    <w:rsid w:val="00650512"/>
    <w:rsid w:val="00650CEE"/>
    <w:rsid w:val="006512D2"/>
    <w:rsid w:val="00651C6F"/>
    <w:rsid w:val="00651FB0"/>
    <w:rsid w:val="006523FE"/>
    <w:rsid w:val="00652833"/>
    <w:rsid w:val="00653486"/>
    <w:rsid w:val="00654CAC"/>
    <w:rsid w:val="00654D3E"/>
    <w:rsid w:val="006550E3"/>
    <w:rsid w:val="00655695"/>
    <w:rsid w:val="00656B43"/>
    <w:rsid w:val="00656F5D"/>
    <w:rsid w:val="0065730E"/>
    <w:rsid w:val="006626B8"/>
    <w:rsid w:val="00662CBA"/>
    <w:rsid w:val="006632D7"/>
    <w:rsid w:val="006635FD"/>
    <w:rsid w:val="00664050"/>
    <w:rsid w:val="0066447D"/>
    <w:rsid w:val="00664573"/>
    <w:rsid w:val="00664746"/>
    <w:rsid w:val="00664A30"/>
    <w:rsid w:val="00665773"/>
    <w:rsid w:val="00665777"/>
    <w:rsid w:val="00665BBA"/>
    <w:rsid w:val="0066636F"/>
    <w:rsid w:val="00666D8D"/>
    <w:rsid w:val="00667309"/>
    <w:rsid w:val="006677EC"/>
    <w:rsid w:val="006701CB"/>
    <w:rsid w:val="00670750"/>
    <w:rsid w:val="00670FA2"/>
    <w:rsid w:val="00671182"/>
    <w:rsid w:val="0067143E"/>
    <w:rsid w:val="00671511"/>
    <w:rsid w:val="006725A3"/>
    <w:rsid w:val="006735D0"/>
    <w:rsid w:val="00673610"/>
    <w:rsid w:val="00673E09"/>
    <w:rsid w:val="006741E0"/>
    <w:rsid w:val="00674E25"/>
    <w:rsid w:val="00674EE8"/>
    <w:rsid w:val="00675459"/>
    <w:rsid w:val="00675606"/>
    <w:rsid w:val="00675A43"/>
    <w:rsid w:val="00675DC5"/>
    <w:rsid w:val="00675F50"/>
    <w:rsid w:val="00676CFA"/>
    <w:rsid w:val="0067710B"/>
    <w:rsid w:val="006778F2"/>
    <w:rsid w:val="006803A7"/>
    <w:rsid w:val="00680950"/>
    <w:rsid w:val="00680D46"/>
    <w:rsid w:val="006829F9"/>
    <w:rsid w:val="006830ED"/>
    <w:rsid w:val="00683862"/>
    <w:rsid w:val="006853B4"/>
    <w:rsid w:val="00685ECF"/>
    <w:rsid w:val="006860CA"/>
    <w:rsid w:val="006863B3"/>
    <w:rsid w:val="00686919"/>
    <w:rsid w:val="00687514"/>
    <w:rsid w:val="00690060"/>
    <w:rsid w:val="00690617"/>
    <w:rsid w:val="00690E1A"/>
    <w:rsid w:val="0069195D"/>
    <w:rsid w:val="00691AD7"/>
    <w:rsid w:val="00692041"/>
    <w:rsid w:val="006921F0"/>
    <w:rsid w:val="006958C2"/>
    <w:rsid w:val="006958DC"/>
    <w:rsid w:val="00695C70"/>
    <w:rsid w:val="0069638E"/>
    <w:rsid w:val="006972F1"/>
    <w:rsid w:val="006A04AF"/>
    <w:rsid w:val="006A0D40"/>
    <w:rsid w:val="006A1E65"/>
    <w:rsid w:val="006A21A4"/>
    <w:rsid w:val="006A2302"/>
    <w:rsid w:val="006A2345"/>
    <w:rsid w:val="006A2961"/>
    <w:rsid w:val="006A3BF3"/>
    <w:rsid w:val="006A5461"/>
    <w:rsid w:val="006A5C75"/>
    <w:rsid w:val="006A61DA"/>
    <w:rsid w:val="006A69CE"/>
    <w:rsid w:val="006A6F7B"/>
    <w:rsid w:val="006A71B4"/>
    <w:rsid w:val="006A7D66"/>
    <w:rsid w:val="006A7DE2"/>
    <w:rsid w:val="006B0DE5"/>
    <w:rsid w:val="006B1911"/>
    <w:rsid w:val="006B2036"/>
    <w:rsid w:val="006B27AD"/>
    <w:rsid w:val="006B343E"/>
    <w:rsid w:val="006B4B83"/>
    <w:rsid w:val="006B4C6B"/>
    <w:rsid w:val="006B5553"/>
    <w:rsid w:val="006B5989"/>
    <w:rsid w:val="006B5DC3"/>
    <w:rsid w:val="006B6E53"/>
    <w:rsid w:val="006B722B"/>
    <w:rsid w:val="006B7569"/>
    <w:rsid w:val="006B7F25"/>
    <w:rsid w:val="006B7F35"/>
    <w:rsid w:val="006B7FF7"/>
    <w:rsid w:val="006C065E"/>
    <w:rsid w:val="006C0B8B"/>
    <w:rsid w:val="006C3E6E"/>
    <w:rsid w:val="006C4099"/>
    <w:rsid w:val="006C41C2"/>
    <w:rsid w:val="006C584C"/>
    <w:rsid w:val="006C66E9"/>
    <w:rsid w:val="006D01A4"/>
    <w:rsid w:val="006D0C46"/>
    <w:rsid w:val="006D0DD0"/>
    <w:rsid w:val="006D2108"/>
    <w:rsid w:val="006D33F3"/>
    <w:rsid w:val="006D39A4"/>
    <w:rsid w:val="006D3A4F"/>
    <w:rsid w:val="006D484A"/>
    <w:rsid w:val="006D544D"/>
    <w:rsid w:val="006D62A2"/>
    <w:rsid w:val="006D6903"/>
    <w:rsid w:val="006E0276"/>
    <w:rsid w:val="006E0A9F"/>
    <w:rsid w:val="006E157B"/>
    <w:rsid w:val="006E249A"/>
    <w:rsid w:val="006E26CD"/>
    <w:rsid w:val="006E2924"/>
    <w:rsid w:val="006E4365"/>
    <w:rsid w:val="006E4D56"/>
    <w:rsid w:val="006E5951"/>
    <w:rsid w:val="006E63DC"/>
    <w:rsid w:val="006E6673"/>
    <w:rsid w:val="006F0DFE"/>
    <w:rsid w:val="006F14D8"/>
    <w:rsid w:val="006F1E06"/>
    <w:rsid w:val="006F1E4B"/>
    <w:rsid w:val="006F2014"/>
    <w:rsid w:val="006F26DD"/>
    <w:rsid w:val="006F27A4"/>
    <w:rsid w:val="006F3147"/>
    <w:rsid w:val="006F33FF"/>
    <w:rsid w:val="006F36C0"/>
    <w:rsid w:val="006F55BB"/>
    <w:rsid w:val="006F6D13"/>
    <w:rsid w:val="006F77CF"/>
    <w:rsid w:val="00700C75"/>
    <w:rsid w:val="00701127"/>
    <w:rsid w:val="00701E1F"/>
    <w:rsid w:val="00701FDD"/>
    <w:rsid w:val="0070423F"/>
    <w:rsid w:val="00705132"/>
    <w:rsid w:val="00705938"/>
    <w:rsid w:val="00705AA0"/>
    <w:rsid w:val="00706151"/>
    <w:rsid w:val="0070703D"/>
    <w:rsid w:val="00707130"/>
    <w:rsid w:val="00707512"/>
    <w:rsid w:val="00707516"/>
    <w:rsid w:val="0071012C"/>
    <w:rsid w:val="00710382"/>
    <w:rsid w:val="007131AB"/>
    <w:rsid w:val="007132D2"/>
    <w:rsid w:val="00713DE6"/>
    <w:rsid w:val="00713EB2"/>
    <w:rsid w:val="00714451"/>
    <w:rsid w:val="00714D6F"/>
    <w:rsid w:val="00715AE5"/>
    <w:rsid w:val="00715C47"/>
    <w:rsid w:val="0071657A"/>
    <w:rsid w:val="00716640"/>
    <w:rsid w:val="00717545"/>
    <w:rsid w:val="00717BA2"/>
    <w:rsid w:val="00721508"/>
    <w:rsid w:val="007219AF"/>
    <w:rsid w:val="00722B49"/>
    <w:rsid w:val="0072303D"/>
    <w:rsid w:val="0072405A"/>
    <w:rsid w:val="007249C1"/>
    <w:rsid w:val="00725A40"/>
    <w:rsid w:val="00725D06"/>
    <w:rsid w:val="00725FC1"/>
    <w:rsid w:val="00726A62"/>
    <w:rsid w:val="00731C0D"/>
    <w:rsid w:val="00731C80"/>
    <w:rsid w:val="00731D93"/>
    <w:rsid w:val="00732BFD"/>
    <w:rsid w:val="00732EB6"/>
    <w:rsid w:val="0073336A"/>
    <w:rsid w:val="00733957"/>
    <w:rsid w:val="00733B99"/>
    <w:rsid w:val="00734401"/>
    <w:rsid w:val="00734AF6"/>
    <w:rsid w:val="007378DF"/>
    <w:rsid w:val="00742976"/>
    <w:rsid w:val="00745335"/>
    <w:rsid w:val="00745512"/>
    <w:rsid w:val="007466B8"/>
    <w:rsid w:val="007469C9"/>
    <w:rsid w:val="00746B6D"/>
    <w:rsid w:val="0074704D"/>
    <w:rsid w:val="00747A79"/>
    <w:rsid w:val="0075019F"/>
    <w:rsid w:val="0075049A"/>
    <w:rsid w:val="00751255"/>
    <w:rsid w:val="00752452"/>
    <w:rsid w:val="0075278C"/>
    <w:rsid w:val="007536C9"/>
    <w:rsid w:val="00753AD2"/>
    <w:rsid w:val="00755AD6"/>
    <w:rsid w:val="007562FF"/>
    <w:rsid w:val="00756B60"/>
    <w:rsid w:val="007578EA"/>
    <w:rsid w:val="00757DA0"/>
    <w:rsid w:val="007605D6"/>
    <w:rsid w:val="00760679"/>
    <w:rsid w:val="007606D4"/>
    <w:rsid w:val="0076178A"/>
    <w:rsid w:val="0076189E"/>
    <w:rsid w:val="0076337E"/>
    <w:rsid w:val="00763DE8"/>
    <w:rsid w:val="007644C2"/>
    <w:rsid w:val="00764BA2"/>
    <w:rsid w:val="00765C42"/>
    <w:rsid w:val="007660F4"/>
    <w:rsid w:val="00766932"/>
    <w:rsid w:val="00766BA4"/>
    <w:rsid w:val="0076726A"/>
    <w:rsid w:val="007704EA"/>
    <w:rsid w:val="00770827"/>
    <w:rsid w:val="0077336C"/>
    <w:rsid w:val="007759B1"/>
    <w:rsid w:val="00775B48"/>
    <w:rsid w:val="00775C12"/>
    <w:rsid w:val="00776123"/>
    <w:rsid w:val="00777929"/>
    <w:rsid w:val="00777E5A"/>
    <w:rsid w:val="00780351"/>
    <w:rsid w:val="00780868"/>
    <w:rsid w:val="00781906"/>
    <w:rsid w:val="0078284A"/>
    <w:rsid w:val="00782A4B"/>
    <w:rsid w:val="00783C54"/>
    <w:rsid w:val="0078412B"/>
    <w:rsid w:val="007851D1"/>
    <w:rsid w:val="00785D6A"/>
    <w:rsid w:val="007869C7"/>
    <w:rsid w:val="00786D8E"/>
    <w:rsid w:val="00790DFC"/>
    <w:rsid w:val="00790F45"/>
    <w:rsid w:val="00791B0F"/>
    <w:rsid w:val="007923D8"/>
    <w:rsid w:val="00795872"/>
    <w:rsid w:val="00796415"/>
    <w:rsid w:val="00796E52"/>
    <w:rsid w:val="00797698"/>
    <w:rsid w:val="00797CFE"/>
    <w:rsid w:val="00797D28"/>
    <w:rsid w:val="007A08E8"/>
    <w:rsid w:val="007A29F9"/>
    <w:rsid w:val="007A41E9"/>
    <w:rsid w:val="007A5507"/>
    <w:rsid w:val="007A58DC"/>
    <w:rsid w:val="007A59AA"/>
    <w:rsid w:val="007A616F"/>
    <w:rsid w:val="007A6279"/>
    <w:rsid w:val="007A66A6"/>
    <w:rsid w:val="007A74EF"/>
    <w:rsid w:val="007B05C6"/>
    <w:rsid w:val="007B0B37"/>
    <w:rsid w:val="007B0C80"/>
    <w:rsid w:val="007B0D8B"/>
    <w:rsid w:val="007B0FD0"/>
    <w:rsid w:val="007B2C50"/>
    <w:rsid w:val="007B43A2"/>
    <w:rsid w:val="007B525D"/>
    <w:rsid w:val="007B5707"/>
    <w:rsid w:val="007B6296"/>
    <w:rsid w:val="007B685E"/>
    <w:rsid w:val="007B7F60"/>
    <w:rsid w:val="007C03F3"/>
    <w:rsid w:val="007C08EA"/>
    <w:rsid w:val="007C1BCB"/>
    <w:rsid w:val="007C2F71"/>
    <w:rsid w:val="007C3D90"/>
    <w:rsid w:val="007C5322"/>
    <w:rsid w:val="007C56B3"/>
    <w:rsid w:val="007C6376"/>
    <w:rsid w:val="007C6622"/>
    <w:rsid w:val="007C75E0"/>
    <w:rsid w:val="007C7A3A"/>
    <w:rsid w:val="007D044A"/>
    <w:rsid w:val="007D0B57"/>
    <w:rsid w:val="007D1460"/>
    <w:rsid w:val="007D24FA"/>
    <w:rsid w:val="007D26EA"/>
    <w:rsid w:val="007D3C2A"/>
    <w:rsid w:val="007D3FBA"/>
    <w:rsid w:val="007D4095"/>
    <w:rsid w:val="007D510D"/>
    <w:rsid w:val="007D57BE"/>
    <w:rsid w:val="007D77B8"/>
    <w:rsid w:val="007E0C52"/>
    <w:rsid w:val="007E176D"/>
    <w:rsid w:val="007E1903"/>
    <w:rsid w:val="007E1BC5"/>
    <w:rsid w:val="007E211B"/>
    <w:rsid w:val="007E29B6"/>
    <w:rsid w:val="007E2B11"/>
    <w:rsid w:val="007E4939"/>
    <w:rsid w:val="007E4D18"/>
    <w:rsid w:val="007E5188"/>
    <w:rsid w:val="007E51B6"/>
    <w:rsid w:val="007E5943"/>
    <w:rsid w:val="007E5CD2"/>
    <w:rsid w:val="007E5EC8"/>
    <w:rsid w:val="007E6A0B"/>
    <w:rsid w:val="007E7456"/>
    <w:rsid w:val="007E7C95"/>
    <w:rsid w:val="007F005F"/>
    <w:rsid w:val="007F0455"/>
    <w:rsid w:val="007F078E"/>
    <w:rsid w:val="007F14A2"/>
    <w:rsid w:val="007F189B"/>
    <w:rsid w:val="007F19D0"/>
    <w:rsid w:val="007F2B16"/>
    <w:rsid w:val="007F4228"/>
    <w:rsid w:val="007F450D"/>
    <w:rsid w:val="007F5EAD"/>
    <w:rsid w:val="007F70C0"/>
    <w:rsid w:val="007F75E9"/>
    <w:rsid w:val="007F7882"/>
    <w:rsid w:val="008005F1"/>
    <w:rsid w:val="00800FF0"/>
    <w:rsid w:val="00801BA6"/>
    <w:rsid w:val="00801D9E"/>
    <w:rsid w:val="00801E45"/>
    <w:rsid w:val="00802201"/>
    <w:rsid w:val="00802A78"/>
    <w:rsid w:val="00802A7E"/>
    <w:rsid w:val="0080323A"/>
    <w:rsid w:val="008039F6"/>
    <w:rsid w:val="00804977"/>
    <w:rsid w:val="008051DC"/>
    <w:rsid w:val="00805532"/>
    <w:rsid w:val="00806309"/>
    <w:rsid w:val="00806411"/>
    <w:rsid w:val="00806498"/>
    <w:rsid w:val="0080691A"/>
    <w:rsid w:val="008072D1"/>
    <w:rsid w:val="00807830"/>
    <w:rsid w:val="00807A0D"/>
    <w:rsid w:val="00810024"/>
    <w:rsid w:val="00810594"/>
    <w:rsid w:val="008106B4"/>
    <w:rsid w:val="00811B03"/>
    <w:rsid w:val="00811CFD"/>
    <w:rsid w:val="00811ECE"/>
    <w:rsid w:val="00812AE6"/>
    <w:rsid w:val="00812CB2"/>
    <w:rsid w:val="008131C9"/>
    <w:rsid w:val="008131F5"/>
    <w:rsid w:val="0081379B"/>
    <w:rsid w:val="00814013"/>
    <w:rsid w:val="00814C75"/>
    <w:rsid w:val="0081527D"/>
    <w:rsid w:val="0081642A"/>
    <w:rsid w:val="0081669A"/>
    <w:rsid w:val="008168F1"/>
    <w:rsid w:val="00816C04"/>
    <w:rsid w:val="00816EEE"/>
    <w:rsid w:val="00822AB8"/>
    <w:rsid w:val="008239DE"/>
    <w:rsid w:val="00824605"/>
    <w:rsid w:val="00824F8D"/>
    <w:rsid w:val="008252FD"/>
    <w:rsid w:val="00825B14"/>
    <w:rsid w:val="00826642"/>
    <w:rsid w:val="008268DC"/>
    <w:rsid w:val="00826DEF"/>
    <w:rsid w:val="0082701F"/>
    <w:rsid w:val="0083017C"/>
    <w:rsid w:val="00830C50"/>
    <w:rsid w:val="008313B1"/>
    <w:rsid w:val="00833A03"/>
    <w:rsid w:val="00835D90"/>
    <w:rsid w:val="00836536"/>
    <w:rsid w:val="0083707C"/>
    <w:rsid w:val="0083709A"/>
    <w:rsid w:val="0083720F"/>
    <w:rsid w:val="00840DC1"/>
    <w:rsid w:val="0084121D"/>
    <w:rsid w:val="0084190D"/>
    <w:rsid w:val="00841A26"/>
    <w:rsid w:val="00842746"/>
    <w:rsid w:val="00843242"/>
    <w:rsid w:val="00843356"/>
    <w:rsid w:val="00843A56"/>
    <w:rsid w:val="00843FFF"/>
    <w:rsid w:val="00844928"/>
    <w:rsid w:val="00844CDD"/>
    <w:rsid w:val="00845D64"/>
    <w:rsid w:val="008467B6"/>
    <w:rsid w:val="008468D5"/>
    <w:rsid w:val="00846959"/>
    <w:rsid w:val="008470B9"/>
    <w:rsid w:val="0084789A"/>
    <w:rsid w:val="00847C1D"/>
    <w:rsid w:val="00847EA1"/>
    <w:rsid w:val="008503C5"/>
    <w:rsid w:val="0085085A"/>
    <w:rsid w:val="00850C2D"/>
    <w:rsid w:val="00850D4B"/>
    <w:rsid w:val="00851379"/>
    <w:rsid w:val="008521BC"/>
    <w:rsid w:val="00852AB9"/>
    <w:rsid w:val="008530C8"/>
    <w:rsid w:val="0085321A"/>
    <w:rsid w:val="00853248"/>
    <w:rsid w:val="0085586F"/>
    <w:rsid w:val="008561BE"/>
    <w:rsid w:val="0085624D"/>
    <w:rsid w:val="00857D6E"/>
    <w:rsid w:val="00857F0E"/>
    <w:rsid w:val="0086112C"/>
    <w:rsid w:val="008614C3"/>
    <w:rsid w:val="00861545"/>
    <w:rsid w:val="00865C8B"/>
    <w:rsid w:val="008667F0"/>
    <w:rsid w:val="00867693"/>
    <w:rsid w:val="008676CD"/>
    <w:rsid w:val="0087006E"/>
    <w:rsid w:val="00870801"/>
    <w:rsid w:val="0087148A"/>
    <w:rsid w:val="00871A16"/>
    <w:rsid w:val="00871B1C"/>
    <w:rsid w:val="00872750"/>
    <w:rsid w:val="00873177"/>
    <w:rsid w:val="008734E6"/>
    <w:rsid w:val="00873600"/>
    <w:rsid w:val="0087520B"/>
    <w:rsid w:val="008753FD"/>
    <w:rsid w:val="0087558B"/>
    <w:rsid w:val="008766F2"/>
    <w:rsid w:val="00877A84"/>
    <w:rsid w:val="00877DEB"/>
    <w:rsid w:val="008802B6"/>
    <w:rsid w:val="00880CFA"/>
    <w:rsid w:val="00880E6F"/>
    <w:rsid w:val="008816F3"/>
    <w:rsid w:val="00881E78"/>
    <w:rsid w:val="008820AD"/>
    <w:rsid w:val="00882891"/>
    <w:rsid w:val="00882956"/>
    <w:rsid w:val="00883555"/>
    <w:rsid w:val="00883627"/>
    <w:rsid w:val="00884E84"/>
    <w:rsid w:val="00885100"/>
    <w:rsid w:val="00885A75"/>
    <w:rsid w:val="0088680A"/>
    <w:rsid w:val="00886AC8"/>
    <w:rsid w:val="0089175F"/>
    <w:rsid w:val="00892341"/>
    <w:rsid w:val="008925D3"/>
    <w:rsid w:val="00893EB9"/>
    <w:rsid w:val="00894449"/>
    <w:rsid w:val="00894E81"/>
    <w:rsid w:val="00895EAE"/>
    <w:rsid w:val="00897022"/>
    <w:rsid w:val="008973E2"/>
    <w:rsid w:val="008978EB"/>
    <w:rsid w:val="00897B40"/>
    <w:rsid w:val="008A0857"/>
    <w:rsid w:val="008A1373"/>
    <w:rsid w:val="008A1657"/>
    <w:rsid w:val="008A1EC2"/>
    <w:rsid w:val="008A2710"/>
    <w:rsid w:val="008A32D4"/>
    <w:rsid w:val="008A37BD"/>
    <w:rsid w:val="008A3E49"/>
    <w:rsid w:val="008A4218"/>
    <w:rsid w:val="008A483A"/>
    <w:rsid w:val="008A5777"/>
    <w:rsid w:val="008A579D"/>
    <w:rsid w:val="008A5968"/>
    <w:rsid w:val="008A7845"/>
    <w:rsid w:val="008A7CB2"/>
    <w:rsid w:val="008B1B88"/>
    <w:rsid w:val="008B2145"/>
    <w:rsid w:val="008B2CBA"/>
    <w:rsid w:val="008B4C95"/>
    <w:rsid w:val="008B4D1A"/>
    <w:rsid w:val="008B52D6"/>
    <w:rsid w:val="008B682B"/>
    <w:rsid w:val="008B6EAD"/>
    <w:rsid w:val="008C0270"/>
    <w:rsid w:val="008C16BB"/>
    <w:rsid w:val="008C1AB1"/>
    <w:rsid w:val="008C1EEB"/>
    <w:rsid w:val="008C26EA"/>
    <w:rsid w:val="008C3280"/>
    <w:rsid w:val="008C3620"/>
    <w:rsid w:val="008C3711"/>
    <w:rsid w:val="008C4ED7"/>
    <w:rsid w:val="008C500A"/>
    <w:rsid w:val="008C657F"/>
    <w:rsid w:val="008C6660"/>
    <w:rsid w:val="008C6DD1"/>
    <w:rsid w:val="008C7266"/>
    <w:rsid w:val="008C7333"/>
    <w:rsid w:val="008C767E"/>
    <w:rsid w:val="008C7803"/>
    <w:rsid w:val="008C7A22"/>
    <w:rsid w:val="008C7B2B"/>
    <w:rsid w:val="008D084A"/>
    <w:rsid w:val="008D133B"/>
    <w:rsid w:val="008D16DA"/>
    <w:rsid w:val="008D1D00"/>
    <w:rsid w:val="008D2845"/>
    <w:rsid w:val="008D424A"/>
    <w:rsid w:val="008D609E"/>
    <w:rsid w:val="008D661D"/>
    <w:rsid w:val="008D6EC1"/>
    <w:rsid w:val="008D7A6E"/>
    <w:rsid w:val="008D7E93"/>
    <w:rsid w:val="008E02F7"/>
    <w:rsid w:val="008E0D1C"/>
    <w:rsid w:val="008E11B3"/>
    <w:rsid w:val="008E1C45"/>
    <w:rsid w:val="008E1FC4"/>
    <w:rsid w:val="008E2C6B"/>
    <w:rsid w:val="008E370D"/>
    <w:rsid w:val="008E39AA"/>
    <w:rsid w:val="008E516A"/>
    <w:rsid w:val="008E6AE1"/>
    <w:rsid w:val="008E7F5D"/>
    <w:rsid w:val="008F01FD"/>
    <w:rsid w:val="008F089A"/>
    <w:rsid w:val="008F0DC1"/>
    <w:rsid w:val="008F273E"/>
    <w:rsid w:val="008F342F"/>
    <w:rsid w:val="008F43BC"/>
    <w:rsid w:val="008F4DD0"/>
    <w:rsid w:val="008F5714"/>
    <w:rsid w:val="008F7873"/>
    <w:rsid w:val="00900DF6"/>
    <w:rsid w:val="009019F2"/>
    <w:rsid w:val="0090235C"/>
    <w:rsid w:val="00902B72"/>
    <w:rsid w:val="009048EA"/>
    <w:rsid w:val="0090567C"/>
    <w:rsid w:val="009064A4"/>
    <w:rsid w:val="009070AF"/>
    <w:rsid w:val="00907B5D"/>
    <w:rsid w:val="00907F44"/>
    <w:rsid w:val="00910826"/>
    <w:rsid w:val="009108E8"/>
    <w:rsid w:val="009111A5"/>
    <w:rsid w:val="00912AAA"/>
    <w:rsid w:val="009144A0"/>
    <w:rsid w:val="00915767"/>
    <w:rsid w:val="00920382"/>
    <w:rsid w:val="009208D6"/>
    <w:rsid w:val="00920F44"/>
    <w:rsid w:val="009216CA"/>
    <w:rsid w:val="00921993"/>
    <w:rsid w:val="00921A24"/>
    <w:rsid w:val="00921FB3"/>
    <w:rsid w:val="00921FE5"/>
    <w:rsid w:val="0092216E"/>
    <w:rsid w:val="0092363E"/>
    <w:rsid w:val="00923A74"/>
    <w:rsid w:val="00923A8A"/>
    <w:rsid w:val="00924A7B"/>
    <w:rsid w:val="00924C18"/>
    <w:rsid w:val="009252E3"/>
    <w:rsid w:val="00925ECD"/>
    <w:rsid w:val="00926112"/>
    <w:rsid w:val="0092775A"/>
    <w:rsid w:val="0093013B"/>
    <w:rsid w:val="00931413"/>
    <w:rsid w:val="0093228A"/>
    <w:rsid w:val="00932BC1"/>
    <w:rsid w:val="00933272"/>
    <w:rsid w:val="0093490B"/>
    <w:rsid w:val="00934C1D"/>
    <w:rsid w:val="00935243"/>
    <w:rsid w:val="009378B4"/>
    <w:rsid w:val="00940AAA"/>
    <w:rsid w:val="00940CA3"/>
    <w:rsid w:val="00941511"/>
    <w:rsid w:val="00941575"/>
    <w:rsid w:val="00941608"/>
    <w:rsid w:val="00941A0A"/>
    <w:rsid w:val="00941E1C"/>
    <w:rsid w:val="009422DB"/>
    <w:rsid w:val="00942866"/>
    <w:rsid w:val="00942911"/>
    <w:rsid w:val="00943E77"/>
    <w:rsid w:val="00944AA7"/>
    <w:rsid w:val="00945298"/>
    <w:rsid w:val="00946240"/>
    <w:rsid w:val="00946460"/>
    <w:rsid w:val="00946BDA"/>
    <w:rsid w:val="009473C2"/>
    <w:rsid w:val="00947F59"/>
    <w:rsid w:val="00950C01"/>
    <w:rsid w:val="0095106E"/>
    <w:rsid w:val="0095107B"/>
    <w:rsid w:val="009518CC"/>
    <w:rsid w:val="00951EDE"/>
    <w:rsid w:val="0095271F"/>
    <w:rsid w:val="00952863"/>
    <w:rsid w:val="00953398"/>
    <w:rsid w:val="00953EDA"/>
    <w:rsid w:val="009540A1"/>
    <w:rsid w:val="00954D68"/>
    <w:rsid w:val="009554BB"/>
    <w:rsid w:val="009576C4"/>
    <w:rsid w:val="00960411"/>
    <w:rsid w:val="00961102"/>
    <w:rsid w:val="00961D15"/>
    <w:rsid w:val="00961E84"/>
    <w:rsid w:val="009622A0"/>
    <w:rsid w:val="00962CCB"/>
    <w:rsid w:val="00963328"/>
    <w:rsid w:val="00964C5D"/>
    <w:rsid w:val="00964CD3"/>
    <w:rsid w:val="0096532C"/>
    <w:rsid w:val="009654B8"/>
    <w:rsid w:val="00965675"/>
    <w:rsid w:val="0096700E"/>
    <w:rsid w:val="00967931"/>
    <w:rsid w:val="00967C6B"/>
    <w:rsid w:val="00970ADD"/>
    <w:rsid w:val="009711E1"/>
    <w:rsid w:val="0097162D"/>
    <w:rsid w:val="00971BB6"/>
    <w:rsid w:val="00973277"/>
    <w:rsid w:val="0097396B"/>
    <w:rsid w:val="00973CD2"/>
    <w:rsid w:val="0097424B"/>
    <w:rsid w:val="00974257"/>
    <w:rsid w:val="009746CD"/>
    <w:rsid w:val="009748EC"/>
    <w:rsid w:val="00974DF3"/>
    <w:rsid w:val="009750B5"/>
    <w:rsid w:val="009756E3"/>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68B0"/>
    <w:rsid w:val="00987F80"/>
    <w:rsid w:val="00990F3E"/>
    <w:rsid w:val="0099322F"/>
    <w:rsid w:val="0099429B"/>
    <w:rsid w:val="00994349"/>
    <w:rsid w:val="00994521"/>
    <w:rsid w:val="00994A2A"/>
    <w:rsid w:val="009957E1"/>
    <w:rsid w:val="00995A8B"/>
    <w:rsid w:val="009977BD"/>
    <w:rsid w:val="009A1709"/>
    <w:rsid w:val="009A1838"/>
    <w:rsid w:val="009A3078"/>
    <w:rsid w:val="009A365F"/>
    <w:rsid w:val="009A36C1"/>
    <w:rsid w:val="009A434F"/>
    <w:rsid w:val="009A4530"/>
    <w:rsid w:val="009A4DDE"/>
    <w:rsid w:val="009A4FEC"/>
    <w:rsid w:val="009A5B65"/>
    <w:rsid w:val="009A6343"/>
    <w:rsid w:val="009A6DFF"/>
    <w:rsid w:val="009A74BB"/>
    <w:rsid w:val="009A7823"/>
    <w:rsid w:val="009B032D"/>
    <w:rsid w:val="009B1CDB"/>
    <w:rsid w:val="009B244B"/>
    <w:rsid w:val="009B24ED"/>
    <w:rsid w:val="009B365D"/>
    <w:rsid w:val="009B379A"/>
    <w:rsid w:val="009B37FC"/>
    <w:rsid w:val="009B3F91"/>
    <w:rsid w:val="009B4970"/>
    <w:rsid w:val="009B53FC"/>
    <w:rsid w:val="009B593D"/>
    <w:rsid w:val="009B720F"/>
    <w:rsid w:val="009C0304"/>
    <w:rsid w:val="009C0900"/>
    <w:rsid w:val="009C21B7"/>
    <w:rsid w:val="009C21F7"/>
    <w:rsid w:val="009C292B"/>
    <w:rsid w:val="009C2C5D"/>
    <w:rsid w:val="009C333E"/>
    <w:rsid w:val="009C3609"/>
    <w:rsid w:val="009C3932"/>
    <w:rsid w:val="009C3C31"/>
    <w:rsid w:val="009C43CF"/>
    <w:rsid w:val="009C45FF"/>
    <w:rsid w:val="009C6225"/>
    <w:rsid w:val="009C742C"/>
    <w:rsid w:val="009C7D30"/>
    <w:rsid w:val="009D0C14"/>
    <w:rsid w:val="009D148B"/>
    <w:rsid w:val="009D20BA"/>
    <w:rsid w:val="009D2FEA"/>
    <w:rsid w:val="009D3041"/>
    <w:rsid w:val="009D462F"/>
    <w:rsid w:val="009D4642"/>
    <w:rsid w:val="009D4766"/>
    <w:rsid w:val="009D507E"/>
    <w:rsid w:val="009D522C"/>
    <w:rsid w:val="009D54AC"/>
    <w:rsid w:val="009D5714"/>
    <w:rsid w:val="009D5F87"/>
    <w:rsid w:val="009D731A"/>
    <w:rsid w:val="009E0F36"/>
    <w:rsid w:val="009E0FBD"/>
    <w:rsid w:val="009E11C5"/>
    <w:rsid w:val="009E133A"/>
    <w:rsid w:val="009E27DD"/>
    <w:rsid w:val="009E2CDE"/>
    <w:rsid w:val="009E37B9"/>
    <w:rsid w:val="009E37C1"/>
    <w:rsid w:val="009E425A"/>
    <w:rsid w:val="009E4FFC"/>
    <w:rsid w:val="009E549D"/>
    <w:rsid w:val="009E62C4"/>
    <w:rsid w:val="009E66B7"/>
    <w:rsid w:val="009E6710"/>
    <w:rsid w:val="009E6793"/>
    <w:rsid w:val="009E6E9F"/>
    <w:rsid w:val="009E7ACE"/>
    <w:rsid w:val="009F096B"/>
    <w:rsid w:val="009F25E8"/>
    <w:rsid w:val="009F2E55"/>
    <w:rsid w:val="009F4DB9"/>
    <w:rsid w:val="009F4F4D"/>
    <w:rsid w:val="009F5DA7"/>
    <w:rsid w:val="009F6E57"/>
    <w:rsid w:val="009F72C6"/>
    <w:rsid w:val="00A00030"/>
    <w:rsid w:val="00A003CA"/>
    <w:rsid w:val="00A00E09"/>
    <w:rsid w:val="00A01361"/>
    <w:rsid w:val="00A01957"/>
    <w:rsid w:val="00A04F80"/>
    <w:rsid w:val="00A05351"/>
    <w:rsid w:val="00A05559"/>
    <w:rsid w:val="00A05DEE"/>
    <w:rsid w:val="00A05E32"/>
    <w:rsid w:val="00A07ED0"/>
    <w:rsid w:val="00A1040B"/>
    <w:rsid w:val="00A11DA2"/>
    <w:rsid w:val="00A11F64"/>
    <w:rsid w:val="00A13A6C"/>
    <w:rsid w:val="00A14123"/>
    <w:rsid w:val="00A14404"/>
    <w:rsid w:val="00A175A6"/>
    <w:rsid w:val="00A179A7"/>
    <w:rsid w:val="00A20906"/>
    <w:rsid w:val="00A20E34"/>
    <w:rsid w:val="00A21264"/>
    <w:rsid w:val="00A21662"/>
    <w:rsid w:val="00A21FED"/>
    <w:rsid w:val="00A24929"/>
    <w:rsid w:val="00A25899"/>
    <w:rsid w:val="00A25D8B"/>
    <w:rsid w:val="00A27492"/>
    <w:rsid w:val="00A2790F"/>
    <w:rsid w:val="00A27931"/>
    <w:rsid w:val="00A312F7"/>
    <w:rsid w:val="00A32608"/>
    <w:rsid w:val="00A32BBE"/>
    <w:rsid w:val="00A3327A"/>
    <w:rsid w:val="00A33439"/>
    <w:rsid w:val="00A343D9"/>
    <w:rsid w:val="00A352FC"/>
    <w:rsid w:val="00A36396"/>
    <w:rsid w:val="00A36BF9"/>
    <w:rsid w:val="00A36EBB"/>
    <w:rsid w:val="00A36FEB"/>
    <w:rsid w:val="00A40A2A"/>
    <w:rsid w:val="00A40F45"/>
    <w:rsid w:val="00A44F3D"/>
    <w:rsid w:val="00A45506"/>
    <w:rsid w:val="00A500B6"/>
    <w:rsid w:val="00A506BA"/>
    <w:rsid w:val="00A508F9"/>
    <w:rsid w:val="00A50F35"/>
    <w:rsid w:val="00A510B8"/>
    <w:rsid w:val="00A51BFD"/>
    <w:rsid w:val="00A51C5D"/>
    <w:rsid w:val="00A52998"/>
    <w:rsid w:val="00A52F7A"/>
    <w:rsid w:val="00A53C95"/>
    <w:rsid w:val="00A562C7"/>
    <w:rsid w:val="00A566F2"/>
    <w:rsid w:val="00A5700E"/>
    <w:rsid w:val="00A573B0"/>
    <w:rsid w:val="00A60956"/>
    <w:rsid w:val="00A626B5"/>
    <w:rsid w:val="00A62F34"/>
    <w:rsid w:val="00A63699"/>
    <w:rsid w:val="00A64056"/>
    <w:rsid w:val="00A663CA"/>
    <w:rsid w:val="00A66EDA"/>
    <w:rsid w:val="00A6795E"/>
    <w:rsid w:val="00A70234"/>
    <w:rsid w:val="00A722AE"/>
    <w:rsid w:val="00A72566"/>
    <w:rsid w:val="00A72D26"/>
    <w:rsid w:val="00A72DB2"/>
    <w:rsid w:val="00A74BA9"/>
    <w:rsid w:val="00A74E75"/>
    <w:rsid w:val="00A750C8"/>
    <w:rsid w:val="00A75788"/>
    <w:rsid w:val="00A7651B"/>
    <w:rsid w:val="00A80219"/>
    <w:rsid w:val="00A81883"/>
    <w:rsid w:val="00A81A91"/>
    <w:rsid w:val="00A81F7D"/>
    <w:rsid w:val="00A82DDA"/>
    <w:rsid w:val="00A85076"/>
    <w:rsid w:val="00A85B4A"/>
    <w:rsid w:val="00A85DD7"/>
    <w:rsid w:val="00A86B7A"/>
    <w:rsid w:val="00A870BC"/>
    <w:rsid w:val="00A9166F"/>
    <w:rsid w:val="00A9352B"/>
    <w:rsid w:val="00A93C03"/>
    <w:rsid w:val="00A9406A"/>
    <w:rsid w:val="00A94CE5"/>
    <w:rsid w:val="00A95256"/>
    <w:rsid w:val="00A95328"/>
    <w:rsid w:val="00A95992"/>
    <w:rsid w:val="00A96D6E"/>
    <w:rsid w:val="00A972E0"/>
    <w:rsid w:val="00A97B71"/>
    <w:rsid w:val="00AA05D5"/>
    <w:rsid w:val="00AA0782"/>
    <w:rsid w:val="00AA1DE7"/>
    <w:rsid w:val="00AA2684"/>
    <w:rsid w:val="00AA29D3"/>
    <w:rsid w:val="00AA2FFA"/>
    <w:rsid w:val="00AA350E"/>
    <w:rsid w:val="00AA41A6"/>
    <w:rsid w:val="00AA4329"/>
    <w:rsid w:val="00AA4706"/>
    <w:rsid w:val="00AA557A"/>
    <w:rsid w:val="00AA6761"/>
    <w:rsid w:val="00AA678A"/>
    <w:rsid w:val="00AA6B03"/>
    <w:rsid w:val="00AA701C"/>
    <w:rsid w:val="00AA7D8F"/>
    <w:rsid w:val="00AB011A"/>
    <w:rsid w:val="00AB1754"/>
    <w:rsid w:val="00AB197B"/>
    <w:rsid w:val="00AB22A7"/>
    <w:rsid w:val="00AB23F5"/>
    <w:rsid w:val="00AB24E6"/>
    <w:rsid w:val="00AB480F"/>
    <w:rsid w:val="00AB481F"/>
    <w:rsid w:val="00AB5318"/>
    <w:rsid w:val="00AB5E2D"/>
    <w:rsid w:val="00AB5EE9"/>
    <w:rsid w:val="00AB72CE"/>
    <w:rsid w:val="00AC1336"/>
    <w:rsid w:val="00AC1415"/>
    <w:rsid w:val="00AC15D3"/>
    <w:rsid w:val="00AC2E3C"/>
    <w:rsid w:val="00AC311F"/>
    <w:rsid w:val="00AC45A2"/>
    <w:rsid w:val="00AC4707"/>
    <w:rsid w:val="00AC4D13"/>
    <w:rsid w:val="00AC5393"/>
    <w:rsid w:val="00AC5900"/>
    <w:rsid w:val="00AC6792"/>
    <w:rsid w:val="00AC7890"/>
    <w:rsid w:val="00AC7B87"/>
    <w:rsid w:val="00AC7E15"/>
    <w:rsid w:val="00AD009B"/>
    <w:rsid w:val="00AD0524"/>
    <w:rsid w:val="00AD17B5"/>
    <w:rsid w:val="00AD29BD"/>
    <w:rsid w:val="00AD2DF8"/>
    <w:rsid w:val="00AD3238"/>
    <w:rsid w:val="00AD3F1D"/>
    <w:rsid w:val="00AD4F55"/>
    <w:rsid w:val="00AD5307"/>
    <w:rsid w:val="00AD5A65"/>
    <w:rsid w:val="00AD6B1F"/>
    <w:rsid w:val="00AD6FBC"/>
    <w:rsid w:val="00AD7687"/>
    <w:rsid w:val="00AD7B00"/>
    <w:rsid w:val="00AD7D74"/>
    <w:rsid w:val="00AE05B5"/>
    <w:rsid w:val="00AE070E"/>
    <w:rsid w:val="00AE0C26"/>
    <w:rsid w:val="00AE1C19"/>
    <w:rsid w:val="00AE2604"/>
    <w:rsid w:val="00AE2BCB"/>
    <w:rsid w:val="00AE3261"/>
    <w:rsid w:val="00AE37B3"/>
    <w:rsid w:val="00AE3FF7"/>
    <w:rsid w:val="00AE4E8F"/>
    <w:rsid w:val="00AE5F4D"/>
    <w:rsid w:val="00AE5FF5"/>
    <w:rsid w:val="00AE64B4"/>
    <w:rsid w:val="00AE6D82"/>
    <w:rsid w:val="00AE7015"/>
    <w:rsid w:val="00AF1E5F"/>
    <w:rsid w:val="00AF1EA1"/>
    <w:rsid w:val="00AF26CA"/>
    <w:rsid w:val="00AF33FA"/>
    <w:rsid w:val="00AF3C0B"/>
    <w:rsid w:val="00AF3E7B"/>
    <w:rsid w:val="00AF4814"/>
    <w:rsid w:val="00AF48E5"/>
    <w:rsid w:val="00AF7505"/>
    <w:rsid w:val="00AF7E4C"/>
    <w:rsid w:val="00B0026B"/>
    <w:rsid w:val="00B007DD"/>
    <w:rsid w:val="00B024D2"/>
    <w:rsid w:val="00B03397"/>
    <w:rsid w:val="00B03F97"/>
    <w:rsid w:val="00B04020"/>
    <w:rsid w:val="00B0413E"/>
    <w:rsid w:val="00B04157"/>
    <w:rsid w:val="00B045B4"/>
    <w:rsid w:val="00B0491D"/>
    <w:rsid w:val="00B04A8B"/>
    <w:rsid w:val="00B05692"/>
    <w:rsid w:val="00B06185"/>
    <w:rsid w:val="00B062F3"/>
    <w:rsid w:val="00B06386"/>
    <w:rsid w:val="00B06935"/>
    <w:rsid w:val="00B06F47"/>
    <w:rsid w:val="00B07113"/>
    <w:rsid w:val="00B10B48"/>
    <w:rsid w:val="00B11FEC"/>
    <w:rsid w:val="00B12577"/>
    <w:rsid w:val="00B1272E"/>
    <w:rsid w:val="00B128CA"/>
    <w:rsid w:val="00B15014"/>
    <w:rsid w:val="00B150DC"/>
    <w:rsid w:val="00B15A37"/>
    <w:rsid w:val="00B15E1E"/>
    <w:rsid w:val="00B16E38"/>
    <w:rsid w:val="00B17468"/>
    <w:rsid w:val="00B174B2"/>
    <w:rsid w:val="00B17C06"/>
    <w:rsid w:val="00B20D9A"/>
    <w:rsid w:val="00B20E96"/>
    <w:rsid w:val="00B21038"/>
    <w:rsid w:val="00B21134"/>
    <w:rsid w:val="00B2113C"/>
    <w:rsid w:val="00B2114E"/>
    <w:rsid w:val="00B21509"/>
    <w:rsid w:val="00B22A3E"/>
    <w:rsid w:val="00B22A5E"/>
    <w:rsid w:val="00B24D2E"/>
    <w:rsid w:val="00B24F41"/>
    <w:rsid w:val="00B2560C"/>
    <w:rsid w:val="00B25E58"/>
    <w:rsid w:val="00B26A12"/>
    <w:rsid w:val="00B26DB3"/>
    <w:rsid w:val="00B3044E"/>
    <w:rsid w:val="00B30965"/>
    <w:rsid w:val="00B30D00"/>
    <w:rsid w:val="00B31135"/>
    <w:rsid w:val="00B3295E"/>
    <w:rsid w:val="00B34723"/>
    <w:rsid w:val="00B349A4"/>
    <w:rsid w:val="00B35050"/>
    <w:rsid w:val="00B35645"/>
    <w:rsid w:val="00B36770"/>
    <w:rsid w:val="00B370CC"/>
    <w:rsid w:val="00B402E9"/>
    <w:rsid w:val="00B42549"/>
    <w:rsid w:val="00B42B42"/>
    <w:rsid w:val="00B42D4D"/>
    <w:rsid w:val="00B4311A"/>
    <w:rsid w:val="00B44003"/>
    <w:rsid w:val="00B440CC"/>
    <w:rsid w:val="00B45391"/>
    <w:rsid w:val="00B4548C"/>
    <w:rsid w:val="00B46555"/>
    <w:rsid w:val="00B46C96"/>
    <w:rsid w:val="00B47058"/>
    <w:rsid w:val="00B4715E"/>
    <w:rsid w:val="00B508B1"/>
    <w:rsid w:val="00B50CF0"/>
    <w:rsid w:val="00B5149E"/>
    <w:rsid w:val="00B514C9"/>
    <w:rsid w:val="00B514F7"/>
    <w:rsid w:val="00B51613"/>
    <w:rsid w:val="00B519BB"/>
    <w:rsid w:val="00B52F73"/>
    <w:rsid w:val="00B5321A"/>
    <w:rsid w:val="00B54B99"/>
    <w:rsid w:val="00B55129"/>
    <w:rsid w:val="00B5587A"/>
    <w:rsid w:val="00B5594B"/>
    <w:rsid w:val="00B55DA2"/>
    <w:rsid w:val="00B55E8C"/>
    <w:rsid w:val="00B57E9C"/>
    <w:rsid w:val="00B60330"/>
    <w:rsid w:val="00B604A6"/>
    <w:rsid w:val="00B60D33"/>
    <w:rsid w:val="00B62A44"/>
    <w:rsid w:val="00B62E93"/>
    <w:rsid w:val="00B632A6"/>
    <w:rsid w:val="00B640EE"/>
    <w:rsid w:val="00B6410C"/>
    <w:rsid w:val="00B64123"/>
    <w:rsid w:val="00B6416F"/>
    <w:rsid w:val="00B64634"/>
    <w:rsid w:val="00B64747"/>
    <w:rsid w:val="00B648B2"/>
    <w:rsid w:val="00B649B3"/>
    <w:rsid w:val="00B6532B"/>
    <w:rsid w:val="00B65C77"/>
    <w:rsid w:val="00B65CE4"/>
    <w:rsid w:val="00B66808"/>
    <w:rsid w:val="00B7057F"/>
    <w:rsid w:val="00B70829"/>
    <w:rsid w:val="00B7379E"/>
    <w:rsid w:val="00B74F1C"/>
    <w:rsid w:val="00B74F99"/>
    <w:rsid w:val="00B75FC8"/>
    <w:rsid w:val="00B766C2"/>
    <w:rsid w:val="00B76C18"/>
    <w:rsid w:val="00B77459"/>
    <w:rsid w:val="00B77588"/>
    <w:rsid w:val="00B805AF"/>
    <w:rsid w:val="00B80769"/>
    <w:rsid w:val="00B80AA4"/>
    <w:rsid w:val="00B81110"/>
    <w:rsid w:val="00B81201"/>
    <w:rsid w:val="00B81E23"/>
    <w:rsid w:val="00B82214"/>
    <w:rsid w:val="00B8289E"/>
    <w:rsid w:val="00B82BE3"/>
    <w:rsid w:val="00B83786"/>
    <w:rsid w:val="00B83A81"/>
    <w:rsid w:val="00B8521F"/>
    <w:rsid w:val="00B873B8"/>
    <w:rsid w:val="00B90295"/>
    <w:rsid w:val="00B90BE8"/>
    <w:rsid w:val="00B90FF7"/>
    <w:rsid w:val="00B913D5"/>
    <w:rsid w:val="00B914F1"/>
    <w:rsid w:val="00B91FD7"/>
    <w:rsid w:val="00B93ED5"/>
    <w:rsid w:val="00B95396"/>
    <w:rsid w:val="00B9556F"/>
    <w:rsid w:val="00B95E3A"/>
    <w:rsid w:val="00B96C37"/>
    <w:rsid w:val="00B97B77"/>
    <w:rsid w:val="00BA1E23"/>
    <w:rsid w:val="00BA1E95"/>
    <w:rsid w:val="00BA2553"/>
    <w:rsid w:val="00BA2ED4"/>
    <w:rsid w:val="00BA4682"/>
    <w:rsid w:val="00BA4802"/>
    <w:rsid w:val="00BA4C18"/>
    <w:rsid w:val="00BA4D5C"/>
    <w:rsid w:val="00BA5CC5"/>
    <w:rsid w:val="00BA5FDA"/>
    <w:rsid w:val="00BA631E"/>
    <w:rsid w:val="00BA772F"/>
    <w:rsid w:val="00BA7988"/>
    <w:rsid w:val="00BB02A3"/>
    <w:rsid w:val="00BB036D"/>
    <w:rsid w:val="00BB08F1"/>
    <w:rsid w:val="00BB177C"/>
    <w:rsid w:val="00BB1B19"/>
    <w:rsid w:val="00BB1B35"/>
    <w:rsid w:val="00BB2050"/>
    <w:rsid w:val="00BB2447"/>
    <w:rsid w:val="00BB3765"/>
    <w:rsid w:val="00BB5645"/>
    <w:rsid w:val="00BB5E10"/>
    <w:rsid w:val="00BB5E2A"/>
    <w:rsid w:val="00BB6F73"/>
    <w:rsid w:val="00BB7122"/>
    <w:rsid w:val="00BB72FD"/>
    <w:rsid w:val="00BB79AC"/>
    <w:rsid w:val="00BC005E"/>
    <w:rsid w:val="00BC059D"/>
    <w:rsid w:val="00BC0C28"/>
    <w:rsid w:val="00BC1391"/>
    <w:rsid w:val="00BC14AC"/>
    <w:rsid w:val="00BC17A0"/>
    <w:rsid w:val="00BC1BDA"/>
    <w:rsid w:val="00BC1C16"/>
    <w:rsid w:val="00BC22D1"/>
    <w:rsid w:val="00BC38B1"/>
    <w:rsid w:val="00BC4191"/>
    <w:rsid w:val="00BC43E6"/>
    <w:rsid w:val="00BC472D"/>
    <w:rsid w:val="00BC4999"/>
    <w:rsid w:val="00BC7DFA"/>
    <w:rsid w:val="00BC7F59"/>
    <w:rsid w:val="00BD0CA1"/>
    <w:rsid w:val="00BD0DC5"/>
    <w:rsid w:val="00BD235B"/>
    <w:rsid w:val="00BD27A6"/>
    <w:rsid w:val="00BD4556"/>
    <w:rsid w:val="00BD459A"/>
    <w:rsid w:val="00BD5802"/>
    <w:rsid w:val="00BD5E9C"/>
    <w:rsid w:val="00BD60CC"/>
    <w:rsid w:val="00BD6476"/>
    <w:rsid w:val="00BD649D"/>
    <w:rsid w:val="00BD69A2"/>
    <w:rsid w:val="00BD6BC5"/>
    <w:rsid w:val="00BD6C3F"/>
    <w:rsid w:val="00BD71AF"/>
    <w:rsid w:val="00BD7D5F"/>
    <w:rsid w:val="00BD7F52"/>
    <w:rsid w:val="00BE1B52"/>
    <w:rsid w:val="00BE2976"/>
    <w:rsid w:val="00BE3120"/>
    <w:rsid w:val="00BE679B"/>
    <w:rsid w:val="00BE6F21"/>
    <w:rsid w:val="00BE723D"/>
    <w:rsid w:val="00BE7C23"/>
    <w:rsid w:val="00BF131B"/>
    <w:rsid w:val="00BF2107"/>
    <w:rsid w:val="00BF28C8"/>
    <w:rsid w:val="00BF3664"/>
    <w:rsid w:val="00BF36C4"/>
    <w:rsid w:val="00BF43B6"/>
    <w:rsid w:val="00BF5817"/>
    <w:rsid w:val="00BF5896"/>
    <w:rsid w:val="00BF6CB6"/>
    <w:rsid w:val="00BF70D5"/>
    <w:rsid w:val="00BF70D7"/>
    <w:rsid w:val="00C007DF"/>
    <w:rsid w:val="00C00FB5"/>
    <w:rsid w:val="00C0124C"/>
    <w:rsid w:val="00C0298E"/>
    <w:rsid w:val="00C02FAD"/>
    <w:rsid w:val="00C044F3"/>
    <w:rsid w:val="00C04FFD"/>
    <w:rsid w:val="00C06C01"/>
    <w:rsid w:val="00C076CE"/>
    <w:rsid w:val="00C1267E"/>
    <w:rsid w:val="00C1346E"/>
    <w:rsid w:val="00C15DAE"/>
    <w:rsid w:val="00C16C5C"/>
    <w:rsid w:val="00C20FCC"/>
    <w:rsid w:val="00C22465"/>
    <w:rsid w:val="00C225FA"/>
    <w:rsid w:val="00C22616"/>
    <w:rsid w:val="00C2324A"/>
    <w:rsid w:val="00C2350C"/>
    <w:rsid w:val="00C2380C"/>
    <w:rsid w:val="00C23C01"/>
    <w:rsid w:val="00C251DB"/>
    <w:rsid w:val="00C25524"/>
    <w:rsid w:val="00C2569A"/>
    <w:rsid w:val="00C25766"/>
    <w:rsid w:val="00C26020"/>
    <w:rsid w:val="00C26106"/>
    <w:rsid w:val="00C26A28"/>
    <w:rsid w:val="00C26B16"/>
    <w:rsid w:val="00C276BD"/>
    <w:rsid w:val="00C3033E"/>
    <w:rsid w:val="00C30354"/>
    <w:rsid w:val="00C3124E"/>
    <w:rsid w:val="00C31C41"/>
    <w:rsid w:val="00C33469"/>
    <w:rsid w:val="00C33A23"/>
    <w:rsid w:val="00C3426F"/>
    <w:rsid w:val="00C343F6"/>
    <w:rsid w:val="00C345B3"/>
    <w:rsid w:val="00C34763"/>
    <w:rsid w:val="00C35C93"/>
    <w:rsid w:val="00C360B3"/>
    <w:rsid w:val="00C365FF"/>
    <w:rsid w:val="00C36AF3"/>
    <w:rsid w:val="00C37A7D"/>
    <w:rsid w:val="00C408BC"/>
    <w:rsid w:val="00C42301"/>
    <w:rsid w:val="00C42413"/>
    <w:rsid w:val="00C43182"/>
    <w:rsid w:val="00C43A90"/>
    <w:rsid w:val="00C44442"/>
    <w:rsid w:val="00C446A2"/>
    <w:rsid w:val="00C44FD3"/>
    <w:rsid w:val="00C465D5"/>
    <w:rsid w:val="00C467C9"/>
    <w:rsid w:val="00C4694F"/>
    <w:rsid w:val="00C470E8"/>
    <w:rsid w:val="00C4740B"/>
    <w:rsid w:val="00C474CE"/>
    <w:rsid w:val="00C5054E"/>
    <w:rsid w:val="00C5122C"/>
    <w:rsid w:val="00C51CBC"/>
    <w:rsid w:val="00C51FD4"/>
    <w:rsid w:val="00C52CE8"/>
    <w:rsid w:val="00C53687"/>
    <w:rsid w:val="00C55C80"/>
    <w:rsid w:val="00C55CFC"/>
    <w:rsid w:val="00C55D0A"/>
    <w:rsid w:val="00C56234"/>
    <w:rsid w:val="00C568A5"/>
    <w:rsid w:val="00C56F52"/>
    <w:rsid w:val="00C57415"/>
    <w:rsid w:val="00C61A2F"/>
    <w:rsid w:val="00C61D0A"/>
    <w:rsid w:val="00C62A93"/>
    <w:rsid w:val="00C6367E"/>
    <w:rsid w:val="00C640F1"/>
    <w:rsid w:val="00C659BB"/>
    <w:rsid w:val="00C66C01"/>
    <w:rsid w:val="00C7075E"/>
    <w:rsid w:val="00C726C4"/>
    <w:rsid w:val="00C72871"/>
    <w:rsid w:val="00C72A2F"/>
    <w:rsid w:val="00C72CAF"/>
    <w:rsid w:val="00C7369B"/>
    <w:rsid w:val="00C74972"/>
    <w:rsid w:val="00C767CA"/>
    <w:rsid w:val="00C76CDD"/>
    <w:rsid w:val="00C80B2B"/>
    <w:rsid w:val="00C8298C"/>
    <w:rsid w:val="00C834F8"/>
    <w:rsid w:val="00C844A8"/>
    <w:rsid w:val="00C8458E"/>
    <w:rsid w:val="00C85B89"/>
    <w:rsid w:val="00C87476"/>
    <w:rsid w:val="00C8791B"/>
    <w:rsid w:val="00C907E7"/>
    <w:rsid w:val="00C90E31"/>
    <w:rsid w:val="00C91458"/>
    <w:rsid w:val="00C932FA"/>
    <w:rsid w:val="00C93BCE"/>
    <w:rsid w:val="00C94799"/>
    <w:rsid w:val="00C948A2"/>
    <w:rsid w:val="00C95578"/>
    <w:rsid w:val="00C955C5"/>
    <w:rsid w:val="00C95F64"/>
    <w:rsid w:val="00C96B55"/>
    <w:rsid w:val="00C97234"/>
    <w:rsid w:val="00C972C9"/>
    <w:rsid w:val="00C97437"/>
    <w:rsid w:val="00C976DC"/>
    <w:rsid w:val="00C97B67"/>
    <w:rsid w:val="00CA00C6"/>
    <w:rsid w:val="00CA060F"/>
    <w:rsid w:val="00CA0EFF"/>
    <w:rsid w:val="00CA18E9"/>
    <w:rsid w:val="00CA1C4F"/>
    <w:rsid w:val="00CA1DED"/>
    <w:rsid w:val="00CA3B11"/>
    <w:rsid w:val="00CA4F06"/>
    <w:rsid w:val="00CA5E35"/>
    <w:rsid w:val="00CA6368"/>
    <w:rsid w:val="00CA72B2"/>
    <w:rsid w:val="00CB0503"/>
    <w:rsid w:val="00CB0ACA"/>
    <w:rsid w:val="00CB2938"/>
    <w:rsid w:val="00CB2E43"/>
    <w:rsid w:val="00CB3F3A"/>
    <w:rsid w:val="00CB40D1"/>
    <w:rsid w:val="00CB4684"/>
    <w:rsid w:val="00CB4A88"/>
    <w:rsid w:val="00CB61A2"/>
    <w:rsid w:val="00CB61E1"/>
    <w:rsid w:val="00CB6369"/>
    <w:rsid w:val="00CB6487"/>
    <w:rsid w:val="00CB6A51"/>
    <w:rsid w:val="00CB6EAD"/>
    <w:rsid w:val="00CB793E"/>
    <w:rsid w:val="00CC0A1F"/>
    <w:rsid w:val="00CC1142"/>
    <w:rsid w:val="00CC21B2"/>
    <w:rsid w:val="00CC2A4B"/>
    <w:rsid w:val="00CC308C"/>
    <w:rsid w:val="00CC3B5C"/>
    <w:rsid w:val="00CC3F90"/>
    <w:rsid w:val="00CC40ED"/>
    <w:rsid w:val="00CC588D"/>
    <w:rsid w:val="00CC7499"/>
    <w:rsid w:val="00CC7A1A"/>
    <w:rsid w:val="00CD0315"/>
    <w:rsid w:val="00CD0419"/>
    <w:rsid w:val="00CD195B"/>
    <w:rsid w:val="00CD1DF8"/>
    <w:rsid w:val="00CD27D5"/>
    <w:rsid w:val="00CD2D45"/>
    <w:rsid w:val="00CD484D"/>
    <w:rsid w:val="00CD4919"/>
    <w:rsid w:val="00CD4B4C"/>
    <w:rsid w:val="00CD6329"/>
    <w:rsid w:val="00CD65DF"/>
    <w:rsid w:val="00CE0412"/>
    <w:rsid w:val="00CE0F14"/>
    <w:rsid w:val="00CE1D9C"/>
    <w:rsid w:val="00CE1EE1"/>
    <w:rsid w:val="00CE2446"/>
    <w:rsid w:val="00CE549C"/>
    <w:rsid w:val="00CE5EB8"/>
    <w:rsid w:val="00CE60D7"/>
    <w:rsid w:val="00CE716D"/>
    <w:rsid w:val="00CE7FA2"/>
    <w:rsid w:val="00CF138B"/>
    <w:rsid w:val="00CF14FD"/>
    <w:rsid w:val="00CF261F"/>
    <w:rsid w:val="00CF2B72"/>
    <w:rsid w:val="00CF4256"/>
    <w:rsid w:val="00CF47B0"/>
    <w:rsid w:val="00CF7798"/>
    <w:rsid w:val="00D013F8"/>
    <w:rsid w:val="00D016AF"/>
    <w:rsid w:val="00D01CC9"/>
    <w:rsid w:val="00D0213E"/>
    <w:rsid w:val="00D02FEB"/>
    <w:rsid w:val="00D0398E"/>
    <w:rsid w:val="00D039AE"/>
    <w:rsid w:val="00D03E9D"/>
    <w:rsid w:val="00D03EA0"/>
    <w:rsid w:val="00D04444"/>
    <w:rsid w:val="00D05004"/>
    <w:rsid w:val="00D059FA"/>
    <w:rsid w:val="00D05CB0"/>
    <w:rsid w:val="00D069A9"/>
    <w:rsid w:val="00D06CE1"/>
    <w:rsid w:val="00D10AC1"/>
    <w:rsid w:val="00D10B94"/>
    <w:rsid w:val="00D1207E"/>
    <w:rsid w:val="00D125AE"/>
    <w:rsid w:val="00D12ACB"/>
    <w:rsid w:val="00D13A68"/>
    <w:rsid w:val="00D1478C"/>
    <w:rsid w:val="00D14DB5"/>
    <w:rsid w:val="00D14E78"/>
    <w:rsid w:val="00D15522"/>
    <w:rsid w:val="00D175B9"/>
    <w:rsid w:val="00D2033B"/>
    <w:rsid w:val="00D222D0"/>
    <w:rsid w:val="00D224FE"/>
    <w:rsid w:val="00D23636"/>
    <w:rsid w:val="00D23FF1"/>
    <w:rsid w:val="00D24A17"/>
    <w:rsid w:val="00D24F07"/>
    <w:rsid w:val="00D255BE"/>
    <w:rsid w:val="00D25D81"/>
    <w:rsid w:val="00D25ED0"/>
    <w:rsid w:val="00D2690A"/>
    <w:rsid w:val="00D2699D"/>
    <w:rsid w:val="00D26A1F"/>
    <w:rsid w:val="00D26B0F"/>
    <w:rsid w:val="00D27711"/>
    <w:rsid w:val="00D27B00"/>
    <w:rsid w:val="00D27BE1"/>
    <w:rsid w:val="00D3041B"/>
    <w:rsid w:val="00D30599"/>
    <w:rsid w:val="00D3256B"/>
    <w:rsid w:val="00D32D05"/>
    <w:rsid w:val="00D347B3"/>
    <w:rsid w:val="00D34CD5"/>
    <w:rsid w:val="00D34CFB"/>
    <w:rsid w:val="00D36566"/>
    <w:rsid w:val="00D36878"/>
    <w:rsid w:val="00D370DD"/>
    <w:rsid w:val="00D37C25"/>
    <w:rsid w:val="00D37CDC"/>
    <w:rsid w:val="00D4088C"/>
    <w:rsid w:val="00D418E2"/>
    <w:rsid w:val="00D41E76"/>
    <w:rsid w:val="00D42676"/>
    <w:rsid w:val="00D42B19"/>
    <w:rsid w:val="00D43972"/>
    <w:rsid w:val="00D43D78"/>
    <w:rsid w:val="00D44A5C"/>
    <w:rsid w:val="00D452D0"/>
    <w:rsid w:val="00D4575E"/>
    <w:rsid w:val="00D458F1"/>
    <w:rsid w:val="00D477DC"/>
    <w:rsid w:val="00D47C47"/>
    <w:rsid w:val="00D50F70"/>
    <w:rsid w:val="00D5138D"/>
    <w:rsid w:val="00D51AD0"/>
    <w:rsid w:val="00D52557"/>
    <w:rsid w:val="00D535BA"/>
    <w:rsid w:val="00D542B5"/>
    <w:rsid w:val="00D5451B"/>
    <w:rsid w:val="00D54575"/>
    <w:rsid w:val="00D54636"/>
    <w:rsid w:val="00D55BA5"/>
    <w:rsid w:val="00D55F9C"/>
    <w:rsid w:val="00D56FCA"/>
    <w:rsid w:val="00D60370"/>
    <w:rsid w:val="00D60EDB"/>
    <w:rsid w:val="00D60FBB"/>
    <w:rsid w:val="00D6299A"/>
    <w:rsid w:val="00D639D7"/>
    <w:rsid w:val="00D63AD3"/>
    <w:rsid w:val="00D64E57"/>
    <w:rsid w:val="00D65918"/>
    <w:rsid w:val="00D65E6A"/>
    <w:rsid w:val="00D67E82"/>
    <w:rsid w:val="00D70A14"/>
    <w:rsid w:val="00D70D25"/>
    <w:rsid w:val="00D710E6"/>
    <w:rsid w:val="00D71A6B"/>
    <w:rsid w:val="00D73C18"/>
    <w:rsid w:val="00D73E18"/>
    <w:rsid w:val="00D74774"/>
    <w:rsid w:val="00D75E9B"/>
    <w:rsid w:val="00D76050"/>
    <w:rsid w:val="00D76B63"/>
    <w:rsid w:val="00D7762F"/>
    <w:rsid w:val="00D80D8E"/>
    <w:rsid w:val="00D81549"/>
    <w:rsid w:val="00D817D6"/>
    <w:rsid w:val="00D83F3F"/>
    <w:rsid w:val="00D8439F"/>
    <w:rsid w:val="00D850C8"/>
    <w:rsid w:val="00D852EE"/>
    <w:rsid w:val="00D8783C"/>
    <w:rsid w:val="00D87D25"/>
    <w:rsid w:val="00D90E64"/>
    <w:rsid w:val="00D917BD"/>
    <w:rsid w:val="00D9199D"/>
    <w:rsid w:val="00D919F6"/>
    <w:rsid w:val="00D91ABE"/>
    <w:rsid w:val="00D92A24"/>
    <w:rsid w:val="00D93056"/>
    <w:rsid w:val="00D93379"/>
    <w:rsid w:val="00D93B6C"/>
    <w:rsid w:val="00D93BDB"/>
    <w:rsid w:val="00D94456"/>
    <w:rsid w:val="00D94A47"/>
    <w:rsid w:val="00D94D1F"/>
    <w:rsid w:val="00D95924"/>
    <w:rsid w:val="00D9705E"/>
    <w:rsid w:val="00DA11C5"/>
    <w:rsid w:val="00DA1261"/>
    <w:rsid w:val="00DA1768"/>
    <w:rsid w:val="00DA1BD3"/>
    <w:rsid w:val="00DA2EA9"/>
    <w:rsid w:val="00DA3939"/>
    <w:rsid w:val="00DA39B9"/>
    <w:rsid w:val="00DA53AC"/>
    <w:rsid w:val="00DA569A"/>
    <w:rsid w:val="00DA74DB"/>
    <w:rsid w:val="00DA7A9E"/>
    <w:rsid w:val="00DB16BB"/>
    <w:rsid w:val="00DB2FAE"/>
    <w:rsid w:val="00DB301E"/>
    <w:rsid w:val="00DB316A"/>
    <w:rsid w:val="00DB3340"/>
    <w:rsid w:val="00DB427E"/>
    <w:rsid w:val="00DB4312"/>
    <w:rsid w:val="00DB50F6"/>
    <w:rsid w:val="00DB634B"/>
    <w:rsid w:val="00DB6C01"/>
    <w:rsid w:val="00DB70C0"/>
    <w:rsid w:val="00DB7C77"/>
    <w:rsid w:val="00DC00E0"/>
    <w:rsid w:val="00DC08E0"/>
    <w:rsid w:val="00DC0A5E"/>
    <w:rsid w:val="00DC0FE4"/>
    <w:rsid w:val="00DC1611"/>
    <w:rsid w:val="00DC2090"/>
    <w:rsid w:val="00DC32DE"/>
    <w:rsid w:val="00DC33B1"/>
    <w:rsid w:val="00DC37B1"/>
    <w:rsid w:val="00DC46B0"/>
    <w:rsid w:val="00DC5472"/>
    <w:rsid w:val="00DC5A37"/>
    <w:rsid w:val="00DC5B49"/>
    <w:rsid w:val="00DD0746"/>
    <w:rsid w:val="00DD0850"/>
    <w:rsid w:val="00DD0E1B"/>
    <w:rsid w:val="00DD0EA7"/>
    <w:rsid w:val="00DD14CC"/>
    <w:rsid w:val="00DD4470"/>
    <w:rsid w:val="00DD6714"/>
    <w:rsid w:val="00DD686B"/>
    <w:rsid w:val="00DD71BA"/>
    <w:rsid w:val="00DD77E7"/>
    <w:rsid w:val="00DE084A"/>
    <w:rsid w:val="00DE1A44"/>
    <w:rsid w:val="00DE1AAA"/>
    <w:rsid w:val="00DE1CB4"/>
    <w:rsid w:val="00DE307F"/>
    <w:rsid w:val="00DE443B"/>
    <w:rsid w:val="00DE4A7D"/>
    <w:rsid w:val="00DE5ADF"/>
    <w:rsid w:val="00DE75ED"/>
    <w:rsid w:val="00DE7BD7"/>
    <w:rsid w:val="00DE7BF4"/>
    <w:rsid w:val="00DF03FB"/>
    <w:rsid w:val="00DF10E6"/>
    <w:rsid w:val="00DF3326"/>
    <w:rsid w:val="00DF3385"/>
    <w:rsid w:val="00DF4509"/>
    <w:rsid w:val="00DF52E9"/>
    <w:rsid w:val="00DF6408"/>
    <w:rsid w:val="00DF6972"/>
    <w:rsid w:val="00DF69A5"/>
    <w:rsid w:val="00DF7515"/>
    <w:rsid w:val="00E00023"/>
    <w:rsid w:val="00E00258"/>
    <w:rsid w:val="00E00471"/>
    <w:rsid w:val="00E011E2"/>
    <w:rsid w:val="00E0136E"/>
    <w:rsid w:val="00E01E96"/>
    <w:rsid w:val="00E02185"/>
    <w:rsid w:val="00E02A98"/>
    <w:rsid w:val="00E03192"/>
    <w:rsid w:val="00E035AB"/>
    <w:rsid w:val="00E035F7"/>
    <w:rsid w:val="00E0394F"/>
    <w:rsid w:val="00E03B5F"/>
    <w:rsid w:val="00E04975"/>
    <w:rsid w:val="00E04FB0"/>
    <w:rsid w:val="00E05103"/>
    <w:rsid w:val="00E055C6"/>
    <w:rsid w:val="00E05726"/>
    <w:rsid w:val="00E05966"/>
    <w:rsid w:val="00E06C1C"/>
    <w:rsid w:val="00E10A1A"/>
    <w:rsid w:val="00E1127F"/>
    <w:rsid w:val="00E11AEB"/>
    <w:rsid w:val="00E12796"/>
    <w:rsid w:val="00E12A4B"/>
    <w:rsid w:val="00E13718"/>
    <w:rsid w:val="00E14120"/>
    <w:rsid w:val="00E14157"/>
    <w:rsid w:val="00E1460E"/>
    <w:rsid w:val="00E15E3C"/>
    <w:rsid w:val="00E162CE"/>
    <w:rsid w:val="00E167AF"/>
    <w:rsid w:val="00E21DD5"/>
    <w:rsid w:val="00E221CB"/>
    <w:rsid w:val="00E224E1"/>
    <w:rsid w:val="00E22DBE"/>
    <w:rsid w:val="00E23C6F"/>
    <w:rsid w:val="00E23CE8"/>
    <w:rsid w:val="00E246BA"/>
    <w:rsid w:val="00E252FA"/>
    <w:rsid w:val="00E25350"/>
    <w:rsid w:val="00E25AF3"/>
    <w:rsid w:val="00E2687F"/>
    <w:rsid w:val="00E27205"/>
    <w:rsid w:val="00E278CA"/>
    <w:rsid w:val="00E30525"/>
    <w:rsid w:val="00E3132B"/>
    <w:rsid w:val="00E3144D"/>
    <w:rsid w:val="00E31552"/>
    <w:rsid w:val="00E3174F"/>
    <w:rsid w:val="00E32516"/>
    <w:rsid w:val="00E335D4"/>
    <w:rsid w:val="00E34120"/>
    <w:rsid w:val="00E3453B"/>
    <w:rsid w:val="00E361ED"/>
    <w:rsid w:val="00E403FF"/>
    <w:rsid w:val="00E4063D"/>
    <w:rsid w:val="00E42E4B"/>
    <w:rsid w:val="00E43A5A"/>
    <w:rsid w:val="00E44E41"/>
    <w:rsid w:val="00E466C6"/>
    <w:rsid w:val="00E46744"/>
    <w:rsid w:val="00E46DC6"/>
    <w:rsid w:val="00E47462"/>
    <w:rsid w:val="00E47E36"/>
    <w:rsid w:val="00E516DB"/>
    <w:rsid w:val="00E55E53"/>
    <w:rsid w:val="00E571A3"/>
    <w:rsid w:val="00E57E37"/>
    <w:rsid w:val="00E57F6A"/>
    <w:rsid w:val="00E61974"/>
    <w:rsid w:val="00E61C99"/>
    <w:rsid w:val="00E620A9"/>
    <w:rsid w:val="00E621DC"/>
    <w:rsid w:val="00E628DA"/>
    <w:rsid w:val="00E636AE"/>
    <w:rsid w:val="00E64B22"/>
    <w:rsid w:val="00E65044"/>
    <w:rsid w:val="00E6555F"/>
    <w:rsid w:val="00E65F42"/>
    <w:rsid w:val="00E71038"/>
    <w:rsid w:val="00E71326"/>
    <w:rsid w:val="00E7258A"/>
    <w:rsid w:val="00E72C71"/>
    <w:rsid w:val="00E7310B"/>
    <w:rsid w:val="00E73F8C"/>
    <w:rsid w:val="00E74C18"/>
    <w:rsid w:val="00E757FD"/>
    <w:rsid w:val="00E76B80"/>
    <w:rsid w:val="00E77000"/>
    <w:rsid w:val="00E77701"/>
    <w:rsid w:val="00E77B79"/>
    <w:rsid w:val="00E77C22"/>
    <w:rsid w:val="00E805C8"/>
    <w:rsid w:val="00E808C3"/>
    <w:rsid w:val="00E80D69"/>
    <w:rsid w:val="00E812ED"/>
    <w:rsid w:val="00E816F3"/>
    <w:rsid w:val="00E81893"/>
    <w:rsid w:val="00E82ED3"/>
    <w:rsid w:val="00E84CE6"/>
    <w:rsid w:val="00E84FE4"/>
    <w:rsid w:val="00E850ED"/>
    <w:rsid w:val="00E87657"/>
    <w:rsid w:val="00E87706"/>
    <w:rsid w:val="00E9071B"/>
    <w:rsid w:val="00E90ED7"/>
    <w:rsid w:val="00E914BC"/>
    <w:rsid w:val="00E91656"/>
    <w:rsid w:val="00E91BEC"/>
    <w:rsid w:val="00E9372B"/>
    <w:rsid w:val="00E937CE"/>
    <w:rsid w:val="00E949A4"/>
    <w:rsid w:val="00E95830"/>
    <w:rsid w:val="00E963D1"/>
    <w:rsid w:val="00E97D82"/>
    <w:rsid w:val="00EA0A70"/>
    <w:rsid w:val="00EA0BDF"/>
    <w:rsid w:val="00EA1540"/>
    <w:rsid w:val="00EA1A26"/>
    <w:rsid w:val="00EA1F4C"/>
    <w:rsid w:val="00EA2484"/>
    <w:rsid w:val="00EA2878"/>
    <w:rsid w:val="00EA55BE"/>
    <w:rsid w:val="00EA6AB7"/>
    <w:rsid w:val="00EB158C"/>
    <w:rsid w:val="00EB20FD"/>
    <w:rsid w:val="00EB229B"/>
    <w:rsid w:val="00EB2ADA"/>
    <w:rsid w:val="00EB360B"/>
    <w:rsid w:val="00EB38B6"/>
    <w:rsid w:val="00EB49B4"/>
    <w:rsid w:val="00EB4A4B"/>
    <w:rsid w:val="00EB5617"/>
    <w:rsid w:val="00EB62F7"/>
    <w:rsid w:val="00EB776E"/>
    <w:rsid w:val="00EC09F5"/>
    <w:rsid w:val="00EC19A5"/>
    <w:rsid w:val="00EC4190"/>
    <w:rsid w:val="00EC48DC"/>
    <w:rsid w:val="00EC4DBF"/>
    <w:rsid w:val="00EC4E9C"/>
    <w:rsid w:val="00EC54D0"/>
    <w:rsid w:val="00EC5956"/>
    <w:rsid w:val="00EC598C"/>
    <w:rsid w:val="00EC5B4E"/>
    <w:rsid w:val="00EC5D17"/>
    <w:rsid w:val="00EC641E"/>
    <w:rsid w:val="00EC6801"/>
    <w:rsid w:val="00EC6A7A"/>
    <w:rsid w:val="00ED1082"/>
    <w:rsid w:val="00ED14CD"/>
    <w:rsid w:val="00ED1F7F"/>
    <w:rsid w:val="00ED228B"/>
    <w:rsid w:val="00ED28C8"/>
    <w:rsid w:val="00ED38F3"/>
    <w:rsid w:val="00ED3C9B"/>
    <w:rsid w:val="00ED3FE1"/>
    <w:rsid w:val="00ED5B68"/>
    <w:rsid w:val="00ED5F22"/>
    <w:rsid w:val="00EE1168"/>
    <w:rsid w:val="00EE1C38"/>
    <w:rsid w:val="00EE47EF"/>
    <w:rsid w:val="00EE544C"/>
    <w:rsid w:val="00EE63A9"/>
    <w:rsid w:val="00EE6840"/>
    <w:rsid w:val="00EF09B0"/>
    <w:rsid w:val="00EF0DFD"/>
    <w:rsid w:val="00EF1E89"/>
    <w:rsid w:val="00EF287C"/>
    <w:rsid w:val="00EF306E"/>
    <w:rsid w:val="00EF3FE7"/>
    <w:rsid w:val="00EF4367"/>
    <w:rsid w:val="00EF6689"/>
    <w:rsid w:val="00EF6983"/>
    <w:rsid w:val="00EF7A37"/>
    <w:rsid w:val="00EF7C13"/>
    <w:rsid w:val="00F02592"/>
    <w:rsid w:val="00F02881"/>
    <w:rsid w:val="00F02C82"/>
    <w:rsid w:val="00F02FEC"/>
    <w:rsid w:val="00F05C3A"/>
    <w:rsid w:val="00F07767"/>
    <w:rsid w:val="00F07D7E"/>
    <w:rsid w:val="00F11B54"/>
    <w:rsid w:val="00F132F0"/>
    <w:rsid w:val="00F13D56"/>
    <w:rsid w:val="00F141F7"/>
    <w:rsid w:val="00F1438D"/>
    <w:rsid w:val="00F146F4"/>
    <w:rsid w:val="00F153A5"/>
    <w:rsid w:val="00F176C6"/>
    <w:rsid w:val="00F216FA"/>
    <w:rsid w:val="00F21731"/>
    <w:rsid w:val="00F23763"/>
    <w:rsid w:val="00F23D1D"/>
    <w:rsid w:val="00F23DF8"/>
    <w:rsid w:val="00F24114"/>
    <w:rsid w:val="00F258E1"/>
    <w:rsid w:val="00F25913"/>
    <w:rsid w:val="00F259C3"/>
    <w:rsid w:val="00F2740A"/>
    <w:rsid w:val="00F278B0"/>
    <w:rsid w:val="00F27CCA"/>
    <w:rsid w:val="00F27D6B"/>
    <w:rsid w:val="00F3123F"/>
    <w:rsid w:val="00F31617"/>
    <w:rsid w:val="00F31698"/>
    <w:rsid w:val="00F318B0"/>
    <w:rsid w:val="00F31900"/>
    <w:rsid w:val="00F347BF"/>
    <w:rsid w:val="00F3482D"/>
    <w:rsid w:val="00F35609"/>
    <w:rsid w:val="00F3577A"/>
    <w:rsid w:val="00F358EA"/>
    <w:rsid w:val="00F3643B"/>
    <w:rsid w:val="00F371EC"/>
    <w:rsid w:val="00F37915"/>
    <w:rsid w:val="00F379A5"/>
    <w:rsid w:val="00F40B26"/>
    <w:rsid w:val="00F42938"/>
    <w:rsid w:val="00F431AC"/>
    <w:rsid w:val="00F4416B"/>
    <w:rsid w:val="00F441D8"/>
    <w:rsid w:val="00F442AC"/>
    <w:rsid w:val="00F4483B"/>
    <w:rsid w:val="00F44890"/>
    <w:rsid w:val="00F448C9"/>
    <w:rsid w:val="00F448CB"/>
    <w:rsid w:val="00F44E62"/>
    <w:rsid w:val="00F46276"/>
    <w:rsid w:val="00F47187"/>
    <w:rsid w:val="00F502D7"/>
    <w:rsid w:val="00F51DC9"/>
    <w:rsid w:val="00F51DE0"/>
    <w:rsid w:val="00F52D94"/>
    <w:rsid w:val="00F54033"/>
    <w:rsid w:val="00F54F31"/>
    <w:rsid w:val="00F55743"/>
    <w:rsid w:val="00F55921"/>
    <w:rsid w:val="00F55AB7"/>
    <w:rsid w:val="00F55BD2"/>
    <w:rsid w:val="00F55D4B"/>
    <w:rsid w:val="00F562D5"/>
    <w:rsid w:val="00F56456"/>
    <w:rsid w:val="00F565EE"/>
    <w:rsid w:val="00F56D4D"/>
    <w:rsid w:val="00F57396"/>
    <w:rsid w:val="00F60743"/>
    <w:rsid w:val="00F607C8"/>
    <w:rsid w:val="00F607F5"/>
    <w:rsid w:val="00F60BF4"/>
    <w:rsid w:val="00F6126B"/>
    <w:rsid w:val="00F61A28"/>
    <w:rsid w:val="00F627CD"/>
    <w:rsid w:val="00F63206"/>
    <w:rsid w:val="00F6687A"/>
    <w:rsid w:val="00F66DDB"/>
    <w:rsid w:val="00F66EC9"/>
    <w:rsid w:val="00F70DA8"/>
    <w:rsid w:val="00F70F35"/>
    <w:rsid w:val="00F71C3A"/>
    <w:rsid w:val="00F72FD5"/>
    <w:rsid w:val="00F7362F"/>
    <w:rsid w:val="00F745FA"/>
    <w:rsid w:val="00F75461"/>
    <w:rsid w:val="00F75A8D"/>
    <w:rsid w:val="00F76D45"/>
    <w:rsid w:val="00F77A0E"/>
    <w:rsid w:val="00F77B7D"/>
    <w:rsid w:val="00F801BA"/>
    <w:rsid w:val="00F80436"/>
    <w:rsid w:val="00F80A65"/>
    <w:rsid w:val="00F82335"/>
    <w:rsid w:val="00F8267C"/>
    <w:rsid w:val="00F833B2"/>
    <w:rsid w:val="00F83834"/>
    <w:rsid w:val="00F8400F"/>
    <w:rsid w:val="00F84D68"/>
    <w:rsid w:val="00F85AFD"/>
    <w:rsid w:val="00F8773D"/>
    <w:rsid w:val="00F90333"/>
    <w:rsid w:val="00F91063"/>
    <w:rsid w:val="00F91CD7"/>
    <w:rsid w:val="00F92EF0"/>
    <w:rsid w:val="00F93E37"/>
    <w:rsid w:val="00F94132"/>
    <w:rsid w:val="00F94146"/>
    <w:rsid w:val="00F94833"/>
    <w:rsid w:val="00F94918"/>
    <w:rsid w:val="00F95198"/>
    <w:rsid w:val="00F95663"/>
    <w:rsid w:val="00F96661"/>
    <w:rsid w:val="00F9735D"/>
    <w:rsid w:val="00FA0B90"/>
    <w:rsid w:val="00FA0D56"/>
    <w:rsid w:val="00FA109A"/>
    <w:rsid w:val="00FA2C17"/>
    <w:rsid w:val="00FA2D65"/>
    <w:rsid w:val="00FA33DE"/>
    <w:rsid w:val="00FA3590"/>
    <w:rsid w:val="00FA38C7"/>
    <w:rsid w:val="00FA40D7"/>
    <w:rsid w:val="00FA44D6"/>
    <w:rsid w:val="00FA4591"/>
    <w:rsid w:val="00FA48FD"/>
    <w:rsid w:val="00FA5121"/>
    <w:rsid w:val="00FA53C7"/>
    <w:rsid w:val="00FA58C9"/>
    <w:rsid w:val="00FA5C8F"/>
    <w:rsid w:val="00FA6034"/>
    <w:rsid w:val="00FA64E3"/>
    <w:rsid w:val="00FB0773"/>
    <w:rsid w:val="00FB0C62"/>
    <w:rsid w:val="00FB1E0E"/>
    <w:rsid w:val="00FB28AF"/>
    <w:rsid w:val="00FB3D0D"/>
    <w:rsid w:val="00FB426E"/>
    <w:rsid w:val="00FB524E"/>
    <w:rsid w:val="00FB54CA"/>
    <w:rsid w:val="00FB621E"/>
    <w:rsid w:val="00FB7A70"/>
    <w:rsid w:val="00FC20B8"/>
    <w:rsid w:val="00FC2156"/>
    <w:rsid w:val="00FC26D6"/>
    <w:rsid w:val="00FC3D86"/>
    <w:rsid w:val="00FC44FB"/>
    <w:rsid w:val="00FC5151"/>
    <w:rsid w:val="00FC53CE"/>
    <w:rsid w:val="00FC579E"/>
    <w:rsid w:val="00FC5A58"/>
    <w:rsid w:val="00FC5DBC"/>
    <w:rsid w:val="00FC5E76"/>
    <w:rsid w:val="00FC65A4"/>
    <w:rsid w:val="00FC6AF8"/>
    <w:rsid w:val="00FC78A0"/>
    <w:rsid w:val="00FD06BA"/>
    <w:rsid w:val="00FD0995"/>
    <w:rsid w:val="00FD0DCF"/>
    <w:rsid w:val="00FD1E8C"/>
    <w:rsid w:val="00FD3595"/>
    <w:rsid w:val="00FD36F7"/>
    <w:rsid w:val="00FD4148"/>
    <w:rsid w:val="00FD4ED1"/>
    <w:rsid w:val="00FD4EE0"/>
    <w:rsid w:val="00FD53C5"/>
    <w:rsid w:val="00FD74A5"/>
    <w:rsid w:val="00FD74EB"/>
    <w:rsid w:val="00FD7B5D"/>
    <w:rsid w:val="00FE0F9E"/>
    <w:rsid w:val="00FE250D"/>
    <w:rsid w:val="00FE2E42"/>
    <w:rsid w:val="00FE30D8"/>
    <w:rsid w:val="00FE4D53"/>
    <w:rsid w:val="00FE606E"/>
    <w:rsid w:val="00FE62EF"/>
    <w:rsid w:val="00FE7327"/>
    <w:rsid w:val="00FF0029"/>
    <w:rsid w:val="00FF065F"/>
    <w:rsid w:val="00FF0A8D"/>
    <w:rsid w:val="00FF2174"/>
    <w:rsid w:val="00FF2838"/>
    <w:rsid w:val="00FF3A76"/>
    <w:rsid w:val="00FF4230"/>
    <w:rsid w:val="00FF5895"/>
    <w:rsid w:val="00FF5A8A"/>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246BE"/>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 w:type="paragraph" w:styleId="FootnoteText">
    <w:name w:val="footnote text"/>
    <w:basedOn w:val="Normal"/>
    <w:link w:val="FootnoteTextChar"/>
    <w:uiPriority w:val="99"/>
    <w:semiHidden/>
    <w:unhideWhenUsed/>
    <w:rsid w:val="00B648B2"/>
    <w:pPr>
      <w:spacing w:before="0" w:after="0"/>
    </w:pPr>
    <w:rPr>
      <w:sz w:val="20"/>
      <w:szCs w:val="20"/>
    </w:rPr>
  </w:style>
  <w:style w:type="character" w:customStyle="1" w:styleId="FootnoteTextChar">
    <w:name w:val="Footnote Text Char"/>
    <w:basedOn w:val="DefaultParagraphFont"/>
    <w:link w:val="FootnoteText"/>
    <w:uiPriority w:val="99"/>
    <w:semiHidden/>
    <w:rsid w:val="00B648B2"/>
    <w:rPr>
      <w:rFonts w:ascii="Palatino" w:hAnsi="Palatino"/>
      <w:sz w:val="20"/>
      <w:szCs w:val="20"/>
    </w:rPr>
  </w:style>
  <w:style w:type="character" w:styleId="FootnoteReference">
    <w:name w:val="footnote reference"/>
    <w:basedOn w:val="DefaultParagraphFont"/>
    <w:uiPriority w:val="99"/>
    <w:semiHidden/>
    <w:unhideWhenUsed/>
    <w:rsid w:val="00B648B2"/>
    <w:rPr>
      <w:vertAlign w:val="superscript"/>
    </w:rPr>
  </w:style>
  <w:style w:type="character" w:styleId="EndnoteReference">
    <w:name w:val="endnote reference"/>
    <w:basedOn w:val="DefaultParagraphFont"/>
    <w:uiPriority w:val="99"/>
    <w:semiHidden/>
    <w:unhideWhenUsed/>
    <w:rsid w:val="00F46276"/>
    <w:rPr>
      <w:vertAlign w:val="superscript"/>
    </w:rPr>
  </w:style>
  <w:style w:type="paragraph" w:styleId="NormalWeb">
    <w:name w:val="Normal (Web)"/>
    <w:basedOn w:val="Normal"/>
    <w:uiPriority w:val="99"/>
    <w:semiHidden/>
    <w:unhideWhenUsed/>
    <w:rsid w:val="00136E8F"/>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324018915">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775952917">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05323743">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477452427">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null)"/><Relationship Id="rId21" Type="http://schemas.openxmlformats.org/officeDocument/2006/relationships/image" Target="media/image12.(null)"/><Relationship Id="rId22" Type="http://schemas.openxmlformats.org/officeDocument/2006/relationships/image" Target="media/image13.png"/><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openxmlformats.org/officeDocument/2006/relationships/image" Target="media/image1.(null)"/><Relationship Id="rId11" Type="http://schemas.openxmlformats.org/officeDocument/2006/relationships/image" Target="media/image2.(null)"/><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null)"/><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null)"/><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4FB147BE-C2CF-6645-807D-2D391F9E6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3</Pages>
  <Words>19959</Words>
  <Characters>113772</Characters>
  <Application>Microsoft Macintosh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307</cp:revision>
  <dcterms:created xsi:type="dcterms:W3CDTF">2018-05-07T13:18:00Z</dcterms:created>
  <dcterms:modified xsi:type="dcterms:W3CDTF">2018-05-13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